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A3885" w14:textId="6E8A4F43" w:rsidR="00901A59" w:rsidRDefault="00901A59" w:rsidP="00901A59"/>
    <w:p w14:paraId="4B0FBCCB" w14:textId="35CA9089" w:rsidR="00FF41CB" w:rsidRDefault="00FF41CB" w:rsidP="00901A59"/>
    <w:p w14:paraId="3717BAFA" w14:textId="246CCF2E" w:rsidR="00FF41CB" w:rsidRDefault="00FF41CB" w:rsidP="00901A59"/>
    <w:p w14:paraId="7D54E0B0" w14:textId="3C3CBCFE" w:rsidR="00FF41CB" w:rsidRDefault="00FF41CB" w:rsidP="00901A59"/>
    <w:p w14:paraId="012B3C43" w14:textId="72B37D99" w:rsidR="00FF41CB" w:rsidRDefault="00FF41CB" w:rsidP="00901A59"/>
    <w:p w14:paraId="6AE65DAD" w14:textId="22A4AE69" w:rsidR="00FF41CB" w:rsidRDefault="00FF41CB" w:rsidP="00901A59"/>
    <w:p w14:paraId="22C3AFAA" w14:textId="77777777" w:rsidR="00FF41CB" w:rsidRPr="00901A59" w:rsidRDefault="00FF41CB" w:rsidP="00901A59"/>
    <w:p w14:paraId="2C55D540" w14:textId="43C5D362" w:rsidR="00901A59" w:rsidRPr="00901A59" w:rsidRDefault="00B36702" w:rsidP="007F562D">
      <w:pPr>
        <w:pStyle w:val="Title"/>
        <w:jc w:val="center"/>
        <w:rPr>
          <w:b/>
          <w:bCs/>
        </w:rPr>
      </w:pPr>
      <w:r>
        <w:rPr>
          <w:b/>
          <w:bCs/>
        </w:rPr>
        <w:t>Systematic C</w:t>
      </w:r>
      <w:r w:rsidR="007F562D">
        <w:rPr>
          <w:b/>
          <w:bCs/>
        </w:rPr>
        <w:t>o</w:t>
      </w:r>
      <w:r w:rsidR="00B84B9C">
        <w:rPr>
          <w:b/>
          <w:bCs/>
        </w:rPr>
        <w:t>mmunication</w:t>
      </w:r>
      <w:r>
        <w:rPr>
          <w:b/>
          <w:bCs/>
        </w:rPr>
        <w:t xml:space="preserve"> Modelling with Latent Semantic Analysi</w:t>
      </w:r>
      <w:r w:rsidR="00901A59">
        <w:rPr>
          <w:b/>
          <w:bCs/>
        </w:rPr>
        <w:t>s</w:t>
      </w:r>
    </w:p>
    <w:p w14:paraId="297ED4BF" w14:textId="77777777" w:rsidR="00696EC9" w:rsidRDefault="00901A59" w:rsidP="001C0A0F">
      <w:r>
        <w:br w:type="page"/>
      </w:r>
      <w:bookmarkStart w:id="0" w:name="_Toc79217136"/>
    </w:p>
    <w:sdt>
      <w:sdtPr>
        <w:rPr>
          <w:rFonts w:asciiTheme="minorHAnsi" w:eastAsiaTheme="minorHAnsi" w:hAnsiTheme="minorHAnsi" w:cstheme="minorBidi"/>
          <w:color w:val="auto"/>
          <w:sz w:val="22"/>
          <w:szCs w:val="22"/>
          <w:lang w:val="en-GB"/>
        </w:rPr>
        <w:id w:val="11274064"/>
        <w:docPartObj>
          <w:docPartGallery w:val="Table of Contents"/>
          <w:docPartUnique/>
        </w:docPartObj>
      </w:sdtPr>
      <w:sdtEndPr>
        <w:rPr>
          <w:b/>
          <w:bCs/>
          <w:noProof/>
        </w:rPr>
      </w:sdtEndPr>
      <w:sdtContent>
        <w:p w14:paraId="01B467BA" w14:textId="2A5B0185" w:rsidR="00696EC9" w:rsidRDefault="00696EC9">
          <w:pPr>
            <w:pStyle w:val="TOCHeading"/>
          </w:pPr>
          <w:r>
            <w:t>Contents</w:t>
          </w:r>
        </w:p>
        <w:p w14:paraId="1F0BD3FA" w14:textId="52258BA7" w:rsidR="00B15F1A" w:rsidRDefault="00696EC9">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85433956" w:history="1">
            <w:r w:rsidR="00B15F1A" w:rsidRPr="008E0AEA">
              <w:rPr>
                <w:rStyle w:val="Hyperlink"/>
                <w:noProof/>
              </w:rPr>
              <w:t>Abstract:</w:t>
            </w:r>
            <w:r w:rsidR="00B15F1A">
              <w:rPr>
                <w:noProof/>
                <w:webHidden/>
              </w:rPr>
              <w:tab/>
            </w:r>
            <w:r w:rsidR="00B15F1A">
              <w:rPr>
                <w:noProof/>
                <w:webHidden/>
              </w:rPr>
              <w:fldChar w:fldCharType="begin"/>
            </w:r>
            <w:r w:rsidR="00B15F1A">
              <w:rPr>
                <w:noProof/>
                <w:webHidden/>
              </w:rPr>
              <w:instrText xml:space="preserve"> PAGEREF _Toc85433956 \h </w:instrText>
            </w:r>
            <w:r w:rsidR="00B15F1A">
              <w:rPr>
                <w:noProof/>
                <w:webHidden/>
              </w:rPr>
            </w:r>
            <w:r w:rsidR="00B15F1A">
              <w:rPr>
                <w:noProof/>
                <w:webHidden/>
              </w:rPr>
              <w:fldChar w:fldCharType="separate"/>
            </w:r>
            <w:r w:rsidR="00B15F1A">
              <w:rPr>
                <w:noProof/>
                <w:webHidden/>
              </w:rPr>
              <w:t>3</w:t>
            </w:r>
            <w:r w:rsidR="00B15F1A">
              <w:rPr>
                <w:noProof/>
                <w:webHidden/>
              </w:rPr>
              <w:fldChar w:fldCharType="end"/>
            </w:r>
          </w:hyperlink>
        </w:p>
        <w:p w14:paraId="23CFF111" w14:textId="074B2D61" w:rsidR="00B15F1A" w:rsidRDefault="00B15F1A">
          <w:pPr>
            <w:pStyle w:val="TOC1"/>
            <w:tabs>
              <w:tab w:val="right" w:leader="dot" w:pos="9016"/>
            </w:tabs>
            <w:rPr>
              <w:rFonts w:eastAsiaTheme="minorEastAsia"/>
              <w:noProof/>
              <w:lang w:eastAsia="en-GB"/>
            </w:rPr>
          </w:pPr>
          <w:hyperlink w:anchor="_Toc85433957" w:history="1">
            <w:r w:rsidRPr="008E0AEA">
              <w:rPr>
                <w:rStyle w:val="Hyperlink"/>
                <w:noProof/>
              </w:rPr>
              <w:t>Chapter 1 Introduction</w:t>
            </w:r>
            <w:r>
              <w:rPr>
                <w:noProof/>
                <w:webHidden/>
              </w:rPr>
              <w:tab/>
            </w:r>
            <w:r>
              <w:rPr>
                <w:noProof/>
                <w:webHidden/>
              </w:rPr>
              <w:fldChar w:fldCharType="begin"/>
            </w:r>
            <w:r>
              <w:rPr>
                <w:noProof/>
                <w:webHidden/>
              </w:rPr>
              <w:instrText xml:space="preserve"> PAGEREF _Toc85433957 \h </w:instrText>
            </w:r>
            <w:r>
              <w:rPr>
                <w:noProof/>
                <w:webHidden/>
              </w:rPr>
            </w:r>
            <w:r>
              <w:rPr>
                <w:noProof/>
                <w:webHidden/>
              </w:rPr>
              <w:fldChar w:fldCharType="separate"/>
            </w:r>
            <w:r>
              <w:rPr>
                <w:noProof/>
                <w:webHidden/>
              </w:rPr>
              <w:t>3</w:t>
            </w:r>
            <w:r>
              <w:rPr>
                <w:noProof/>
                <w:webHidden/>
              </w:rPr>
              <w:fldChar w:fldCharType="end"/>
            </w:r>
          </w:hyperlink>
        </w:p>
        <w:p w14:paraId="7B5FEB72" w14:textId="7B35C426" w:rsidR="00B15F1A" w:rsidRDefault="00B15F1A">
          <w:pPr>
            <w:pStyle w:val="TOC1"/>
            <w:tabs>
              <w:tab w:val="right" w:leader="dot" w:pos="9016"/>
            </w:tabs>
            <w:rPr>
              <w:rFonts w:eastAsiaTheme="minorEastAsia"/>
              <w:noProof/>
              <w:lang w:eastAsia="en-GB"/>
            </w:rPr>
          </w:pPr>
          <w:hyperlink w:anchor="_Toc85433958" w:history="1">
            <w:r w:rsidRPr="008E0AEA">
              <w:rPr>
                <w:rStyle w:val="Hyperlink"/>
                <w:noProof/>
              </w:rPr>
              <w:t>Chapter 2 Literature Review</w:t>
            </w:r>
            <w:r>
              <w:rPr>
                <w:noProof/>
                <w:webHidden/>
              </w:rPr>
              <w:tab/>
            </w:r>
            <w:r>
              <w:rPr>
                <w:noProof/>
                <w:webHidden/>
              </w:rPr>
              <w:fldChar w:fldCharType="begin"/>
            </w:r>
            <w:r>
              <w:rPr>
                <w:noProof/>
                <w:webHidden/>
              </w:rPr>
              <w:instrText xml:space="preserve"> PAGEREF _Toc85433958 \h </w:instrText>
            </w:r>
            <w:r>
              <w:rPr>
                <w:noProof/>
                <w:webHidden/>
              </w:rPr>
            </w:r>
            <w:r>
              <w:rPr>
                <w:noProof/>
                <w:webHidden/>
              </w:rPr>
              <w:fldChar w:fldCharType="separate"/>
            </w:r>
            <w:r>
              <w:rPr>
                <w:noProof/>
                <w:webHidden/>
              </w:rPr>
              <w:t>4</w:t>
            </w:r>
            <w:r>
              <w:rPr>
                <w:noProof/>
                <w:webHidden/>
              </w:rPr>
              <w:fldChar w:fldCharType="end"/>
            </w:r>
          </w:hyperlink>
        </w:p>
        <w:p w14:paraId="29D85F30" w14:textId="2FBC3BB3" w:rsidR="00B15F1A" w:rsidRDefault="00B15F1A">
          <w:pPr>
            <w:pStyle w:val="TOC1"/>
            <w:tabs>
              <w:tab w:val="right" w:leader="dot" w:pos="9016"/>
            </w:tabs>
            <w:rPr>
              <w:rFonts w:eastAsiaTheme="minorEastAsia"/>
              <w:noProof/>
              <w:lang w:eastAsia="en-GB"/>
            </w:rPr>
          </w:pPr>
          <w:hyperlink w:anchor="_Toc85433959" w:history="1">
            <w:r w:rsidRPr="008E0AEA">
              <w:rPr>
                <w:rStyle w:val="Hyperlink"/>
                <w:noProof/>
              </w:rPr>
              <w:t>Chapter 3 Methodology</w:t>
            </w:r>
            <w:r>
              <w:rPr>
                <w:noProof/>
                <w:webHidden/>
              </w:rPr>
              <w:tab/>
            </w:r>
            <w:r>
              <w:rPr>
                <w:noProof/>
                <w:webHidden/>
              </w:rPr>
              <w:fldChar w:fldCharType="begin"/>
            </w:r>
            <w:r>
              <w:rPr>
                <w:noProof/>
                <w:webHidden/>
              </w:rPr>
              <w:instrText xml:space="preserve"> PAGEREF _Toc85433959 \h </w:instrText>
            </w:r>
            <w:r>
              <w:rPr>
                <w:noProof/>
                <w:webHidden/>
              </w:rPr>
            </w:r>
            <w:r>
              <w:rPr>
                <w:noProof/>
                <w:webHidden/>
              </w:rPr>
              <w:fldChar w:fldCharType="separate"/>
            </w:r>
            <w:r>
              <w:rPr>
                <w:noProof/>
                <w:webHidden/>
              </w:rPr>
              <w:t>8</w:t>
            </w:r>
            <w:r>
              <w:rPr>
                <w:noProof/>
                <w:webHidden/>
              </w:rPr>
              <w:fldChar w:fldCharType="end"/>
            </w:r>
          </w:hyperlink>
        </w:p>
        <w:p w14:paraId="6CC88821" w14:textId="04883017" w:rsidR="00B15F1A" w:rsidRDefault="00B15F1A">
          <w:pPr>
            <w:pStyle w:val="TOC1"/>
            <w:tabs>
              <w:tab w:val="right" w:leader="dot" w:pos="9016"/>
            </w:tabs>
            <w:rPr>
              <w:rFonts w:eastAsiaTheme="minorEastAsia"/>
              <w:noProof/>
              <w:lang w:eastAsia="en-GB"/>
            </w:rPr>
          </w:pPr>
          <w:hyperlink w:anchor="_Toc85433960" w:history="1">
            <w:r w:rsidRPr="008E0AEA">
              <w:rPr>
                <w:rStyle w:val="Hyperlink"/>
                <w:noProof/>
              </w:rPr>
              <w:t>Chapter 4 Implementation</w:t>
            </w:r>
            <w:r>
              <w:rPr>
                <w:noProof/>
                <w:webHidden/>
              </w:rPr>
              <w:tab/>
            </w:r>
            <w:r>
              <w:rPr>
                <w:noProof/>
                <w:webHidden/>
              </w:rPr>
              <w:fldChar w:fldCharType="begin"/>
            </w:r>
            <w:r>
              <w:rPr>
                <w:noProof/>
                <w:webHidden/>
              </w:rPr>
              <w:instrText xml:space="preserve"> PAGEREF _Toc85433960 \h </w:instrText>
            </w:r>
            <w:r>
              <w:rPr>
                <w:noProof/>
                <w:webHidden/>
              </w:rPr>
            </w:r>
            <w:r>
              <w:rPr>
                <w:noProof/>
                <w:webHidden/>
              </w:rPr>
              <w:fldChar w:fldCharType="separate"/>
            </w:r>
            <w:r>
              <w:rPr>
                <w:noProof/>
                <w:webHidden/>
              </w:rPr>
              <w:t>16</w:t>
            </w:r>
            <w:r>
              <w:rPr>
                <w:noProof/>
                <w:webHidden/>
              </w:rPr>
              <w:fldChar w:fldCharType="end"/>
            </w:r>
          </w:hyperlink>
        </w:p>
        <w:p w14:paraId="641B5611" w14:textId="5B0BFE8E" w:rsidR="00B15F1A" w:rsidRDefault="00B15F1A">
          <w:pPr>
            <w:pStyle w:val="TOC1"/>
            <w:tabs>
              <w:tab w:val="right" w:leader="dot" w:pos="9016"/>
            </w:tabs>
            <w:rPr>
              <w:rFonts w:eastAsiaTheme="minorEastAsia"/>
              <w:noProof/>
              <w:lang w:eastAsia="en-GB"/>
            </w:rPr>
          </w:pPr>
          <w:hyperlink w:anchor="_Toc85433961" w:history="1">
            <w:r w:rsidRPr="008E0AEA">
              <w:rPr>
                <w:rStyle w:val="Hyperlink"/>
                <w:noProof/>
              </w:rPr>
              <w:t>Chapter 5 Results:</w:t>
            </w:r>
            <w:r>
              <w:rPr>
                <w:noProof/>
                <w:webHidden/>
              </w:rPr>
              <w:tab/>
            </w:r>
            <w:r>
              <w:rPr>
                <w:noProof/>
                <w:webHidden/>
              </w:rPr>
              <w:fldChar w:fldCharType="begin"/>
            </w:r>
            <w:r>
              <w:rPr>
                <w:noProof/>
                <w:webHidden/>
              </w:rPr>
              <w:instrText xml:space="preserve"> PAGEREF _Toc85433961 \h </w:instrText>
            </w:r>
            <w:r>
              <w:rPr>
                <w:noProof/>
                <w:webHidden/>
              </w:rPr>
            </w:r>
            <w:r>
              <w:rPr>
                <w:noProof/>
                <w:webHidden/>
              </w:rPr>
              <w:fldChar w:fldCharType="separate"/>
            </w:r>
            <w:r>
              <w:rPr>
                <w:noProof/>
                <w:webHidden/>
              </w:rPr>
              <w:t>37</w:t>
            </w:r>
            <w:r>
              <w:rPr>
                <w:noProof/>
                <w:webHidden/>
              </w:rPr>
              <w:fldChar w:fldCharType="end"/>
            </w:r>
          </w:hyperlink>
        </w:p>
        <w:p w14:paraId="07C1C297" w14:textId="01348DEC" w:rsidR="00B15F1A" w:rsidRDefault="00B15F1A">
          <w:pPr>
            <w:pStyle w:val="TOC1"/>
            <w:tabs>
              <w:tab w:val="right" w:leader="dot" w:pos="9016"/>
            </w:tabs>
            <w:rPr>
              <w:rFonts w:eastAsiaTheme="minorEastAsia"/>
              <w:noProof/>
              <w:lang w:eastAsia="en-GB"/>
            </w:rPr>
          </w:pPr>
          <w:hyperlink w:anchor="_Toc85433962" w:history="1">
            <w:r w:rsidRPr="008E0AEA">
              <w:rPr>
                <w:rStyle w:val="Hyperlink"/>
                <w:noProof/>
              </w:rPr>
              <w:t>Bibliography</w:t>
            </w:r>
            <w:r>
              <w:rPr>
                <w:noProof/>
                <w:webHidden/>
              </w:rPr>
              <w:tab/>
            </w:r>
            <w:r>
              <w:rPr>
                <w:noProof/>
                <w:webHidden/>
              </w:rPr>
              <w:fldChar w:fldCharType="begin"/>
            </w:r>
            <w:r>
              <w:rPr>
                <w:noProof/>
                <w:webHidden/>
              </w:rPr>
              <w:instrText xml:space="preserve"> PAGEREF _Toc85433962 \h </w:instrText>
            </w:r>
            <w:r>
              <w:rPr>
                <w:noProof/>
                <w:webHidden/>
              </w:rPr>
            </w:r>
            <w:r>
              <w:rPr>
                <w:noProof/>
                <w:webHidden/>
              </w:rPr>
              <w:fldChar w:fldCharType="separate"/>
            </w:r>
            <w:r>
              <w:rPr>
                <w:noProof/>
                <w:webHidden/>
              </w:rPr>
              <w:t>43</w:t>
            </w:r>
            <w:r>
              <w:rPr>
                <w:noProof/>
                <w:webHidden/>
              </w:rPr>
              <w:fldChar w:fldCharType="end"/>
            </w:r>
          </w:hyperlink>
        </w:p>
        <w:p w14:paraId="00FBF0DD" w14:textId="2F52CA5D" w:rsidR="00696EC9" w:rsidRPr="00696EC9" w:rsidRDefault="00696EC9">
          <w:pPr>
            <w:rPr>
              <w:color w:val="2F5496" w:themeColor="accent1" w:themeShade="BF"/>
            </w:rPr>
          </w:pPr>
          <w:r>
            <w:rPr>
              <w:b/>
              <w:bCs/>
              <w:noProof/>
            </w:rPr>
            <w:fldChar w:fldCharType="end"/>
          </w:r>
        </w:p>
      </w:sdtContent>
    </w:sdt>
    <w:p w14:paraId="57ED14B2" w14:textId="00F8DCB8"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567E8310" w14:textId="77777777" w:rsidR="003935DE" w:rsidRDefault="003935DE" w:rsidP="001C0A0F"/>
    <w:p w14:paraId="685D8F8F" w14:textId="28001CE3"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t>List of Tables</w:t>
      </w:r>
    </w:p>
    <w:p w14:paraId="2D64881C" w14:textId="213E26A7" w:rsidR="00F831B2" w:rsidRDefault="00F831B2">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79475185" w:history="1">
        <w:r w:rsidRPr="00ED50CD">
          <w:rPr>
            <w:rStyle w:val="Hyperlink"/>
            <w:noProof/>
          </w:rPr>
          <w:t>Table 1 List of words from LSA model(LSA results)</w:t>
        </w:r>
        <w:r>
          <w:rPr>
            <w:noProof/>
            <w:webHidden/>
          </w:rPr>
          <w:tab/>
        </w:r>
        <w:r>
          <w:rPr>
            <w:noProof/>
            <w:webHidden/>
          </w:rPr>
          <w:fldChar w:fldCharType="begin"/>
        </w:r>
        <w:r>
          <w:rPr>
            <w:noProof/>
            <w:webHidden/>
          </w:rPr>
          <w:instrText xml:space="preserve"> PAGEREF _Toc79475185 \h </w:instrText>
        </w:r>
        <w:r>
          <w:rPr>
            <w:noProof/>
            <w:webHidden/>
          </w:rPr>
        </w:r>
        <w:r>
          <w:rPr>
            <w:noProof/>
            <w:webHidden/>
          </w:rPr>
          <w:fldChar w:fldCharType="separate"/>
        </w:r>
        <w:r>
          <w:rPr>
            <w:noProof/>
            <w:webHidden/>
          </w:rPr>
          <w:t>13</w:t>
        </w:r>
        <w:r>
          <w:rPr>
            <w:noProof/>
            <w:webHidden/>
          </w:rPr>
          <w:fldChar w:fldCharType="end"/>
        </w:r>
      </w:hyperlink>
    </w:p>
    <w:p w14:paraId="04C67118" w14:textId="317C303A" w:rsidR="00F831B2" w:rsidRDefault="00676F25">
      <w:pPr>
        <w:pStyle w:val="TableofFigures"/>
        <w:tabs>
          <w:tab w:val="right" w:leader="dot" w:pos="9016"/>
        </w:tabs>
        <w:rPr>
          <w:rFonts w:eastAsiaTheme="minorEastAsia"/>
          <w:noProof/>
          <w:lang w:eastAsia="en-GB"/>
        </w:rPr>
      </w:pPr>
      <w:hyperlink w:anchor="_Toc79475186" w:history="1">
        <w:r w:rsidR="00F831B2" w:rsidRPr="00ED50CD">
          <w:rPr>
            <w:rStyle w:val="Hyperlink"/>
            <w:noProof/>
          </w:rPr>
          <w:t>Table 2 Wordcloud results</w:t>
        </w:r>
        <w:r w:rsidR="00F831B2">
          <w:rPr>
            <w:noProof/>
            <w:webHidden/>
          </w:rPr>
          <w:tab/>
        </w:r>
        <w:r w:rsidR="00F831B2">
          <w:rPr>
            <w:noProof/>
            <w:webHidden/>
          </w:rPr>
          <w:fldChar w:fldCharType="begin"/>
        </w:r>
        <w:r w:rsidR="00F831B2">
          <w:rPr>
            <w:noProof/>
            <w:webHidden/>
          </w:rPr>
          <w:instrText xml:space="preserve"> PAGEREF _Toc79475186 \h </w:instrText>
        </w:r>
        <w:r w:rsidR="00F831B2">
          <w:rPr>
            <w:noProof/>
            <w:webHidden/>
          </w:rPr>
        </w:r>
        <w:r w:rsidR="00F831B2">
          <w:rPr>
            <w:noProof/>
            <w:webHidden/>
          </w:rPr>
          <w:fldChar w:fldCharType="separate"/>
        </w:r>
        <w:r w:rsidR="00F831B2">
          <w:rPr>
            <w:noProof/>
            <w:webHidden/>
          </w:rPr>
          <w:t>17</w:t>
        </w:r>
        <w:r w:rsidR="00F831B2">
          <w:rPr>
            <w:noProof/>
            <w:webHidden/>
          </w:rPr>
          <w:fldChar w:fldCharType="end"/>
        </w:r>
      </w:hyperlink>
    </w:p>
    <w:p w14:paraId="4BED4DCE" w14:textId="50C97BFC" w:rsidR="00F831B2" w:rsidRDefault="00676F25">
      <w:pPr>
        <w:pStyle w:val="TableofFigures"/>
        <w:tabs>
          <w:tab w:val="right" w:leader="dot" w:pos="9016"/>
        </w:tabs>
        <w:rPr>
          <w:rFonts w:eastAsiaTheme="minorEastAsia"/>
          <w:noProof/>
          <w:lang w:eastAsia="en-GB"/>
        </w:rPr>
      </w:pPr>
      <w:hyperlink w:anchor="_Toc79475187" w:history="1">
        <w:r w:rsidR="00F831B2" w:rsidRPr="00ED50CD">
          <w:rPr>
            <w:rStyle w:val="Hyperlink"/>
            <w:noProof/>
          </w:rPr>
          <w:t>Table 3 Cosine similarity results</w:t>
        </w:r>
        <w:r w:rsidR="00F831B2">
          <w:rPr>
            <w:noProof/>
            <w:webHidden/>
          </w:rPr>
          <w:tab/>
        </w:r>
        <w:r w:rsidR="00F831B2">
          <w:rPr>
            <w:noProof/>
            <w:webHidden/>
          </w:rPr>
          <w:fldChar w:fldCharType="begin"/>
        </w:r>
        <w:r w:rsidR="00F831B2">
          <w:rPr>
            <w:noProof/>
            <w:webHidden/>
          </w:rPr>
          <w:instrText xml:space="preserve"> PAGEREF _Toc79475187 \h </w:instrText>
        </w:r>
        <w:r w:rsidR="00F831B2">
          <w:rPr>
            <w:noProof/>
            <w:webHidden/>
          </w:rPr>
        </w:r>
        <w:r w:rsidR="00F831B2">
          <w:rPr>
            <w:noProof/>
            <w:webHidden/>
          </w:rPr>
          <w:fldChar w:fldCharType="separate"/>
        </w:r>
        <w:r w:rsidR="00F831B2">
          <w:rPr>
            <w:noProof/>
            <w:webHidden/>
          </w:rPr>
          <w:t>22</w:t>
        </w:r>
        <w:r w:rsidR="00F831B2">
          <w:rPr>
            <w:noProof/>
            <w:webHidden/>
          </w:rPr>
          <w:fldChar w:fldCharType="end"/>
        </w:r>
      </w:hyperlink>
    </w:p>
    <w:p w14:paraId="69CEB87E" w14:textId="2DB5C19D" w:rsidR="00F831B2" w:rsidRDefault="00676F25">
      <w:pPr>
        <w:pStyle w:val="TableofFigures"/>
        <w:tabs>
          <w:tab w:val="right" w:leader="dot" w:pos="9016"/>
        </w:tabs>
        <w:rPr>
          <w:rFonts w:eastAsiaTheme="minorEastAsia"/>
          <w:noProof/>
          <w:lang w:eastAsia="en-GB"/>
        </w:rPr>
      </w:pPr>
      <w:hyperlink w:anchor="_Toc79475188" w:history="1">
        <w:r w:rsidR="00F831B2" w:rsidRPr="00ED50CD">
          <w:rPr>
            <w:rStyle w:val="Hyperlink"/>
            <w:noProof/>
          </w:rPr>
          <w:t>Table 4 WordNet results</w:t>
        </w:r>
        <w:r w:rsidR="00F831B2">
          <w:rPr>
            <w:noProof/>
            <w:webHidden/>
          </w:rPr>
          <w:tab/>
        </w:r>
        <w:r w:rsidR="00F831B2">
          <w:rPr>
            <w:noProof/>
            <w:webHidden/>
          </w:rPr>
          <w:fldChar w:fldCharType="begin"/>
        </w:r>
        <w:r w:rsidR="00F831B2">
          <w:rPr>
            <w:noProof/>
            <w:webHidden/>
          </w:rPr>
          <w:instrText xml:space="preserve"> PAGEREF _Toc79475188 \h </w:instrText>
        </w:r>
        <w:r w:rsidR="00F831B2">
          <w:rPr>
            <w:noProof/>
            <w:webHidden/>
          </w:rPr>
        </w:r>
        <w:r w:rsidR="00F831B2">
          <w:rPr>
            <w:noProof/>
            <w:webHidden/>
          </w:rPr>
          <w:fldChar w:fldCharType="separate"/>
        </w:r>
        <w:r w:rsidR="00F831B2">
          <w:rPr>
            <w:noProof/>
            <w:webHidden/>
          </w:rPr>
          <w:t>24</w:t>
        </w:r>
        <w:r w:rsidR="00F831B2">
          <w:rPr>
            <w:noProof/>
            <w:webHidden/>
          </w:rPr>
          <w:fldChar w:fldCharType="end"/>
        </w:r>
      </w:hyperlink>
    </w:p>
    <w:p w14:paraId="6F7F7AD3" w14:textId="3A889FC0" w:rsidR="00696EC9" w:rsidRDefault="00F831B2"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67620A68" w:rsidR="00696EC9" w:rsidRDefault="00696EC9" w:rsidP="001C0A0F"/>
    <w:p w14:paraId="37362D32" w14:textId="3470A2D8" w:rsidR="007F500A" w:rsidRDefault="007F500A" w:rsidP="001C0A0F"/>
    <w:p w14:paraId="6023FD7A" w14:textId="5FC01652" w:rsidR="007F500A" w:rsidRDefault="007F500A" w:rsidP="001C0A0F"/>
    <w:p w14:paraId="6725424B" w14:textId="1B6D36C7" w:rsidR="007F500A" w:rsidRDefault="007F500A" w:rsidP="001C0A0F"/>
    <w:p w14:paraId="47DB299D" w14:textId="3DD84427" w:rsidR="007F500A" w:rsidRDefault="007F500A" w:rsidP="001C0A0F"/>
    <w:p w14:paraId="2CBB5706" w14:textId="2A064644" w:rsidR="007F500A" w:rsidRDefault="007F500A" w:rsidP="001C0A0F"/>
    <w:p w14:paraId="4DC26450" w14:textId="358F2116" w:rsidR="007F500A" w:rsidRDefault="007F500A" w:rsidP="001C0A0F"/>
    <w:p w14:paraId="4EF52288" w14:textId="2D3A9792" w:rsidR="007F500A" w:rsidRDefault="007F500A" w:rsidP="001C0A0F"/>
    <w:p w14:paraId="3BD57F8D" w14:textId="088B10F4" w:rsidR="007F500A" w:rsidRDefault="007F500A" w:rsidP="001C0A0F"/>
    <w:p w14:paraId="5A16141D" w14:textId="1C0E9493" w:rsidR="007F500A" w:rsidRDefault="007F500A" w:rsidP="001C0A0F"/>
    <w:p w14:paraId="76667E6D" w14:textId="550D102F" w:rsidR="007F500A" w:rsidRDefault="007F500A" w:rsidP="001C0A0F"/>
    <w:p w14:paraId="7132CD30" w14:textId="44F69CC7" w:rsidR="007F500A" w:rsidRDefault="007F500A" w:rsidP="001C0A0F"/>
    <w:p w14:paraId="43E95F53" w14:textId="77777777" w:rsidR="007F500A" w:rsidRDefault="007F500A" w:rsidP="001C0A0F"/>
    <w:p w14:paraId="6A97956F" w14:textId="23BD40B5" w:rsidR="00F831B2" w:rsidRDefault="00CE113D" w:rsidP="00A27BFB">
      <w:pPr>
        <w:pStyle w:val="Heading1"/>
      </w:pPr>
      <w:bookmarkStart w:id="1" w:name="_Toc85433956"/>
      <w:r>
        <w:lastRenderedPageBreak/>
        <w:t>Abstract:</w:t>
      </w:r>
      <w:bookmarkEnd w:id="1"/>
    </w:p>
    <w:p w14:paraId="2E681541" w14:textId="77777777" w:rsidR="00A27BFB" w:rsidRPr="00A27BFB" w:rsidRDefault="00A27BFB" w:rsidP="00A27BFB"/>
    <w:p w14:paraId="3D815314" w14:textId="1FCD0393" w:rsidR="00CE113D" w:rsidRDefault="00CE113D" w:rsidP="001B276D">
      <w:pPr>
        <w:jc w:val="both"/>
      </w:pPr>
      <w:r>
        <w:t>Traditional Information retrieval systems are designed to ret</w:t>
      </w:r>
      <w:r w:rsidR="001F08D6">
        <w:t>r</w:t>
      </w:r>
      <w:r>
        <w:t>i</w:t>
      </w:r>
      <w:r w:rsidR="001F08D6">
        <w:t>e</w:t>
      </w:r>
      <w:r>
        <w:t>ve the information from the source by giving a query or group of strings we are searching for</w:t>
      </w:r>
      <w:r w:rsidR="001F08D6">
        <w:t>. By matching those strings with the source data to retrieve the most relevant document from the internet or any other databases. The way similarity of the document is usually calculated by matching the search string with the information in the documents but retrieving the information by a statistical method can be most relevant and effective. Like searching for a research paper of a specific category like scientific research papers, psychology research papers with a statistical method will be helpful. To retrieve specific categorized information statistically, an application or a method should be developed, which could differentiate the different types of content available in different documents semantically. Likewise in this project developing a statistical method that could differentiate scientific articles from psychology articles</w:t>
      </w:r>
      <w:r w:rsidR="00742FFD">
        <w:t xml:space="preserve"> using Latent Semantic Analysis.</w:t>
      </w:r>
    </w:p>
    <w:p w14:paraId="1CD7D4F5" w14:textId="0BC9444B" w:rsidR="00B36702" w:rsidRDefault="00B36702" w:rsidP="00B36702">
      <w:pPr>
        <w:pStyle w:val="Heading1"/>
      </w:pPr>
      <w:bookmarkStart w:id="2" w:name="_Toc79473107"/>
      <w:bookmarkStart w:id="3" w:name="_Toc85433957"/>
      <w:r>
        <w:t>Chapter 1 Introduction</w:t>
      </w:r>
      <w:bookmarkEnd w:id="0"/>
      <w:bookmarkEnd w:id="2"/>
      <w:bookmarkEnd w:id="3"/>
    </w:p>
    <w:p w14:paraId="64887BBD" w14:textId="62FFDB0C" w:rsidR="00D15318" w:rsidRDefault="00D15318" w:rsidP="00021C5A"/>
    <w:p w14:paraId="0C834FF4" w14:textId="0ED45FAC"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w:t>
      </w:r>
      <w:proofErr w:type="gramStart"/>
      <w:r w:rsidR="009E033D">
        <w:t>If</w:t>
      </w:r>
      <w:proofErr w:type="gramEnd"/>
      <w:r w:rsidR="009E033D">
        <w:t xml:space="preserve"> different documents available on </w:t>
      </w:r>
      <w:r w:rsidR="00305BAD">
        <w:t xml:space="preserve">the </w:t>
      </w:r>
      <w:r w:rsidR="009E033D">
        <w:t xml:space="preserve">internet are tagged according to the content available within the document, It will at least decrease the complexity of searching for </w:t>
      </w:r>
      <w:r w:rsidR="00305BAD">
        <w:t xml:space="preserve">a </w:t>
      </w:r>
      <w:r w:rsidR="009E033D">
        <w:t>specific type of document</w:t>
      </w:r>
      <w:r w:rsidR="00305BAD">
        <w:t xml:space="preserve"> to some extent. To achieve this first an application</w:t>
      </w:r>
      <w:r w:rsidR="00364E24">
        <w:t xml:space="preserve"> or a method</w:t>
      </w:r>
      <w:r w:rsidR="00305BAD">
        <w:t xml:space="preserve"> need</w:t>
      </w:r>
      <w:r w:rsidR="00364E24">
        <w:t>s</w:t>
      </w:r>
      <w:r w:rsidR="00305BAD">
        <w:t xml:space="preserve"> to be developed to analyse the content available in the document</w:t>
      </w:r>
      <w:r w:rsidR="00364E24">
        <w:t xml:space="preserve"> and differentiate it from other documents statistically.</w:t>
      </w:r>
    </w:p>
    <w:p w14:paraId="12A2F847" w14:textId="32026EBD" w:rsidR="00D15318" w:rsidRDefault="00B84B9C" w:rsidP="00B36702">
      <w:pPr>
        <w:jc w:val="both"/>
      </w:pPr>
      <w:r>
        <w:t xml:space="preserve">LSA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r w:rsidR="00FF41CB">
        <w:t>sub lexical</w:t>
      </w:r>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enli,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1D608ED8" w:rsidR="00B84B9C" w:rsidRDefault="00B84B9C" w:rsidP="00B36702">
      <w:pPr>
        <w:jc w:val="both"/>
      </w:pPr>
      <w:r>
        <w:t>The project is to 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proofErr w:type="gramStart"/>
      <w:r>
        <w:t>science</w:t>
      </w:r>
      <w:proofErr w:type="gramEnd"/>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32DA77D6"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t>
      </w:r>
      <w:r>
        <w:lastRenderedPageBreak/>
        <w:t xml:space="preserve">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0234186D" w14:textId="0F180C05" w:rsidR="001B276D" w:rsidRDefault="001B276D" w:rsidP="00B36702">
      <w:pPr>
        <w:jc w:val="both"/>
      </w:pPr>
      <w:r>
        <w:t>Research Questions:</w:t>
      </w:r>
    </w:p>
    <w:p w14:paraId="72C2BAC8" w14:textId="390C0D5E" w:rsidR="00D15318" w:rsidRDefault="00B36702" w:rsidP="00812C57">
      <w:pPr>
        <w:jc w:val="both"/>
      </w:pPr>
      <w:r>
        <w:t xml:space="preserve">What machine learning algorithm is effective to analyse the </w:t>
      </w:r>
      <w:r w:rsidR="002700C0">
        <w:t xml:space="preserve">huge </w:t>
      </w:r>
      <w:r>
        <w:t>corpus</w:t>
      </w:r>
      <w:r w:rsidR="002700C0">
        <w:t xml:space="preserve"> of data in a document</w:t>
      </w:r>
      <w:r>
        <w:t xml:space="preserve">? </w:t>
      </w:r>
    </w:p>
    <w:p w14:paraId="79BFE741" w14:textId="1113FDED" w:rsidR="00B36702" w:rsidRDefault="00B36702" w:rsidP="00812C57">
      <w:pPr>
        <w:jc w:val="both"/>
      </w:pPr>
      <w:r>
        <w:t xml:space="preserve">What </w:t>
      </w:r>
      <w:r w:rsidR="009E6D90">
        <w:t xml:space="preserve">statistical </w:t>
      </w:r>
      <w:r>
        <w:t xml:space="preserve">test best fits to </w:t>
      </w:r>
      <w:r w:rsidR="00E04BFA">
        <w:t>evaluate the difference between the scient</w:t>
      </w:r>
      <w:r w:rsidR="006D4CBF">
        <w:t>if</w:t>
      </w:r>
      <w:r w:rsidR="00E04BFA">
        <w:t xml:space="preserve">ic articles and </w:t>
      </w:r>
      <w:r w:rsidR="006D4CBF">
        <w:t>psychology articles</w:t>
      </w:r>
      <w:r>
        <w:t>?</w:t>
      </w:r>
    </w:p>
    <w:p w14:paraId="717CC5B6" w14:textId="5AB9CA48" w:rsidR="00D23E5B" w:rsidRDefault="00D23E5B" w:rsidP="00B36702">
      <w:pPr>
        <w:jc w:val="both"/>
      </w:pPr>
    </w:p>
    <w:p w14:paraId="24920D0A" w14:textId="120B0D28" w:rsidR="00D23E5B" w:rsidRDefault="00D23E5B" w:rsidP="00B36702">
      <w:pPr>
        <w:jc w:val="both"/>
      </w:pPr>
    </w:p>
    <w:p w14:paraId="4D0466CF" w14:textId="3CE904A4" w:rsidR="00D23E5B" w:rsidRDefault="00D23E5B" w:rsidP="00B36702">
      <w:pPr>
        <w:jc w:val="both"/>
      </w:pPr>
    </w:p>
    <w:p w14:paraId="0542C59A" w14:textId="6C68EF97" w:rsidR="00E9719F" w:rsidRDefault="00E9719F" w:rsidP="00B36702">
      <w:pPr>
        <w:jc w:val="both"/>
      </w:pPr>
    </w:p>
    <w:p w14:paraId="10BC67B3" w14:textId="26E2EA9D" w:rsidR="00F05C5C" w:rsidRDefault="00F05C5C" w:rsidP="00B36702">
      <w:pPr>
        <w:jc w:val="both"/>
      </w:pPr>
    </w:p>
    <w:p w14:paraId="6A4F3F6E" w14:textId="5598FA11" w:rsidR="00F05C5C" w:rsidRDefault="00F05C5C" w:rsidP="00B36702">
      <w:pPr>
        <w:jc w:val="both"/>
      </w:pPr>
    </w:p>
    <w:p w14:paraId="68BE3A09" w14:textId="31FFE927" w:rsidR="00F05C5C" w:rsidRDefault="00F05C5C" w:rsidP="00B36702">
      <w:pPr>
        <w:jc w:val="both"/>
      </w:pPr>
    </w:p>
    <w:p w14:paraId="41A05CEE" w14:textId="73EC3B17" w:rsidR="00F05C5C" w:rsidRDefault="00F05C5C" w:rsidP="00B36702">
      <w:pPr>
        <w:jc w:val="both"/>
      </w:pPr>
    </w:p>
    <w:p w14:paraId="48A3C9BB" w14:textId="3BF024CE" w:rsidR="00F05C5C" w:rsidRDefault="00F05C5C" w:rsidP="00B36702">
      <w:pPr>
        <w:jc w:val="both"/>
      </w:pPr>
    </w:p>
    <w:p w14:paraId="06C0C663" w14:textId="516511F2" w:rsidR="00F05C5C" w:rsidRDefault="00F05C5C" w:rsidP="00B36702">
      <w:pPr>
        <w:jc w:val="both"/>
      </w:pPr>
    </w:p>
    <w:p w14:paraId="2D6E57F1" w14:textId="51459D21" w:rsidR="00F05C5C" w:rsidRDefault="00F05C5C" w:rsidP="00B36702">
      <w:pPr>
        <w:jc w:val="both"/>
      </w:pPr>
    </w:p>
    <w:p w14:paraId="76A9EE13" w14:textId="07F87806" w:rsidR="00F05C5C" w:rsidRDefault="00F05C5C" w:rsidP="00B36702">
      <w:pPr>
        <w:jc w:val="both"/>
      </w:pPr>
    </w:p>
    <w:p w14:paraId="622128F6" w14:textId="7E821C5B" w:rsidR="00F05C5C" w:rsidRDefault="00F05C5C" w:rsidP="00B36702">
      <w:pPr>
        <w:jc w:val="both"/>
      </w:pPr>
    </w:p>
    <w:p w14:paraId="6086DA0D" w14:textId="4C2826FF" w:rsidR="00F05C5C" w:rsidRDefault="00F05C5C" w:rsidP="00B36702">
      <w:pPr>
        <w:jc w:val="both"/>
      </w:pPr>
    </w:p>
    <w:p w14:paraId="3B6CEEBC" w14:textId="6F5ADFFB" w:rsidR="00F05C5C" w:rsidRDefault="00F05C5C" w:rsidP="00B36702">
      <w:pPr>
        <w:jc w:val="both"/>
      </w:pPr>
    </w:p>
    <w:p w14:paraId="0C4F9560" w14:textId="39CFA7BA" w:rsidR="00F05C5C" w:rsidRDefault="00F05C5C" w:rsidP="00B36702">
      <w:pPr>
        <w:jc w:val="both"/>
      </w:pPr>
    </w:p>
    <w:p w14:paraId="6E626947" w14:textId="617976B3" w:rsidR="00F05C5C" w:rsidRDefault="00F05C5C" w:rsidP="00B36702">
      <w:pPr>
        <w:jc w:val="both"/>
      </w:pPr>
    </w:p>
    <w:p w14:paraId="0BCBA04D" w14:textId="21DFFBEE" w:rsidR="00F05C5C" w:rsidRDefault="00F05C5C" w:rsidP="00B36702">
      <w:pPr>
        <w:jc w:val="both"/>
      </w:pPr>
    </w:p>
    <w:p w14:paraId="28D09B7A" w14:textId="3871400F" w:rsidR="00F05C5C" w:rsidRDefault="00F05C5C" w:rsidP="00B36702">
      <w:pPr>
        <w:jc w:val="both"/>
      </w:pPr>
    </w:p>
    <w:p w14:paraId="6BB35278" w14:textId="72502776" w:rsidR="00F05C5C" w:rsidRDefault="00F05C5C" w:rsidP="00B36702">
      <w:pPr>
        <w:jc w:val="both"/>
      </w:pPr>
    </w:p>
    <w:p w14:paraId="0806D56D" w14:textId="0F4E8B46" w:rsidR="00F05C5C" w:rsidRDefault="00F05C5C" w:rsidP="00B36702">
      <w:pPr>
        <w:jc w:val="both"/>
      </w:pPr>
    </w:p>
    <w:p w14:paraId="5341BCB8" w14:textId="77777777" w:rsidR="00F05C5C" w:rsidRPr="006E7A8F" w:rsidRDefault="00F05C5C" w:rsidP="00B36702">
      <w:pPr>
        <w:jc w:val="both"/>
      </w:pPr>
    </w:p>
    <w:p w14:paraId="5217B328" w14:textId="5D510A1A" w:rsidR="00B36702" w:rsidRDefault="00B36702" w:rsidP="00B36702">
      <w:pPr>
        <w:pStyle w:val="Heading1"/>
      </w:pPr>
      <w:bookmarkStart w:id="4" w:name="_Toc79217137"/>
      <w:bookmarkStart w:id="5" w:name="_Toc79473108"/>
      <w:bookmarkStart w:id="6" w:name="_Toc85433958"/>
      <w:r>
        <w:t>Chapter 2 Literature Review</w:t>
      </w:r>
      <w:bookmarkEnd w:id="4"/>
      <w:bookmarkEnd w:id="5"/>
      <w:bookmarkEnd w:id="6"/>
    </w:p>
    <w:p w14:paraId="08FD7C30" w14:textId="77777777" w:rsidR="00D23E5B" w:rsidRPr="00D23E5B" w:rsidRDefault="00D23E5B" w:rsidP="00D23E5B"/>
    <w:p w14:paraId="66544F13" w14:textId="17BB684F" w:rsidR="00A217C6" w:rsidRDefault="008969C3" w:rsidP="006237A5">
      <w:pPr>
        <w:jc w:val="both"/>
      </w:pPr>
      <w:r>
        <w:lastRenderedPageBreak/>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psychological and </w:t>
      </w:r>
      <w:proofErr w:type="gramStart"/>
      <w:r w:rsidR="00EE0934">
        <w:t>biological.</w:t>
      </w:r>
      <w:proofErr w:type="gramEnd"/>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18259650"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proofErr w:type="gramStart"/>
      <w:r w:rsidR="00C97279">
        <w:t>prediction</w:t>
      </w:r>
      <w:proofErr w:type="gramEnd"/>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 xml:space="preserve">including, </w:t>
      </w:r>
      <w:r w:rsidR="00887FA5">
        <w:t>Latent Semantic Analysis (</w:t>
      </w:r>
      <w:r w:rsidR="00162CDA">
        <w:t>L</w:t>
      </w:r>
      <w:r w:rsidR="000C1CB2">
        <w:t>SA</w:t>
      </w:r>
      <w:r w:rsidR="00887FA5">
        <w:t>)</w:t>
      </w:r>
      <w:r w:rsidR="000C1CB2">
        <w:t>,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r w:rsidR="00CE6C47" w:rsidRPr="00CE6C47">
        <w:t>Unsupervised learning techniques can be used to build higher</w:t>
      </w:r>
      <w:r w:rsidR="00F048D1">
        <w:t>-</w:t>
      </w:r>
      <w:r w:rsidR="00CE6C47" w:rsidRPr="00CE6C47">
        <w:t xml:space="preserve">level representations of word meaning due to statistical redundancies observed in </w:t>
      </w:r>
      <w:r w:rsidR="00F048D1">
        <w:t xml:space="preserve">the </w:t>
      </w:r>
      <w:r w:rsidR="00CE6C47" w:rsidRPr="00CE6C47">
        <w:t>language</w:t>
      </w:r>
      <w:r w:rsidR="00841F23">
        <w:fldChar w:fldCharType="begin"/>
      </w:r>
      <w:r w:rsidR="00841F23">
        <w:instrText xml:space="preserve"> ADDIN ZOTERO_ITEM CSL_CITATION {"citationID":"saWMBqf6","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841F23">
        <w:fldChar w:fldCharType="separate"/>
      </w:r>
      <w:r w:rsidR="00841F23" w:rsidRPr="00841F23">
        <w:rPr>
          <w:rFonts w:ascii="Calibri" w:hAnsi="Calibri" w:cs="Calibri"/>
        </w:rPr>
        <w:t>(Kintsch, 2001)</w:t>
      </w:r>
      <w:r w:rsidR="00841F23">
        <w:fldChar w:fldCharType="end"/>
      </w:r>
      <w:r w:rsidR="00CE6C47" w:rsidRPr="00CE6C47">
        <w:t>.</w:t>
      </w:r>
    </w:p>
    <w:p w14:paraId="1EB620E9" w14:textId="60450CBA" w:rsidR="00733272" w:rsidRDefault="00733272" w:rsidP="006237A5">
      <w:pPr>
        <w:jc w:val="both"/>
      </w:pPr>
      <w:r>
        <w:t>Choosing the c</w:t>
      </w:r>
      <w:r w:rsidR="00E97234">
        <w:t xml:space="preserve">orpus size plays an important role in </w:t>
      </w:r>
      <w:r w:rsidR="00084730">
        <w:t>obtaining test results</w:t>
      </w:r>
      <w:r w:rsidR="00CF0672">
        <w:t xml:space="preserve">. </w:t>
      </w:r>
      <w:r w:rsidR="00CF0672" w:rsidRPr="00CF0672">
        <w:t>Large, heterogeneous corpora are a risk because they may include more noise or too much specific information from a single area, lowering the accuracy of the resulting models. However, there is no consensus on the predicted corpus size or what constitutes a large or small corpus</w:t>
      </w:r>
      <w:r w:rsidR="003B003A">
        <w:fldChar w:fldCharType="begin"/>
      </w:r>
      <w:r w:rsidR="003B003A">
        <w:instrText xml:space="preserve"> ADDIN ZOTERO_ITEM CSL_CITATION {"citationID":"vWEDK0LP","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3B003A">
        <w:fldChar w:fldCharType="separate"/>
      </w:r>
      <w:r w:rsidR="003B003A" w:rsidRPr="003B003A">
        <w:rPr>
          <w:rFonts w:ascii="Calibri" w:hAnsi="Calibri" w:cs="Calibri"/>
        </w:rPr>
        <w:t>(Dascalu and McNamara, 2017)</w:t>
      </w:r>
      <w:r w:rsidR="003B003A">
        <w:fldChar w:fldCharType="end"/>
      </w:r>
      <w:r w:rsidR="00CF0672" w:rsidRPr="00CF0672">
        <w:t>.</w:t>
      </w:r>
      <w:r w:rsidR="004B34D6">
        <w:t xml:space="preserve"> </w:t>
      </w:r>
    </w:p>
    <w:p w14:paraId="5093A9B1" w14:textId="6C92C817" w:rsidR="00402510" w:rsidRDefault="00AC084B" w:rsidP="006237A5">
      <w:pPr>
        <w:jc w:val="both"/>
      </w:pPr>
      <w:r w:rsidRPr="00AC084B">
        <w:t>T</w:t>
      </w:r>
      <w:r>
        <w:t>he author's</w:t>
      </w:r>
      <w:r w:rsidRPr="00AC084B">
        <w:t xml:space="preserve"> study not only highlights the advantages of employing larger corpora to create LSA and LDA models but also paves the way for future research. The requirement to study LSA and LDA models constructed on large and small corpora that are counterbalanced in terms of domains covered and linguistic complexity is one of the most important of them. Future research should also look into the possibility of LDA models contributing to our knowledge of cognitive processing</w:t>
      </w:r>
      <w:r w:rsidR="00C901D8">
        <w:fldChar w:fldCharType="begin"/>
      </w:r>
      <w:r w:rsidR="00C901D8">
        <w:instrText xml:space="preserve"> ADDIN ZOTERO_ITEM CSL_CITATION {"citationID":"Y7n3xd7u","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C901D8">
        <w:fldChar w:fldCharType="separate"/>
      </w:r>
      <w:r w:rsidR="00C901D8" w:rsidRPr="00C901D8">
        <w:rPr>
          <w:rFonts w:ascii="Calibri" w:hAnsi="Calibri" w:cs="Calibri"/>
        </w:rPr>
        <w:t>(Dascalu and McNamara, 2017)</w:t>
      </w:r>
      <w:r w:rsidR="00C901D8">
        <w:fldChar w:fldCharType="end"/>
      </w:r>
      <w:r w:rsidRPr="00AC084B">
        <w:t>.</w:t>
      </w:r>
    </w:p>
    <w:p w14:paraId="56130C3F" w14:textId="77777777" w:rsidR="00F15937" w:rsidRDefault="00F15937" w:rsidP="006237A5">
      <w:pPr>
        <w:jc w:val="both"/>
      </w:pPr>
    </w:p>
    <w:p w14:paraId="17AD46CC" w14:textId="437543A2" w:rsidR="00D11CA6" w:rsidRDefault="00D11CA6" w:rsidP="006237A5">
      <w:pPr>
        <w:pStyle w:val="Heading5"/>
        <w:jc w:val="both"/>
      </w:pPr>
      <w:r>
        <w:t>2.1 LSA for Semantic analysis</w:t>
      </w:r>
    </w:p>
    <w:p w14:paraId="7F882301" w14:textId="3772826F" w:rsidR="00D11CA6" w:rsidRPr="00D018E8" w:rsidRDefault="00D11CA6" w:rsidP="006237A5">
      <w:pPr>
        <w:jc w:val="both"/>
        <w:rPr>
          <w:rFonts w:cstheme="minorHAnsi"/>
        </w:rPr>
      </w:pPr>
    </w:p>
    <w:p w14:paraId="3F02A17C" w14:textId="7072A53C"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r w:rsidR="009477F1" w:rsidRPr="00D018E8">
        <w:rPr>
          <w:rFonts w:cstheme="minorHAnsi"/>
        </w:rPr>
        <w:t>analysis, the</w:t>
      </w:r>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w:t>
      </w:r>
      <w:proofErr w:type="gramStart"/>
      <w:r w:rsidR="003B0BDF" w:rsidRPr="00D018E8">
        <w:rPr>
          <w:rFonts w:cstheme="minorHAnsi"/>
          <w:color w:val="222222"/>
          <w:shd w:val="clear" w:color="auto" w:fill="FFFFFF"/>
        </w:rPr>
        <w:t xml:space="preserve">.  </w:t>
      </w:r>
      <w:proofErr w:type="gramEnd"/>
      <w:r w:rsidR="003B0BDF" w:rsidRPr="00D018E8">
        <w:rPr>
          <w:rFonts w:cstheme="minorHAnsi"/>
          <w:color w:val="222222"/>
          <w:shd w:val="clear" w:color="auto" w:fill="FFFFFF"/>
        </w:rPr>
        <w:t>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Landauer,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2DABE2A6" w14:textId="326AE5B2" w:rsidR="007A15A0"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s like matching the words that need to be searched with the words from the index of the document. But the existence of 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enli,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Landauer et al., 1998)</w:t>
      </w:r>
      <w:r w:rsidRPr="00D018E8">
        <w:rPr>
          <w:rFonts w:cstheme="minorHAnsi"/>
        </w:rPr>
        <w:fldChar w:fldCharType="end"/>
      </w:r>
      <w:r w:rsidRPr="00D018E8">
        <w:rPr>
          <w:rFonts w:cstheme="minorHAnsi"/>
        </w:rPr>
        <w:t xml:space="preserve">, uses free text as an input, with the paragraph as a relevant contextual unit. An analysis of word frequency within the paragraphs represents the meaning </w:t>
      </w:r>
      <w:r w:rsidRPr="00D018E8">
        <w:rPr>
          <w:rFonts w:cstheme="minorHAnsi"/>
        </w:rPr>
        <w:lastRenderedPageBreak/>
        <w:t>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Kontostathis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5D3B9EA0" w:rsidR="006237A5"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Dascalu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Rosenbusch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4B1B50C7" w14:textId="4D935941" w:rsidR="00C0153A" w:rsidRDefault="00593704" w:rsidP="00942BBE">
      <w:pPr>
        <w:jc w:val="both"/>
        <w:rPr>
          <w:rFonts w:cstheme="minorHAnsi"/>
        </w:rPr>
      </w:pPr>
      <w:r w:rsidRPr="00593704">
        <w:rPr>
          <w:rFonts w:cstheme="minorHAnsi"/>
        </w:rPr>
        <w:t xml:space="preserve">Researchers have recently advanced beyond LSA models of semantic representations to investigate topic-based models of semanticity, the most prevalent of which </w:t>
      </w:r>
      <w:r w:rsidR="00DD29A5">
        <w:rPr>
          <w:rFonts w:cstheme="minorHAnsi"/>
        </w:rPr>
        <w:t>is</w:t>
      </w:r>
      <w:r w:rsidRPr="00593704">
        <w:rPr>
          <w:rFonts w:cstheme="minorHAnsi"/>
        </w:rPr>
        <w:t xml:space="preserve"> Latent Dirichlet Allocation</w:t>
      </w:r>
      <w:r w:rsidR="00964C0F">
        <w:rPr>
          <w:rFonts w:cstheme="minorHAnsi"/>
        </w:rPr>
        <w:fldChar w:fldCharType="begin"/>
      </w:r>
      <w:r w:rsidR="00964C0F">
        <w:rPr>
          <w:rFonts w:cstheme="minorHAnsi"/>
        </w:rPr>
        <w:instrText xml:space="preserve"> ADDIN ZOTERO_ITEM CSL_CITATION {"citationID":"DlSIHGGt","properties":{"formattedCitation":"(Blei et al., 2003)","plainCitation":"(Blei et al., 2003)","noteIndex":0},"citationItems":[{"id":174,"uris":["http://zotero.org/users/local/JDH5x0lp/items/GGZMI4XS"],"uri":["http://zotero.org/users/local/JDH5x0lp/items/GGZMI4XS"],"itemData":{"id":174,"type":"article-journal","abstract":"We describe latent Dirichlet allocation (LDA), a generative\n  probabilistic model for collections of discrete data such as text\n  corpora.  LDA is a three-level hierarchical Bayesian model, in which\n  each item of a collection is modeled as a finite mixture over an\n  underlying set of topics.  Each topic is, in turn, modeled as an\n  infinite mixture over an underlying set of topic probabilities.  In\n  the context of text modeling, the topic probabilities provide an\n  explicit representation of a document.  We present efficient\n  approximate inference techniques based on variational methods and an\n  EM algorithm for empirical Bayes parameter estimation.  We report\n  results in document modeling, text classification, and collaborative\n  filtering, comparing to a mixture of unigrams model and the\n  probabilistic LSI model.","container-title":"Journal of Machine Learning Research","ISSN":"ISSN 1533-7928","issue":"Jan","page":"993-1022","source":"www.jmlr.org","title":"Latent Dirichlet Allocation","volume":"3","author":[{"family":"Blei","given":"David M."},{"family":"Ng","given":"Andrew Y."},{"family":"Jordan","given":"Michael I."}],"issued":{"date-parts":[["2003"]]}}}],"schema":"https://github.com/citation-style-language/schema/raw/master/csl-citation.json"} </w:instrText>
      </w:r>
      <w:r w:rsidR="00964C0F">
        <w:rPr>
          <w:rFonts w:cstheme="minorHAnsi"/>
        </w:rPr>
        <w:fldChar w:fldCharType="separate"/>
      </w:r>
      <w:r w:rsidR="00964C0F" w:rsidRPr="00964C0F">
        <w:rPr>
          <w:rFonts w:ascii="Calibri" w:hAnsi="Calibri" w:cs="Calibri"/>
        </w:rPr>
        <w:t>(Blei et al., 2003)</w:t>
      </w:r>
      <w:r w:rsidR="00964C0F">
        <w:rPr>
          <w:rFonts w:cstheme="minorHAnsi"/>
        </w:rPr>
        <w:fldChar w:fldCharType="end"/>
      </w:r>
      <w:r w:rsidRPr="00593704">
        <w:rPr>
          <w:rFonts w:cstheme="minorHAnsi"/>
        </w:rPr>
        <w:t>.</w:t>
      </w:r>
      <w:r w:rsidR="00E86C6F">
        <w:rPr>
          <w:rFonts w:cstheme="minorHAnsi"/>
        </w:rPr>
        <w:t xml:space="preserve"> </w:t>
      </w:r>
      <w:r w:rsidR="00C0153A" w:rsidRPr="00C0153A">
        <w:rPr>
          <w:rFonts w:cstheme="minorHAnsi"/>
        </w:rPr>
        <w:t>Because each word in the semantic vector space model can be represented as a context-free vector, LSA can be thought of as a cognitive statement of meaning. Although individual dimensions of concepts do not have a distinct meaning, the total representation provided by LSA can be thought of as a map of meanings. Positive correlations between LSA similarity scores and human recall using word association lists further support a semantic proximity effect in which LSA resembles human memory</w:t>
      </w:r>
      <w:r w:rsidR="00053C3C">
        <w:rPr>
          <w:rFonts w:cstheme="minorHAnsi"/>
        </w:rPr>
        <w:fldChar w:fldCharType="begin"/>
      </w:r>
      <w:r w:rsidR="00053C3C">
        <w:rPr>
          <w:rFonts w:cstheme="minorHAnsi"/>
        </w:rPr>
        <w:instrText xml:space="preserve"> ADDIN ZOTERO_ITEM CSL_CITATION {"citationID":"cmUIP5Td","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053C3C">
        <w:rPr>
          <w:rFonts w:cstheme="minorHAnsi"/>
        </w:rPr>
        <w:fldChar w:fldCharType="separate"/>
      </w:r>
      <w:r w:rsidR="00053C3C" w:rsidRPr="00053C3C">
        <w:rPr>
          <w:rFonts w:ascii="Calibri" w:hAnsi="Calibri" w:cs="Calibri"/>
        </w:rPr>
        <w:t>(Kintsch, 2001)</w:t>
      </w:r>
      <w:r w:rsidR="00053C3C">
        <w:rPr>
          <w:rFonts w:cstheme="minorHAnsi"/>
        </w:rPr>
        <w:fldChar w:fldCharType="end"/>
      </w:r>
      <w:r w:rsidR="00C0153A" w:rsidRPr="00C0153A">
        <w:rPr>
          <w:rFonts w:cstheme="minorHAnsi"/>
        </w:rPr>
        <w:t>.</w:t>
      </w:r>
    </w:p>
    <w:p w14:paraId="28D40063" w14:textId="2BDEABEA" w:rsidR="00C62804" w:rsidRDefault="00C62804" w:rsidP="00942BBE">
      <w:pPr>
        <w:jc w:val="both"/>
        <w:rPr>
          <w:rFonts w:cstheme="minorHAnsi"/>
        </w:rPr>
      </w:pPr>
      <w:r w:rsidRPr="00C62804">
        <w:rPr>
          <w:rFonts w:cstheme="minorHAnsi"/>
        </w:rPr>
        <w:t>To embed words in a vectorial space, corpus-based semantic representations take advantage of statistical features of textual structure. Term pairs with comparable meanings tend to cluster together in this space. These approaches are based on the notion that words with similar meanings are more likely to appear in comparable contexts. This theory is known as the distributional hypothesis, and it provides a useful framework for comprehending and computing semantic relationships between words</w:t>
      </w:r>
      <w:r w:rsidR="003342ED">
        <w:rPr>
          <w:rFonts w:cstheme="minorHAnsi"/>
        </w:rPr>
        <w:fldChar w:fldCharType="begin"/>
      </w:r>
      <w:r w:rsidR="003342ED">
        <w:rPr>
          <w:rFonts w:cstheme="minorHAnsi"/>
        </w:rPr>
        <w:instrText xml:space="preserve"> ADDIN ZOTERO_ITEM CSL_CITATION {"citationID":"c707TW7A","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3342ED">
        <w:rPr>
          <w:rFonts w:cstheme="minorHAnsi"/>
        </w:rPr>
        <w:fldChar w:fldCharType="separate"/>
      </w:r>
      <w:r w:rsidR="003342ED" w:rsidRPr="003342ED">
        <w:rPr>
          <w:rFonts w:ascii="Calibri" w:hAnsi="Calibri" w:cs="Calibri"/>
        </w:rPr>
        <w:t>(Altszyler et al., 2017)</w:t>
      </w:r>
      <w:r w:rsidR="003342ED">
        <w:rPr>
          <w:rFonts w:cstheme="minorHAnsi"/>
        </w:rPr>
        <w:fldChar w:fldCharType="end"/>
      </w:r>
      <w:r w:rsidRPr="00C62804">
        <w:rPr>
          <w:rFonts w:cstheme="minorHAnsi"/>
        </w:rPr>
        <w:t>.</w:t>
      </w:r>
    </w:p>
    <w:p w14:paraId="4AC61CBB" w14:textId="5F9F4808" w:rsidR="00E95596" w:rsidRPr="00E95596" w:rsidRDefault="00205C3E" w:rsidP="00E95596">
      <w:pPr>
        <w:jc w:val="both"/>
        <w:rPr>
          <w:rFonts w:cstheme="minorHAnsi"/>
        </w:rPr>
      </w:pPr>
      <w:r>
        <w:rPr>
          <w:rFonts w:cstheme="minorHAnsi"/>
        </w:rPr>
        <w:t>T</w:t>
      </w:r>
      <w:r w:rsidR="00E95596" w:rsidRPr="00E95596">
        <w:rPr>
          <w:rFonts w:cstheme="minorHAnsi"/>
        </w:rPr>
        <w:t xml:space="preserve">o learn correct word embeddings in small text corpora, the author compares the capabilities of Skip-gram and LSA. To accomplish so, we used nested subsamples of a medium-sized corpus to assess the model's capacity to represent semantic categories (such as drinks, countries, tools, and garments). When models are trained with medium-sized datasets ( 10 million words), Word2vec embeddings beat LSAs. When the corpus size is lowered, however, Word2vec performance suffers significantly, making LSA the more appropriate technique. This discovery adds to the debate over prediction-based vs. counter-based models. They assume that the performance </w:t>
      </w:r>
      <w:proofErr w:type="gramStart"/>
      <w:r w:rsidR="00E95596" w:rsidRPr="00E95596">
        <w:rPr>
          <w:rFonts w:cstheme="minorHAnsi"/>
        </w:rPr>
        <w:t>drop</w:t>
      </w:r>
      <w:proofErr w:type="gramEnd"/>
      <w:r w:rsidR="00E95596" w:rsidRPr="00E95596">
        <w:rPr>
          <w:rFonts w:cstheme="minorHAnsi"/>
        </w:rPr>
        <w:t xml:space="preserve"> of 10 Word2vec in small corpora is </w:t>
      </w:r>
      <w:r w:rsidR="006F0660">
        <w:rPr>
          <w:rFonts w:cstheme="minorHAnsi"/>
        </w:rPr>
        <w:t>because</w:t>
      </w:r>
      <w:r w:rsidR="00E95596" w:rsidRPr="00E95596">
        <w:rPr>
          <w:rFonts w:cstheme="minorHAnsi"/>
        </w:rPr>
        <w:t xml:space="preserve"> prediction-based models require a large amount of training data to fit their large number of parameters.</w:t>
      </w:r>
    </w:p>
    <w:p w14:paraId="1876044E" w14:textId="19022CBC" w:rsidR="00E95596" w:rsidRDefault="00E95596" w:rsidP="00E95596">
      <w:pPr>
        <w:jc w:val="both"/>
        <w:rPr>
          <w:rFonts w:cstheme="minorHAnsi"/>
        </w:rPr>
      </w:pPr>
      <w:r w:rsidRPr="00E95596">
        <w:rPr>
          <w:rFonts w:cstheme="minorHAnsi"/>
        </w:rPr>
        <w:t xml:space="preserve">We used LSA and Skip-gram capabilities to extract significant semantic word correlations in dream reports as a case study. Even in cases of series with a small number of dreams and a low frequency of target words, we discovered that LSA can accurately identify semantic word relations. This is a step forward in the application of word embeddings to dream content analysis. This branch of study </w:t>
      </w:r>
      <w:r w:rsidR="009477F1" w:rsidRPr="00E95596">
        <w:rPr>
          <w:rFonts w:cstheme="minorHAnsi"/>
        </w:rPr>
        <w:t>investigates</w:t>
      </w:r>
      <w:r w:rsidRPr="00E95596">
        <w:rPr>
          <w:rFonts w:cstheme="minorHAnsi"/>
        </w:rPr>
        <w:t xml:space="preserve"> things like "what do we dream about?" and "how do gender, cultural background, and waking life events impact the content of our dreams?" They recommend that LSA be used to investigate word connections in dream reports, potentially shedding new light on an ancient topic of psychology research</w:t>
      </w:r>
      <w:r w:rsidR="006F0660">
        <w:rPr>
          <w:rFonts w:cstheme="minorHAnsi"/>
        </w:rPr>
        <w:fldChar w:fldCharType="begin"/>
      </w:r>
      <w:r w:rsidR="006F0660">
        <w:rPr>
          <w:rFonts w:cstheme="minorHAnsi"/>
        </w:rPr>
        <w:instrText xml:space="preserve"> ADDIN ZOTERO_ITEM CSL_CITATION {"citationID":"fjlPeJiP","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6F0660">
        <w:rPr>
          <w:rFonts w:cstheme="minorHAnsi"/>
        </w:rPr>
        <w:fldChar w:fldCharType="separate"/>
      </w:r>
      <w:r w:rsidR="006F0660" w:rsidRPr="006F0660">
        <w:rPr>
          <w:rFonts w:ascii="Calibri" w:hAnsi="Calibri" w:cs="Calibri"/>
        </w:rPr>
        <w:t>(Altszyler et al., 2017)</w:t>
      </w:r>
      <w:r w:rsidR="006F0660">
        <w:rPr>
          <w:rFonts w:cstheme="minorHAnsi"/>
        </w:rPr>
        <w:fldChar w:fldCharType="end"/>
      </w:r>
      <w:r w:rsidRPr="00E95596">
        <w:rPr>
          <w:rFonts w:cstheme="minorHAnsi"/>
        </w:rPr>
        <w:t>.</w:t>
      </w:r>
    </w:p>
    <w:p w14:paraId="304F66CF" w14:textId="1F337FBA" w:rsidR="00E8352F" w:rsidRDefault="00E8352F" w:rsidP="00E95596">
      <w:pPr>
        <w:jc w:val="both"/>
        <w:rPr>
          <w:rFonts w:cstheme="minorHAnsi"/>
        </w:rPr>
      </w:pPr>
      <w:r w:rsidRPr="00E8352F">
        <w:rPr>
          <w:rFonts w:cstheme="minorHAnsi"/>
        </w:rPr>
        <w:lastRenderedPageBreak/>
        <w:t xml:space="preserve">There is a constant proliferation of novel notions and scales in psychological measurement and theory. Psychological science is grappling with arbitrary measurement, construct dilution, and separation between research groups due to the </w:t>
      </w:r>
      <w:r w:rsidR="009477F1" w:rsidRPr="00E8352F">
        <w:rPr>
          <w:rFonts w:cstheme="minorHAnsi"/>
        </w:rPr>
        <w:t>sometimes-redundant</w:t>
      </w:r>
      <w:r w:rsidRPr="00E8352F">
        <w:rPr>
          <w:rFonts w:cstheme="minorHAnsi"/>
        </w:rPr>
        <w:t xml:space="preserve"> nature of new scales. We introduce the Semantic Scale Network, an easy-to-use online tool, to overcome these challenges. The goal of this application is to use latent semantic analysis to find semantic overlap between scales automatically. Authors and reviewers can insert items for a new scale into the app and receive semantic overlap quantifications with related scales in the app's corpus. Unlike typical scale overlap evaluations, the programme can allow expert scale redundancy judgments without access to empirical data or understanding of all possibl</w:t>
      </w:r>
      <w:r>
        <w:rPr>
          <w:rFonts w:cstheme="minorHAnsi"/>
        </w:rPr>
        <w:t>e</w:t>
      </w:r>
      <w:r w:rsidRPr="00E8352F">
        <w:rPr>
          <w:rFonts w:cstheme="minorHAnsi"/>
        </w:rPr>
        <w:t xml:space="preserve"> associated scales. They explain the Semantic Scale Network and discuss best practi</w:t>
      </w:r>
      <w:r>
        <w:rPr>
          <w:rFonts w:cstheme="minorHAnsi"/>
        </w:rPr>
        <w:t>c</w:t>
      </w:r>
      <w:r w:rsidRPr="00E8352F">
        <w:rPr>
          <w:rFonts w:cstheme="minorHAnsi"/>
        </w:rPr>
        <w:t>es for interpreting its outputs after a brief introduction to metrics of semantic similarity in texts</w:t>
      </w:r>
      <w:r w:rsidR="008C014A">
        <w:rPr>
          <w:rFonts w:cstheme="minorHAnsi"/>
        </w:rPr>
        <w:fldChar w:fldCharType="begin"/>
      </w:r>
      <w:r w:rsidR="008C014A">
        <w:rPr>
          <w:rFonts w:cstheme="minorHAnsi"/>
        </w:rPr>
        <w:instrText xml:space="preserve"> ADDIN ZOTERO_ITEM CSL_CITATION {"citationID":"VWB2Lkh6","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8C014A">
        <w:rPr>
          <w:rFonts w:cstheme="minorHAnsi"/>
        </w:rPr>
        <w:fldChar w:fldCharType="separate"/>
      </w:r>
      <w:r w:rsidR="008C014A" w:rsidRPr="008C014A">
        <w:rPr>
          <w:rFonts w:ascii="Calibri" w:hAnsi="Calibri" w:cs="Calibri"/>
        </w:rPr>
        <w:t>(Rosenbusch et al., 2020)</w:t>
      </w:r>
      <w:r w:rsidR="008C014A">
        <w:rPr>
          <w:rFonts w:cstheme="minorHAnsi"/>
        </w:rPr>
        <w:fldChar w:fldCharType="end"/>
      </w:r>
      <w:r w:rsidRPr="00E8352F">
        <w:rPr>
          <w:rFonts w:cstheme="minorHAnsi"/>
        </w:rPr>
        <w:t>.</w:t>
      </w:r>
    </w:p>
    <w:p w14:paraId="71B96012" w14:textId="2EFAFC6F" w:rsidR="00377332" w:rsidRDefault="00377332" w:rsidP="00942BBE">
      <w:pPr>
        <w:jc w:val="both"/>
        <w:rPr>
          <w:rFonts w:cstheme="minorHAnsi"/>
        </w:rPr>
      </w:pPr>
      <w:r w:rsidRPr="00377332">
        <w:rPr>
          <w:rFonts w:cstheme="minorHAnsi"/>
        </w:rPr>
        <w:t>Using two criteria, classify a network-similarity algorithm. First, at what network level does it operate? Second, what kind of comparison is it employing? We identify three levels for the first criterion: micro, meso, and macro. At the micro-level, a method extracts features from nodes or egonets;1 at the mezzo-level, it extracts features from communities; and at the macro-level, it extracts features from the global/network level, as their names suggest. We have three sorts of criteria for the second criterion: vector-based, classifier-based, and matching-based</w:t>
      </w:r>
      <w:r w:rsidR="00016332">
        <w:rPr>
          <w:rFonts w:cstheme="minorHAnsi"/>
        </w:rPr>
        <w:fldChar w:fldCharType="begin"/>
      </w:r>
      <w:r w:rsidR="00016332">
        <w:rPr>
          <w:rFonts w:cstheme="minorHAnsi"/>
        </w:rPr>
        <w:instrText xml:space="preserve"> ADDIN ZOTERO_ITEM CSL_CITATION {"citationID":"lH35ThUK","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016332">
        <w:rPr>
          <w:rFonts w:ascii="Cambria Math" w:hAnsi="Cambria Math" w:cs="Cambria Math"/>
        </w:rPr>
        <w:instrText>↵</w:instrText>
      </w:r>
      <w:r w:rsidR="00016332">
        <w:rPr>
          <w:rFonts w:cstheme="minorHAnsi"/>
        </w:rPr>
        <w:instrText>erent networksimilarity methods. Speci</w:instrText>
      </w:r>
      <w:r w:rsidR="00016332">
        <w:rPr>
          <w:rFonts w:ascii="Calibri" w:hAnsi="Calibri" w:cs="Calibri"/>
        </w:rPr>
        <w:instrText>ﬁ</w:instrText>
      </w:r>
      <w:r w:rsidR="00016332">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016332">
        <w:rPr>
          <w:rFonts w:ascii="Cambria Math" w:hAnsi="Cambria Math" w:cs="Cambria Math"/>
        </w:rPr>
        <w:instrText>↵</w:instrText>
      </w:r>
      <w:r w:rsidR="00016332">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016332">
        <w:rPr>
          <w:rFonts w:cstheme="minorHAnsi"/>
        </w:rPr>
        <w:fldChar w:fldCharType="separate"/>
      </w:r>
      <w:r w:rsidR="00016332" w:rsidRPr="00016332">
        <w:rPr>
          <w:rFonts w:ascii="Calibri" w:hAnsi="Calibri" w:cs="Calibri"/>
        </w:rPr>
        <w:t>(Soundarajan et al., 2014)</w:t>
      </w:r>
      <w:r w:rsidR="00016332">
        <w:rPr>
          <w:rFonts w:cstheme="minorHAnsi"/>
        </w:rPr>
        <w:fldChar w:fldCharType="end"/>
      </w:r>
      <w:r w:rsidRPr="00377332">
        <w:rPr>
          <w:rFonts w:cstheme="minorHAnsi"/>
        </w:rPr>
        <w:t>.</w:t>
      </w:r>
    </w:p>
    <w:p w14:paraId="6DB30730" w14:textId="48A13236" w:rsidR="00960616" w:rsidRDefault="00960616" w:rsidP="007C3A99">
      <w:pPr>
        <w:jc w:val="both"/>
        <w:rPr>
          <w:rFonts w:cstheme="minorHAnsi"/>
        </w:rPr>
      </w:pPr>
      <w:r w:rsidRPr="00960616">
        <w:rPr>
          <w:rFonts w:cstheme="minorHAnsi"/>
        </w:rPr>
        <w:t xml:space="preserve">In applications like transfer learning and change detection, quantifying the difference between two networks is crucial. For this goal, </w:t>
      </w:r>
      <w:r w:rsidR="00BC6FB4">
        <w:rPr>
          <w:rFonts w:cstheme="minorHAnsi"/>
        </w:rPr>
        <w:t>several</w:t>
      </w:r>
      <w:r w:rsidRPr="00960616">
        <w:rPr>
          <w:rFonts w:cstheme="minorHAnsi"/>
        </w:rPr>
        <w:t xml:space="preserve"> network similarity algorithms have been proposed. The problem's origins can be traced back to the problem of [determining graph isomorphism], for which no</w:t>
      </w:r>
      <w:r w:rsidR="007C3A99">
        <w:rPr>
          <w:rFonts w:cstheme="minorHAnsi"/>
        </w:rPr>
        <w:t xml:space="preserve"> </w:t>
      </w:r>
      <w:r w:rsidRPr="00960616">
        <w:rPr>
          <w:rFonts w:cstheme="minorHAnsi"/>
        </w:rPr>
        <w:t>polynomial-time algorithm exists. The task of network</w:t>
      </w:r>
      <w:r>
        <w:rPr>
          <w:rFonts w:cstheme="minorHAnsi"/>
        </w:rPr>
        <w:t xml:space="preserve"> </w:t>
      </w:r>
      <w:r w:rsidRPr="00960616">
        <w:rPr>
          <w:rFonts w:cstheme="minorHAnsi"/>
        </w:rPr>
        <w:t>similarity is significantly broader</w:t>
      </w:r>
      <w:r w:rsidR="007622EC">
        <w:rPr>
          <w:rFonts w:cstheme="minorHAnsi"/>
        </w:rPr>
        <w:fldChar w:fldCharType="begin"/>
      </w:r>
      <w:r w:rsidR="007622EC">
        <w:rPr>
          <w:rFonts w:cstheme="minorHAnsi"/>
        </w:rPr>
        <w:instrText xml:space="preserve"> ADDIN ZOTERO_ITEM CSL_CITATION {"citationID":"k646Kefg","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7622EC">
        <w:rPr>
          <w:rFonts w:ascii="Cambria Math" w:hAnsi="Cambria Math" w:cs="Cambria Math"/>
        </w:rPr>
        <w:instrText>↵</w:instrText>
      </w:r>
      <w:r w:rsidR="007622EC">
        <w:rPr>
          <w:rFonts w:cstheme="minorHAnsi"/>
        </w:rPr>
        <w:instrText>erent networksimilarity methods. Speci</w:instrText>
      </w:r>
      <w:r w:rsidR="007622EC">
        <w:rPr>
          <w:rFonts w:ascii="Calibri" w:hAnsi="Calibri" w:cs="Calibri"/>
        </w:rPr>
        <w:instrText>ﬁ</w:instrText>
      </w:r>
      <w:r w:rsidR="007622EC">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7622EC">
        <w:rPr>
          <w:rFonts w:ascii="Cambria Math" w:hAnsi="Cambria Math" w:cs="Cambria Math"/>
        </w:rPr>
        <w:instrText>↵</w:instrText>
      </w:r>
      <w:r w:rsidR="007622EC">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7622EC">
        <w:rPr>
          <w:rFonts w:cstheme="minorHAnsi"/>
        </w:rPr>
        <w:fldChar w:fldCharType="separate"/>
      </w:r>
      <w:r w:rsidR="007622EC" w:rsidRPr="007622EC">
        <w:rPr>
          <w:rFonts w:ascii="Calibri" w:hAnsi="Calibri" w:cs="Calibri"/>
        </w:rPr>
        <w:t>(Soundarajan et al., 2014)</w:t>
      </w:r>
      <w:r w:rsidR="007622EC">
        <w:rPr>
          <w:rFonts w:cstheme="minorHAnsi"/>
        </w:rPr>
        <w:fldChar w:fldCharType="end"/>
      </w:r>
      <w:r w:rsidRPr="00960616">
        <w:rPr>
          <w:rFonts w:cstheme="minorHAnsi"/>
        </w:rPr>
        <w:t>.</w:t>
      </w:r>
    </w:p>
    <w:p w14:paraId="5B45ED5C" w14:textId="77777777" w:rsidR="00E86C6F" w:rsidRDefault="00E86C6F" w:rsidP="00942BBE">
      <w:pPr>
        <w:jc w:val="both"/>
        <w:rPr>
          <w:rFonts w:cstheme="minorHAnsi"/>
        </w:rPr>
      </w:pPr>
    </w:p>
    <w:p w14:paraId="6452BB36" w14:textId="4FA2BB31" w:rsidR="00E922DF" w:rsidRDefault="000E5744" w:rsidP="00EB0859">
      <w:pPr>
        <w:pStyle w:val="Heading5"/>
        <w:jc w:val="both"/>
      </w:pPr>
      <w:r>
        <w:t xml:space="preserve">2.2 Statistical </w:t>
      </w:r>
      <w:r w:rsidR="00234E50">
        <w:t>test</w:t>
      </w:r>
    </w:p>
    <w:p w14:paraId="30F43552" w14:textId="7572B22A" w:rsidR="00234E50" w:rsidRDefault="00234E50" w:rsidP="00EB0859">
      <w:pPr>
        <w:jc w:val="both"/>
      </w:pPr>
    </w:p>
    <w:p w14:paraId="44A90D9D" w14:textId="4861873C" w:rsidR="00585488" w:rsidRDefault="00734DB0" w:rsidP="00EB0859">
      <w:pPr>
        <w:jc w:val="both"/>
      </w:pPr>
      <w:r>
        <w:t>L</w:t>
      </w:r>
      <w:r w:rsidR="007E19C7">
        <w:t>atent Semantic Analysis</w:t>
      </w:r>
      <w:r>
        <w:t xml:space="preserve"> can be used to</w:t>
      </w:r>
      <w:r w:rsidR="00FF545E">
        <w:t xml:space="preserve"> generate</w:t>
      </w:r>
      <w:r w:rsidR="007E19C7">
        <w:t xml:space="preserve"> </w:t>
      </w:r>
      <w:r w:rsidR="00F11197">
        <w:t>principal components of a text corpus</w:t>
      </w:r>
      <w:r w:rsidR="00503D0C">
        <w:t xml:space="preserve"> </w:t>
      </w:r>
      <w:r w:rsidR="00503D0C">
        <w:fldChar w:fldCharType="begin"/>
      </w:r>
      <w:r w:rsidR="00503D0C">
        <w:instrText xml:space="preserve"> ADDIN ZOTERO_ITEM CSL_CITATION {"citationID":"ncesFJoM","properties":{"formattedCitation":"(Slomovitz, 2017)","plainCitation":"(Slomovitz, 2017)","noteIndex":0},"citationItems":[{"id":164,"uris":["http://zotero.org/users/local/JDH5x0lp/items/YKZEAE4G"],"uri":["http://zotero.org/users/local/JDH5x0lp/items/YKZEAE4G"],"itemData":{"id":164,"type":"paper-conference","abstract":"Latent Semantic Analysis is a novel method to extract the principal components of a text corpus which has been initially used for categorization and information search. However, due to the significant results obtained, similar to human processing, LSA has become much more than a simple method to analyze text. In this work, we propose to use LSA in order to infer similarity degree of syslog messages by discovering hidden relations between them. Using real syslog message samples, we show that LSA is able to highlight the most correlated messages by topic. This method can be used to avoid complex event correlation systems which usually need signatures or rule set definitions and high expertise for its configuration.","container-title":"2017 International Conference on Electronics, Communications and Computers (CONIELECOMP)","DOI":"10.1109/CONIELECOMP.2017.7891819","event":"2017 International Conference on Electronics, Communications and Computers (CONIELECOMP)","note":"ISSN: 2474-9044","page":"1-4","source":"IEEE Xplore","title":"Latent Semantic Analysis (LSA) for syslog correlation","author":[{"family":"Slomovitz","given":"Gabriel"}],"issued":{"date-parts":[["2017",2]]}}}],"schema":"https://github.com/citation-style-language/schema/raw/master/csl-citation.json"} </w:instrText>
      </w:r>
      <w:r w:rsidR="00503D0C">
        <w:fldChar w:fldCharType="separate"/>
      </w:r>
      <w:r w:rsidR="00503D0C" w:rsidRPr="00503D0C">
        <w:rPr>
          <w:rFonts w:ascii="Calibri" w:hAnsi="Calibri" w:cs="Calibri"/>
        </w:rPr>
        <w:t>(Slomovitz, 2017)</w:t>
      </w:r>
      <w:r w:rsidR="00503D0C">
        <w:fldChar w:fldCharType="end"/>
      </w:r>
      <w:r w:rsidR="00F11197">
        <w:t xml:space="preserve">. </w:t>
      </w:r>
      <w:r w:rsidR="00297DA6">
        <w:t>But to compare these principal components with other text corp</w:t>
      </w:r>
      <w:r w:rsidR="001123AF">
        <w:t>ora</w:t>
      </w:r>
      <w:r w:rsidR="00634E02">
        <w:t>,</w:t>
      </w:r>
      <w:r w:rsidR="00297DA6">
        <w:t xml:space="preserve"> by considering each principal components </w:t>
      </w:r>
      <w:r w:rsidR="00FF545E">
        <w:t>elements as populations</w:t>
      </w:r>
      <w:r w:rsidR="00634E02">
        <w:t xml:space="preserve"> we need a statistical test</w:t>
      </w:r>
      <w:r w:rsidR="00242997">
        <w:t xml:space="preserve">. A statistical </w:t>
      </w:r>
      <w:r w:rsidR="00A143DD">
        <w:t>test</w:t>
      </w:r>
      <w:r w:rsidR="008B537F">
        <w:t xml:space="preserve"> that coul</w:t>
      </w:r>
      <w:r w:rsidR="00242997">
        <w:t>d d</w:t>
      </w:r>
      <w:r w:rsidR="00A143DD">
        <w:t xml:space="preserve">ifferentiate different types of </w:t>
      </w:r>
      <w:r w:rsidR="009477F1">
        <w:t>corpuses</w:t>
      </w:r>
      <w:r w:rsidR="00585488">
        <w:t xml:space="preserve"> need to be defined.</w:t>
      </w:r>
    </w:p>
    <w:p w14:paraId="4C29E5F3" w14:textId="2AC26F7D" w:rsidR="008556FD" w:rsidRDefault="00242997" w:rsidP="00EB0859">
      <w:pPr>
        <w:jc w:val="both"/>
      </w:pPr>
      <w:r>
        <w:t xml:space="preserve"> </w:t>
      </w:r>
      <w:r w:rsidR="001123AF">
        <w:t>Many statistical tests</w:t>
      </w:r>
      <w:r w:rsidR="006C27D8">
        <w:t xml:space="preserve"> could </w:t>
      </w:r>
      <w:r w:rsidR="00992F80">
        <w:t xml:space="preserve">be used to compare two populations. Some of them are </w:t>
      </w:r>
      <w:r w:rsidR="00F949F7">
        <w:t>for</w:t>
      </w:r>
      <w:r w:rsidR="0031780A">
        <w:t xml:space="preserve"> paired or </w:t>
      </w:r>
      <w:r w:rsidR="00DD7294">
        <w:t>matched observation</w:t>
      </w:r>
      <w:r w:rsidR="009E0491">
        <w:t>,</w:t>
      </w:r>
      <w:r w:rsidR="00F949F7">
        <w:t xml:space="preserve"> no</w:t>
      </w:r>
      <w:r w:rsidR="009D1F84">
        <w:t xml:space="preserve">minal data </w:t>
      </w:r>
      <w:r w:rsidR="00590EFB">
        <w:t xml:space="preserve">- </w:t>
      </w:r>
      <w:proofErr w:type="spellStart"/>
      <w:r w:rsidR="009D1F84">
        <w:t>McNemar’s</w:t>
      </w:r>
      <w:proofErr w:type="spellEnd"/>
      <w:r w:rsidR="009D1F84">
        <w:t xml:space="preserve"> Test, </w:t>
      </w:r>
      <w:r w:rsidR="00BA4AD6">
        <w:t>F</w:t>
      </w:r>
      <w:r w:rsidR="00290353">
        <w:t>or Ordinal (Ordered categories)</w:t>
      </w:r>
      <w:r w:rsidR="00590EFB">
        <w:t xml:space="preserve"> </w:t>
      </w:r>
      <w:r w:rsidR="00290353">
        <w:t>-</w:t>
      </w:r>
      <w:r w:rsidR="00590EFB">
        <w:t xml:space="preserve"> </w:t>
      </w:r>
      <w:r w:rsidR="00290353">
        <w:t>Wilco</w:t>
      </w:r>
      <w:r w:rsidR="00590EFB">
        <w:t xml:space="preserve">xon test, For </w:t>
      </w:r>
      <w:r w:rsidR="00BA4AD6">
        <w:t>Quantitative data (Discrete or Non-Nominal)</w:t>
      </w:r>
      <w:r w:rsidR="00EB0859">
        <w:t xml:space="preserve"> – Wilcoxon, For Quantitative (Normal*) – Paired t</w:t>
      </w:r>
      <w:r w:rsidR="001123AF">
        <w:t>-</w:t>
      </w:r>
      <w:r w:rsidR="00EB0859">
        <w:t xml:space="preserve">test. </w:t>
      </w:r>
    </w:p>
    <w:p w14:paraId="3149B97F" w14:textId="3A047385" w:rsidR="00DD59FD" w:rsidRDefault="00F25139" w:rsidP="00EB0859">
      <w:pPr>
        <w:jc w:val="both"/>
      </w:pPr>
      <w:r>
        <w:t>For comparing two or more groups</w:t>
      </w:r>
      <w:r w:rsidR="00FA5EF9">
        <w:t xml:space="preserve"> there are two categories of tests parametric tests and non-parametric </w:t>
      </w:r>
      <w:r w:rsidR="005403AC">
        <w:t xml:space="preserve">tests. In </w:t>
      </w:r>
      <w:r w:rsidR="00E65306">
        <w:t>Parametric tests</w:t>
      </w:r>
      <w:r w:rsidR="001123AF">
        <w:t>,</w:t>
      </w:r>
      <w:r w:rsidR="00E65306">
        <w:t xml:space="preserve"> they are </w:t>
      </w:r>
      <w:r w:rsidR="002C7B8C">
        <w:t>P</w:t>
      </w:r>
      <w:r w:rsidR="00E65306">
        <w:t xml:space="preserve">aired t-test, </w:t>
      </w:r>
      <w:r w:rsidR="002C7B8C">
        <w:t>U</w:t>
      </w:r>
      <w:r w:rsidR="00E65306">
        <w:t>npaired t-test</w:t>
      </w:r>
      <w:r w:rsidR="002C7B8C">
        <w:t>, Pearson correlation,</w:t>
      </w:r>
      <w:r w:rsidR="003F16FC">
        <w:t xml:space="preserve"> One</w:t>
      </w:r>
      <w:r w:rsidR="001123AF">
        <w:t>-</w:t>
      </w:r>
      <w:r w:rsidR="003F16FC">
        <w:t>way analysis of variance while the</w:t>
      </w:r>
      <w:r w:rsidR="001123AF">
        <w:t>ir</w:t>
      </w:r>
      <w:r w:rsidR="003F16FC">
        <w:t xml:space="preserve"> equivalent non-parametric tests are Wilcoxon rank</w:t>
      </w:r>
      <w:r w:rsidR="00411EC0">
        <w:t>-</w:t>
      </w:r>
      <w:r w:rsidR="003F16FC">
        <w:t xml:space="preserve">sum test, Mann-Whitney U test, Spearman correlation test, </w:t>
      </w:r>
      <w:r w:rsidR="00DD59FD">
        <w:t>Kruskal Wallis Test</w:t>
      </w:r>
      <w:r w:rsidR="00C45AD3">
        <w:fldChar w:fldCharType="begin"/>
      </w:r>
      <w:r w:rsidR="00C45AD3">
        <w:instrText xml:space="preserve"> ADDIN ZOTERO_ITEM CSL_CITATION {"citationID":"7IGFTZOb","properties":{"formattedCitation":"(Campbell, 2021)","plainCitation":"(Campbell, 2021)","noteIndex":0},"citationItems":[{"id":170,"uris":["http://zotero.org/users/local/JDH5x0lp/items/9ATWXEEB"],"uri":["http://zotero.org/users/local/JDH5x0lp/items/9ATWXEEB"],"itemData":{"id":170,"type":"book","abstract":"STATISTICS AT SQUARE ONE The new edition of the popular introduction to the world of statistics for health care professionals and medical studentsFirst published nearly three decades ago, Statistics at Square One remains one of the most popular introductions to medical statistics. Now in its twelfth edition, this international bestseller continues to be a must-have resource for anyone in need of a thorough introduction to statistics in the health sciences. Clear and accessible chapters help students with no previous background in the subject understand fundamental topics including summary statistics for quantitative and binary data, diagnostic and screening tests, populations and samples, survival analysis, correlation and regression, study design, computer modeling, and more.This edition reflects contemporary understanding of medical statistics and emphasizes the importance of statistics in public health, including extensively updated coverage of diagnostic tests and new COVID-related examples. All figures and examples now include code to reproduce them in the R statistical software. New chapters cover the basics for understanding numbers and introduce the use of models in medical statistical analysis. Based on the author’s many years of experience teaching medical and health science students, the latest edition of this classic textbook:Highlights the connections between different medical statistics methodsEmphasizes the proper use of p-values in testingFeatures practical examples from recent literatureContains end-of-chapter exercises with answers, some of which are based on the Royal College of General Practitioners (RCGP) Advanced Knowledge TestStatistics at Square One is required reading for all medical and health care practitioners and students wanting to understand the use and value of statistical analysis in the health sciences.","ISBN":"978-1-119-40234-3","language":"en","note":"Google-Books-ID: syw0EAAAQBAJ","number-of-pages":"307","publisher":"John Wiley &amp; Sons","source":"Google Books","title":"Statistics at Square One","author":[{"family":"Campbell","given":"Michael J."}],"issued":{"date-parts":[["2021",6,16]]}}}],"schema":"https://github.com/citation-style-language/schema/raw/master/csl-citation.json"} </w:instrText>
      </w:r>
      <w:r w:rsidR="00C45AD3">
        <w:fldChar w:fldCharType="separate"/>
      </w:r>
      <w:r w:rsidR="00C45AD3" w:rsidRPr="00C45AD3">
        <w:rPr>
          <w:rFonts w:ascii="Calibri" w:hAnsi="Calibri" w:cs="Calibri"/>
        </w:rPr>
        <w:t>(Campbell, 2021)</w:t>
      </w:r>
      <w:r w:rsidR="00C45AD3">
        <w:fldChar w:fldCharType="end"/>
      </w:r>
      <w:r w:rsidR="00DD59FD">
        <w:t>.</w:t>
      </w:r>
    </w:p>
    <w:p w14:paraId="57D085DD" w14:textId="2280B616" w:rsidR="000E2713" w:rsidRDefault="000E2713" w:rsidP="00EB0859">
      <w:pPr>
        <w:jc w:val="both"/>
      </w:pPr>
      <w:r w:rsidRPr="000E2713">
        <w:t xml:space="preserve">When sampling from multivariate normal populations, </w:t>
      </w:r>
      <w:proofErr w:type="spellStart"/>
      <w:r w:rsidRPr="000E2713">
        <w:t>Kullback's</w:t>
      </w:r>
      <w:proofErr w:type="spellEnd"/>
      <w:r w:rsidRPr="000E2713">
        <w:t xml:space="preserve"> statistic for verifying equality of many correlation matrices can be considered a modified likely hood ratio statistic, according to the article</w:t>
      </w:r>
      <w:r w:rsidR="007A234D">
        <w:fldChar w:fldCharType="begin"/>
      </w:r>
      <w:r w:rsidR="007A234D">
        <w:instrText xml:space="preserve"> ADDIN ZOTERO_ITEM CSL_CITATION {"citationID":"i7E3lkZf","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7A234D">
        <w:fldChar w:fldCharType="separate"/>
      </w:r>
      <w:r w:rsidR="007A234D" w:rsidRPr="007A234D">
        <w:rPr>
          <w:rFonts w:ascii="Calibri" w:hAnsi="Calibri" w:cs="Calibri"/>
        </w:rPr>
        <w:t>(Gupta et al., 2013)</w:t>
      </w:r>
      <w:r w:rsidR="007A234D">
        <w:fldChar w:fldCharType="end"/>
      </w:r>
      <w:r w:rsidRPr="000E2713">
        <w:t>. Expand data in terms of other random variables and then reverse the expansion term by term to get the asymptotic null distribution of data in series involving independent chi</w:t>
      </w:r>
      <w:r>
        <w:t>-</w:t>
      </w:r>
      <w:r w:rsidRPr="000E2713">
        <w:t>square variables. An example is also provided to demonstrate the technique to be followed when using the statistic to assess the equivalence of correlation matrices.</w:t>
      </w:r>
    </w:p>
    <w:p w14:paraId="24B291B5" w14:textId="760EF4F9" w:rsidR="003F0406" w:rsidRDefault="0025456D" w:rsidP="00EB0859">
      <w:pPr>
        <w:jc w:val="both"/>
      </w:pPr>
      <w:r w:rsidRPr="0025456D">
        <w:lastRenderedPageBreak/>
        <w:t>The author of this paper</w:t>
      </w:r>
      <w:r w:rsidR="00C46BE8">
        <w:fldChar w:fldCharType="begin"/>
      </w:r>
      <w:r w:rsidR="00C46BE8">
        <w:instrText xml:space="preserve"> ADDIN ZOTERO_ITEM CSL_CITATION {"citationID":"7v9mWIdM","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C46BE8">
        <w:fldChar w:fldCharType="separate"/>
      </w:r>
      <w:r w:rsidR="00C46BE8" w:rsidRPr="00C46BE8">
        <w:rPr>
          <w:rFonts w:ascii="Calibri" w:hAnsi="Calibri" w:cs="Calibri"/>
        </w:rPr>
        <w:t>(Gupta et al., 2013)</w:t>
      </w:r>
      <w:r w:rsidR="00C46BE8">
        <w:fldChar w:fldCharType="end"/>
      </w:r>
      <w:r w:rsidRPr="0025456D">
        <w:t xml:space="preserve"> looked at the difficulty of assessing how similar two networks are when node-correspondences are unknown. In real-world applications such as transfer learning and change detection, this issue arises regularly. There </w:t>
      </w:r>
      <w:proofErr w:type="gramStart"/>
      <w:r w:rsidRPr="0025456D">
        <w:t>are</w:t>
      </w:r>
      <w:proofErr w:type="gramEnd"/>
      <w:r w:rsidRPr="0025456D">
        <w:t xml:space="preserve"> a plethora of network similarity approaches to choose from, and it's difficult to know which one to use. The first empirical examination of the relationships between various network similarity approaches is presented. We provide (1) a method for identifying groups of comparable network similarity methods and (2) a method for calculating consensus among a collection of network-similarity methods. By applying our approaches to a variety of real datasets across several areas, we </w:t>
      </w:r>
      <w:proofErr w:type="gramStart"/>
      <w:r w:rsidRPr="0025456D">
        <w:t>compare and contrast</w:t>
      </w:r>
      <w:proofErr w:type="gramEnd"/>
      <w:r w:rsidRPr="0025456D">
        <w:t xml:space="preserve"> twenty network-similarity strategies. Our findings show that (1) multiple network-similarity approaches are surprisingly well correlated, (2) certain complex network-similarity methods may be approximated by a much simpler method, and (3) a few network similarity methods provide rankings that are extremely near to the consensus ranking.</w:t>
      </w:r>
    </w:p>
    <w:p w14:paraId="36D8EFB7" w14:textId="1E0303A6" w:rsidR="009E60C8" w:rsidRDefault="00B36605" w:rsidP="00EB0859">
      <w:pPr>
        <w:jc w:val="both"/>
      </w:pPr>
      <w:r w:rsidRPr="00B36605">
        <w:t xml:space="preserve">It is desirable to be able to make statistical comparisons between correlation coefficients recorded on the same individuals in a variety of scenarios in psychological research. For example, an experimenter might want to see if two predictors have the same correlation with a criterion variable. In a different scenario, the investigator might want to see if a whole matrix of correlations has remained stable over time. The current paper examines the literature on such tests, identifies specific statistics to avoid, and describes </w:t>
      </w:r>
      <w:proofErr w:type="gramStart"/>
      <w:r w:rsidRPr="00B36605">
        <w:t>a number of</w:t>
      </w:r>
      <w:proofErr w:type="gramEnd"/>
      <w:r w:rsidRPr="00B36605">
        <w:t xml:space="preserve"> procedures that can be applied securely with medium to large samples. A number of numerical examples are offered to help illustrate the point</w:t>
      </w:r>
      <w:r w:rsidR="00E8294F">
        <w:fldChar w:fldCharType="begin"/>
      </w:r>
      <w:r w:rsidR="00E8294F">
        <w:instrText xml:space="preserve"> ADDIN ZOTERO_ITEM CSL_CITATION {"citationID":"adePQGko","properties":{"formattedCitation":"(Steiger, 1980)","plainCitation":"(Steiger, 1980)","noteIndex":0},"citationItems":[{"id":194,"uris":["http://zotero.org/users/local/JDH5x0lp/items/L8K668FG"],"uri":["http://zotero.org/users/local/JDH5x0lp/items/L8K668FG"],"itemData":{"id":194,"type":"article-journal","language":"en","page":"7","source":"Zotero","title":"Tests for Comparing Elements of a Correlation Matrix","author":[{"family":"Steiger","given":"James H"}],"issued":{"date-parts":[["1980"]]}}}],"schema":"https://github.com/citation-style-language/schema/raw/master/csl-citation.json"} </w:instrText>
      </w:r>
      <w:r w:rsidR="00E8294F">
        <w:fldChar w:fldCharType="separate"/>
      </w:r>
      <w:r w:rsidR="00E8294F" w:rsidRPr="00E8294F">
        <w:rPr>
          <w:rFonts w:ascii="Calibri" w:hAnsi="Calibri" w:cs="Calibri"/>
        </w:rPr>
        <w:t>(Steiger, 1980)</w:t>
      </w:r>
      <w:r w:rsidR="00E8294F">
        <w:fldChar w:fldCharType="end"/>
      </w:r>
      <w:r w:rsidRPr="00B36605">
        <w:t>.</w:t>
      </w:r>
    </w:p>
    <w:p w14:paraId="74AFC36E" w14:textId="43E22046" w:rsidR="00AC097C" w:rsidRDefault="00F50170" w:rsidP="00EB0859">
      <w:pPr>
        <w:jc w:val="both"/>
      </w:pPr>
      <w:r w:rsidRPr="00F50170">
        <w:t>The former problem is handled in traditional statistical analyses by multivariate approaches that allow one to pay to the correlations among predictor variables; partial regression is a well-known solution to this problem. Path analysis is an interpretive method for conceptually distinguishing causal linkages from spurious associations resulting from chance correlations between variables. However, the second difficulty, namely that autocorrelation in the variables violates the principles of parametric analysis, confounds traditional parametric techniques</w:t>
      </w:r>
      <w:r w:rsidR="00F464E5">
        <w:fldChar w:fldCharType="begin"/>
      </w:r>
      <w:r w:rsidR="00F464E5">
        <w:instrText xml:space="preserve"> ADDIN ZOTERO_ITEM CSL_CITATION {"citationID":"Qz64umEC","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F464E5">
        <w:fldChar w:fldCharType="separate"/>
      </w:r>
      <w:r w:rsidR="00F464E5" w:rsidRPr="00F464E5">
        <w:rPr>
          <w:rFonts w:ascii="Calibri" w:hAnsi="Calibri" w:cs="Calibri"/>
        </w:rPr>
        <w:t>(Diniz-Filho et al., 2013)</w:t>
      </w:r>
      <w:r w:rsidR="00F464E5">
        <w:fldChar w:fldCharType="end"/>
      </w:r>
      <w:r w:rsidRPr="00F50170">
        <w:t>.</w:t>
      </w:r>
    </w:p>
    <w:p w14:paraId="54FCE655" w14:textId="4DA48C15" w:rsidR="002E3B29" w:rsidRDefault="00490DA1" w:rsidP="00EB0859">
      <w:pPr>
        <w:jc w:val="both"/>
      </w:pPr>
      <w:r w:rsidRPr="00490DA1">
        <w:t>The Mantel test is a method for overcoming some of the difficulties that come with describing species-environment connections. Mantel's test is a regression in which the variables are distance or dissimilarity matrices that sum up pairwise similarities across sample sites</w:t>
      </w:r>
      <w:r>
        <w:fldChar w:fldCharType="begin"/>
      </w:r>
      <w:r>
        <w:instrText xml:space="preserve"> ADDIN ZOTERO_ITEM CSL_CITATION {"citationID":"x62TgOVA","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fldChar w:fldCharType="separate"/>
      </w:r>
      <w:r w:rsidRPr="00490DA1">
        <w:rPr>
          <w:rFonts w:ascii="Calibri" w:hAnsi="Calibri" w:cs="Calibri"/>
        </w:rPr>
        <w:t>(Diniz-Filho et al., 2013)</w:t>
      </w:r>
      <w:r>
        <w:fldChar w:fldCharType="end"/>
      </w:r>
      <w:r w:rsidRPr="00490DA1">
        <w:t>.</w:t>
      </w:r>
    </w:p>
    <w:p w14:paraId="3C9EF22C" w14:textId="77777777" w:rsidR="00E63A0A" w:rsidRDefault="00E63A0A" w:rsidP="00EB0859">
      <w:pPr>
        <w:jc w:val="both"/>
      </w:pPr>
    </w:p>
    <w:p w14:paraId="08150AC4" w14:textId="41D60AB3" w:rsidR="00624CAD" w:rsidRDefault="00624CAD" w:rsidP="00EB0859">
      <w:pPr>
        <w:jc w:val="both"/>
      </w:pPr>
    </w:p>
    <w:p w14:paraId="30F0B455" w14:textId="4E5A1029" w:rsidR="00297CAF" w:rsidRDefault="00297CAF" w:rsidP="00EB0859">
      <w:pPr>
        <w:jc w:val="both"/>
      </w:pPr>
    </w:p>
    <w:p w14:paraId="702AE369" w14:textId="77777777" w:rsidR="00297CAF" w:rsidRDefault="00297CAF" w:rsidP="00EB0859">
      <w:pPr>
        <w:jc w:val="both"/>
      </w:pPr>
    </w:p>
    <w:p w14:paraId="3CF15AC1" w14:textId="7BEDD375" w:rsidR="00B36702" w:rsidRDefault="00B36702" w:rsidP="00B36702">
      <w:pPr>
        <w:pStyle w:val="Heading1"/>
      </w:pPr>
      <w:bookmarkStart w:id="7" w:name="_Toc79217138"/>
      <w:bookmarkStart w:id="8" w:name="_Toc79473109"/>
      <w:bookmarkStart w:id="9" w:name="_Toc85433959"/>
      <w:r>
        <w:t xml:space="preserve">Chapter 3 </w:t>
      </w:r>
      <w:r w:rsidR="00685DA8">
        <w:t>Methodology</w:t>
      </w:r>
      <w:bookmarkEnd w:id="7"/>
      <w:bookmarkEnd w:id="8"/>
      <w:bookmarkEnd w:id="9"/>
    </w:p>
    <w:p w14:paraId="33861508" w14:textId="77777777" w:rsidR="00685DA8" w:rsidRPr="00685DA8" w:rsidRDefault="00685DA8" w:rsidP="00685DA8"/>
    <w:p w14:paraId="791FD502" w14:textId="76A4CB7F" w:rsidR="00450126" w:rsidRDefault="00E16F02" w:rsidP="007237F7">
      <w:pPr>
        <w:pStyle w:val="Heading5"/>
      </w:pPr>
      <w:r>
        <w:t>3.1</w:t>
      </w:r>
      <w:r w:rsidR="001F1C05">
        <w:t xml:space="preserve"> </w:t>
      </w:r>
      <w:r w:rsidR="008405D3">
        <w:t>Data collection</w:t>
      </w:r>
    </w:p>
    <w:p w14:paraId="2B1FB44F" w14:textId="77777777" w:rsidR="00A976B5" w:rsidRPr="00A976B5" w:rsidRDefault="00A976B5" w:rsidP="00A976B5"/>
    <w:p w14:paraId="3262E0FD" w14:textId="08855468"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r w:rsidR="00734DB0">
        <w:t>analysing</w:t>
      </w:r>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7E03E17C" w14:textId="4458DB73" w:rsidR="007A3DC2" w:rsidRDefault="007A3DC2" w:rsidP="003D7131">
      <w:pPr>
        <w:jc w:val="both"/>
      </w:pPr>
      <w:r w:rsidRPr="007A3DC2">
        <w:lastRenderedPageBreak/>
        <w:t xml:space="preserve">Before collecting data, researchers must first determine whether scales are redundant to the new instrument, as they will need participant data to quantify shared variation. Despite </w:t>
      </w:r>
      <w:r w:rsidR="00013373">
        <w:t xml:space="preserve">the </w:t>
      </w:r>
      <w:r w:rsidRPr="007A3DC2">
        <w:t>greatest attempts, it is difficult to be aware of every scale that might be important to one's research despite best efforts. Relevant scales are frequently published under various names or in unrelated areas and hence may go unnoticed by researchers. Second, researchers must collect data from the same test subjects for all scales, which might be difficult if there are too many related scales for each participant to complete. Third, the line between strong convergent validity and redundancy does not exist</w:t>
      </w:r>
      <w:r w:rsidR="00ED4051">
        <w:fldChar w:fldCharType="begin"/>
      </w:r>
      <w:r w:rsidR="00ED4051">
        <w:instrText xml:space="preserve"> ADDIN ZOTERO_ITEM CSL_CITATION {"citationID":"hD7403Kl","properties":{"formattedCitation":"(Kabir, 2016)","plainCitation":"(Kabir, 2016)","noteIndex":0},"citationItems":[{"id":182,"uris":["http://zotero.org/users/local/JDH5x0lp/items/UJ7BEU5C"],"uri":["http://zotero.org/users/local/JDH5x0lp/items/UJ7BEU5C"],"itemData":{"id":182,"type":"chapter","abstract":"Concept of Data Collection; Types of Data; Issues to be Considered for Data Collection; Methods of Primary Data Collection; Questionnaire Method; Interviews Method; Focus Group Discussion (FGD); Participatory Rural Appraisal/ Assessment (PRA); Rapid Rural Appraisal/ Assessment (RRA); Observation Method; Survey Method; Case Study Method; Diaries Method; Principal Component Analysis (PCA); Activity Sampling Technique; Memo Motion Study; Process Analysis; Link Analysis; Time and Motion Study; Experimental Method; Statistical Method; Methods of Secondary Data Collection; Methods of Legal Research.","ISBN":"978-984-33-9565-8","page":"201-275","source":"ResearchGate","title":"METHODS OF DATA COLLECTION","author":[{"family":"Kabir","given":"Syed Muhammad"}],"issued":{"date-parts":[["2016",7,10]]}}}],"schema":"https://github.com/citation-style-language/schema/raw/master/csl-citation.json"} </w:instrText>
      </w:r>
      <w:r w:rsidR="00ED4051">
        <w:fldChar w:fldCharType="separate"/>
      </w:r>
      <w:r w:rsidR="00ED4051" w:rsidRPr="00ED4051">
        <w:rPr>
          <w:rFonts w:ascii="Calibri" w:hAnsi="Calibri" w:cs="Calibri"/>
        </w:rPr>
        <w:t>(Kabir, 2016)</w:t>
      </w:r>
      <w:r w:rsidR="00ED4051">
        <w:fldChar w:fldCharType="end"/>
      </w:r>
      <w:r w:rsidRPr="007A3DC2">
        <w:t>.</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BE27B3A" w14:textId="1A9E4D9F" w:rsidR="00164261"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50826C5F" w:rsidR="00434D9E" w:rsidRDefault="00434D9E" w:rsidP="003D7131">
      <w:pPr>
        <w:jc w:val="both"/>
      </w:pPr>
      <w:r>
        <w:t>Ex: One data set with</w:t>
      </w:r>
      <w:r w:rsidR="00164261">
        <w:t xml:space="preserve"> scientific</w:t>
      </w:r>
      <w:r>
        <w:t xml:space="preserve"> </w:t>
      </w:r>
      <w:r w:rsidR="00485EE3">
        <w:t>research</w:t>
      </w:r>
      <w:r w:rsidR="00164261">
        <w:t xml:space="preserve"> papers</w:t>
      </w:r>
      <w:r w:rsidR="00485EE3">
        <w:t xml:space="preserve"> and the other with</w:t>
      </w:r>
      <w:r w:rsidR="00164261">
        <w:t xml:space="preserve"> psychology research papers.</w:t>
      </w:r>
      <w:r w:rsidR="00485EE3">
        <w:t xml:space="preserve"> </w:t>
      </w:r>
    </w:p>
    <w:p w14:paraId="36845799" w14:textId="77777777" w:rsidR="009C20DF" w:rsidRDefault="009C20DF" w:rsidP="003D7131">
      <w:pPr>
        <w:jc w:val="both"/>
      </w:pPr>
    </w:p>
    <w:p w14:paraId="10B94FCC" w14:textId="2255E03E" w:rsidR="003567B9" w:rsidRDefault="00E16F02" w:rsidP="003567B9">
      <w:pPr>
        <w:pStyle w:val="Heading5"/>
      </w:pPr>
      <w:r>
        <w:t>3.2 Data cleaning</w:t>
      </w:r>
    </w:p>
    <w:p w14:paraId="53886FE9" w14:textId="77777777" w:rsidR="00A976B5" w:rsidRPr="00A976B5" w:rsidRDefault="00A976B5" w:rsidP="00A976B5"/>
    <w:p w14:paraId="64CAB094" w14:textId="5AE97275"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r w:rsidR="008A399B">
        <w:t>to</w:t>
      </w:r>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Broeck et al., 2005)</w:t>
      </w:r>
      <w:r w:rsidR="00414B47">
        <w:fldChar w:fldCharType="end"/>
      </w:r>
      <w:r w:rsidR="00A60C02">
        <w:t>.</w:t>
      </w:r>
    </w:p>
    <w:p w14:paraId="58E44ED1" w14:textId="3CA199DD" w:rsidR="00B1625F" w:rsidRDefault="00B1625F" w:rsidP="003D7131">
      <w:pPr>
        <w:jc w:val="both"/>
      </w:pPr>
      <w:r w:rsidRPr="00B1625F">
        <w:t xml:space="preserve">Data cleaning, also known as data cleansing or scrubbing, is the process of discovering and removing mistakes and inconsistencies from data to improve its quality. Single data collections, such as files and databases, might have data quality issues, such as misspellings during data entry, missing information, or other erroneous data. The necessity for data cleansing increases dramatically when various data sources must be connected, such as in data warehouses, federated database systems, or worldwide web-based information systems. This is due to the fact that the sources frequently provide redundant data in various forms. Consolidation of disparate data formats and the deletion of redundant information </w:t>
      </w:r>
      <w:r w:rsidR="00AF1D37">
        <w:t>is</w:t>
      </w:r>
      <w:r w:rsidRPr="00B1625F">
        <w:t xml:space="preserve"> required in order to enable access to correct and consistent data</w:t>
      </w:r>
      <w:r w:rsidR="00E43996">
        <w:fldChar w:fldCharType="begin"/>
      </w:r>
      <w:r w:rsidR="00E43996">
        <w:instrText xml:space="preserve"> ADDIN ZOTERO_ITEM CSL_CITATION {"citationID":"rO7XyBcW","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E43996">
        <w:fldChar w:fldCharType="separate"/>
      </w:r>
      <w:r w:rsidR="00E43996" w:rsidRPr="00E43996">
        <w:rPr>
          <w:rFonts w:ascii="Calibri" w:hAnsi="Calibri" w:cs="Calibri"/>
        </w:rPr>
        <w:t>(Broeck et al., 2005)</w:t>
      </w:r>
      <w:r w:rsidR="00E43996">
        <w:fldChar w:fldCharType="end"/>
      </w:r>
      <w:r w:rsidRPr="00B1625F">
        <w:t>.</w:t>
      </w:r>
    </w:p>
    <w:p w14:paraId="1E98845C" w14:textId="2E7FA1BF" w:rsidR="00082B17" w:rsidRDefault="00082B17" w:rsidP="003D7131">
      <w:pPr>
        <w:jc w:val="both"/>
      </w:pPr>
      <w:r w:rsidRPr="00082B17">
        <w:t xml:space="preserve">Text </w:t>
      </w:r>
      <w:r w:rsidRPr="00082B17">
        <w:t>pre-processing</w:t>
      </w:r>
      <w:r w:rsidRPr="00082B17">
        <w:t xml:space="preserve"> is a technique for cleaning text data and preparing it for use in a model. Text data comprises noise in the form of emotions, punctuation, and text in a different case, among other things. When it comes to Human Language, there are many different ways to communicate the same thing, and this is only the beginning of the challenge. Machines cannot understand words; they require </w:t>
      </w:r>
      <w:r w:rsidRPr="00082B17">
        <w:t>numbers;</w:t>
      </w:r>
      <w:r w:rsidRPr="00082B17">
        <w:t xml:space="preserve"> </w:t>
      </w:r>
      <w:r w:rsidR="003550ED" w:rsidRPr="00082B17">
        <w:t>thus,</w:t>
      </w:r>
      <w:r w:rsidRPr="00082B17">
        <w:t xml:space="preserve"> we must convert text to numbers efficiently.</w:t>
      </w:r>
    </w:p>
    <w:p w14:paraId="0FCA475D" w14:textId="260F72D0" w:rsidR="00ED2D1C"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r w:rsidR="00B92A8E">
        <w:t>these</w:t>
      </w:r>
      <w:r w:rsidR="005B23D9">
        <w:t xml:space="preserve"> techniques </w:t>
      </w:r>
      <w:r w:rsidR="00ED2D1C">
        <w:t xml:space="preserve">like </w:t>
      </w:r>
      <w:r w:rsidR="000C54B9" w:rsidRPr="000C54B9">
        <w:t xml:space="preserve">Remove Punctuations, </w:t>
      </w:r>
      <w:r w:rsidR="003550ED" w:rsidRPr="000C54B9">
        <w:t>remove</w:t>
      </w:r>
      <w:r w:rsidR="000C54B9" w:rsidRPr="000C54B9">
        <w:t xml:space="preserve"> words and digits containing digits, Remove, </w:t>
      </w:r>
      <w:r w:rsidR="003550ED" w:rsidRPr="000C54B9">
        <w:t>stop</w:t>
      </w:r>
      <w:r w:rsidR="000C54B9" w:rsidRPr="000C54B9">
        <w:t xml:space="preserve"> words</w:t>
      </w:r>
      <w:r w:rsidR="000C54B9" w:rsidRPr="000C54B9">
        <w:t>, Rephrase Text, Stemming and Lemmatization,</w:t>
      </w:r>
      <w:r w:rsidR="001B688F">
        <w:t xml:space="preserve"> Lower case,</w:t>
      </w:r>
      <w:r w:rsidR="000C54B9" w:rsidRPr="000C54B9">
        <w:t xml:space="preserve"> Remove White spaces</w:t>
      </w:r>
      <w:r w:rsidR="00ED2D1C">
        <w:t xml:space="preserve"> need to be performed.</w:t>
      </w:r>
      <w:r w:rsidR="00A33925">
        <w:t xml:space="preserve"> </w:t>
      </w:r>
    </w:p>
    <w:p w14:paraId="0A28A9AE" w14:textId="4B466393" w:rsidR="00DC3C57" w:rsidRDefault="00B21B14" w:rsidP="003D7131">
      <w:pPr>
        <w:jc w:val="both"/>
      </w:pPr>
      <w:r>
        <w:t>Here is the sample example for data pre-processing</w:t>
      </w:r>
    </w:p>
    <w:p w14:paraId="614CC448" w14:textId="13EB2A44" w:rsidR="00B21B14" w:rsidRDefault="00781D6C" w:rsidP="003D7131">
      <w:pPr>
        <w:jc w:val="both"/>
      </w:pPr>
      <w:r>
        <w:t>Data before pre-processing:</w:t>
      </w:r>
    </w:p>
    <w:p w14:paraId="75440778" w14:textId="79341ECD" w:rsidR="00781D6C" w:rsidRPr="00781D6C" w:rsidRDefault="00781D6C" w:rsidP="00781D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18"/>
          <w:szCs w:val="18"/>
          <w:lang w:eastAsia="en-GB"/>
        </w:rPr>
      </w:pPr>
      <w:r w:rsidRPr="00781D6C">
        <w:rPr>
          <w:rFonts w:ascii="Courier New" w:eastAsia="Times New Roman" w:hAnsi="Courier New" w:cs="Courier New"/>
          <w:color w:val="000000"/>
          <w:sz w:val="18"/>
          <w:szCs w:val="18"/>
          <w:lang w:eastAsia="en-GB"/>
        </w:rPr>
        <w:lastRenderedPageBreak/>
        <w:t>['REGINA v SECRETARY OF STATE FOR THE HOMEDEPARTMENT, Ex parte HINDLEY[COURT OF APPEAL][2000] 1 QB 152HEARING-DATES: 5, 6, 7, October 5 November 19985 November 1998CATCHWORDS:Prisons - Prisoners\' rights - Release on licence - Mandatory life sentence prisoner - Tariff element of determinate length provisionally fixed but not communicated to prisoner</w:t>
      </w:r>
      <w:r w:rsidRPr="00C95A54">
        <w:rPr>
          <w:rFonts w:ascii="Courier New" w:eastAsia="Times New Roman" w:hAnsi="Courier New" w:cs="Courier New"/>
          <w:color w:val="000000"/>
          <w:sz w:val="18"/>
          <w:szCs w:val="18"/>
          <w:lang w:eastAsia="en-GB"/>
        </w:rPr>
        <w:t>’]</w:t>
      </w:r>
    </w:p>
    <w:p w14:paraId="7A585774" w14:textId="77CA0F6A" w:rsidR="00415343" w:rsidRDefault="00415343" w:rsidP="003D7131">
      <w:pPr>
        <w:jc w:val="both"/>
      </w:pPr>
    </w:p>
    <w:p w14:paraId="1DBE5869" w14:textId="519196DB" w:rsidR="00296928" w:rsidRDefault="00296928" w:rsidP="003D7131">
      <w:pPr>
        <w:jc w:val="both"/>
      </w:pPr>
      <w:r>
        <w:t>Applying these pre-processing techniques:</w:t>
      </w:r>
    </w:p>
    <w:tbl>
      <w:tblPr>
        <w:tblStyle w:val="TableGrid"/>
        <w:tblW w:w="9322" w:type="dxa"/>
        <w:tblLook w:val="04A0" w:firstRow="1" w:lastRow="0" w:firstColumn="1" w:lastColumn="0" w:noHBand="0" w:noVBand="1"/>
      </w:tblPr>
      <w:tblGrid>
        <w:gridCol w:w="2638"/>
        <w:gridCol w:w="3031"/>
        <w:gridCol w:w="3653"/>
      </w:tblGrid>
      <w:tr w:rsidR="00415343" w14:paraId="30127DA0" w14:textId="77777777" w:rsidTr="001B74F9">
        <w:tc>
          <w:tcPr>
            <w:tcW w:w="2660" w:type="dxa"/>
          </w:tcPr>
          <w:p w14:paraId="1711C99D" w14:textId="1B513A2A" w:rsidR="00415343" w:rsidRPr="00004BE1" w:rsidRDefault="00004BE1" w:rsidP="003D7131">
            <w:pPr>
              <w:jc w:val="both"/>
              <w:rPr>
                <w:b/>
                <w:bCs/>
              </w:rPr>
            </w:pPr>
            <w:r w:rsidRPr="00004BE1">
              <w:rPr>
                <w:b/>
                <w:bCs/>
              </w:rPr>
              <w:t>Pre-processing technique</w:t>
            </w:r>
          </w:p>
        </w:tc>
        <w:tc>
          <w:tcPr>
            <w:tcW w:w="2977" w:type="dxa"/>
          </w:tcPr>
          <w:p w14:paraId="2070492E" w14:textId="0A2DB9EE" w:rsidR="00415343" w:rsidRPr="00004BE1" w:rsidRDefault="00004BE1" w:rsidP="003D7131">
            <w:pPr>
              <w:jc w:val="both"/>
              <w:rPr>
                <w:b/>
                <w:bCs/>
              </w:rPr>
            </w:pPr>
            <w:r w:rsidRPr="00004BE1">
              <w:rPr>
                <w:b/>
                <w:bCs/>
              </w:rPr>
              <w:t>Function</w:t>
            </w:r>
          </w:p>
        </w:tc>
        <w:tc>
          <w:tcPr>
            <w:tcW w:w="3685" w:type="dxa"/>
          </w:tcPr>
          <w:p w14:paraId="0EB42595" w14:textId="47E8A993" w:rsidR="00415343" w:rsidRPr="00004BE1" w:rsidRDefault="00004BE1" w:rsidP="003D7131">
            <w:pPr>
              <w:jc w:val="both"/>
              <w:rPr>
                <w:b/>
                <w:bCs/>
              </w:rPr>
            </w:pPr>
            <w:r w:rsidRPr="00004BE1">
              <w:rPr>
                <w:b/>
                <w:bCs/>
              </w:rPr>
              <w:t>purpose</w:t>
            </w:r>
          </w:p>
        </w:tc>
      </w:tr>
      <w:tr w:rsidR="00415343" w14:paraId="72E77FF6" w14:textId="77777777" w:rsidTr="001B74F9">
        <w:tc>
          <w:tcPr>
            <w:tcW w:w="2660" w:type="dxa"/>
          </w:tcPr>
          <w:p w14:paraId="506A3B51" w14:textId="50CCE4C9" w:rsidR="00415343" w:rsidRDefault="00004BE1" w:rsidP="003D7131">
            <w:pPr>
              <w:jc w:val="both"/>
            </w:pPr>
            <w:r>
              <w:t>Regex tokenizer</w:t>
            </w:r>
          </w:p>
        </w:tc>
        <w:tc>
          <w:tcPr>
            <w:tcW w:w="2977" w:type="dxa"/>
          </w:tcPr>
          <w:p w14:paraId="16726440" w14:textId="52D46805" w:rsidR="00415343" w:rsidRDefault="003241B5" w:rsidP="003D7131">
            <w:pPr>
              <w:jc w:val="both"/>
            </w:pPr>
            <w:r w:rsidRPr="003241B5">
              <w:t>RegexpTokenizer(r'\w+')</w:t>
            </w:r>
          </w:p>
        </w:tc>
        <w:tc>
          <w:tcPr>
            <w:tcW w:w="3685" w:type="dxa"/>
          </w:tcPr>
          <w:p w14:paraId="3D7CAC37" w14:textId="7C51E141" w:rsidR="00415343" w:rsidRDefault="00EE3284" w:rsidP="003D7131">
            <w:pPr>
              <w:jc w:val="both"/>
            </w:pPr>
            <w:r>
              <w:t xml:space="preserve">Used to extract </w:t>
            </w:r>
            <w:r w:rsidR="00DD3ADF">
              <w:t>the tokens from string by using regular expression.</w:t>
            </w:r>
          </w:p>
        </w:tc>
      </w:tr>
      <w:tr w:rsidR="00415343" w14:paraId="40E4F440" w14:textId="77777777" w:rsidTr="001B74F9">
        <w:tc>
          <w:tcPr>
            <w:tcW w:w="2660" w:type="dxa"/>
          </w:tcPr>
          <w:p w14:paraId="3624F33C" w14:textId="5AE816AF" w:rsidR="00415343" w:rsidRDefault="004C4628" w:rsidP="003D7131">
            <w:pPr>
              <w:jc w:val="both"/>
            </w:pPr>
            <w:r>
              <w:t>Stop word list</w:t>
            </w:r>
          </w:p>
        </w:tc>
        <w:tc>
          <w:tcPr>
            <w:tcW w:w="2977" w:type="dxa"/>
          </w:tcPr>
          <w:p w14:paraId="429409CE" w14:textId="3C78D525" w:rsidR="00415343" w:rsidRDefault="006334CC" w:rsidP="003D7131">
            <w:pPr>
              <w:jc w:val="both"/>
            </w:pPr>
            <w:r w:rsidRPr="006334CC">
              <w:t>set(stopwords.words('english'))</w:t>
            </w:r>
          </w:p>
        </w:tc>
        <w:tc>
          <w:tcPr>
            <w:tcW w:w="3685" w:type="dxa"/>
          </w:tcPr>
          <w:p w14:paraId="444908D7" w14:textId="2DC70422" w:rsidR="00415343" w:rsidRDefault="00BB7B01" w:rsidP="003D7131">
            <w:pPr>
              <w:jc w:val="both"/>
            </w:pPr>
            <w:r w:rsidRPr="00BB7B01">
              <w:t>Stop words are frequently used in Text Mining and Natural Language Processing (NLP) to exclude terms that are so widely used that they contain little meaningful information.</w:t>
            </w:r>
            <w:r w:rsidR="00070186">
              <w:t xml:space="preserve"> </w:t>
            </w:r>
            <w:r>
              <w:t xml:space="preserve">Ex: </w:t>
            </w:r>
            <w:r w:rsidR="004C7CEB">
              <w:t>“a”, “the”, “is”</w:t>
            </w:r>
            <w:r w:rsidR="00070186">
              <w:t>, etc.</w:t>
            </w:r>
          </w:p>
        </w:tc>
      </w:tr>
      <w:tr w:rsidR="00415343" w14:paraId="2B54CB3A" w14:textId="77777777" w:rsidTr="001F70E1">
        <w:trPr>
          <w:trHeight w:val="872"/>
        </w:trPr>
        <w:tc>
          <w:tcPr>
            <w:tcW w:w="2660" w:type="dxa"/>
          </w:tcPr>
          <w:p w14:paraId="2A7B146B" w14:textId="60F8E09A" w:rsidR="00415343" w:rsidRDefault="004C4628" w:rsidP="003D7131">
            <w:pPr>
              <w:jc w:val="both"/>
            </w:pPr>
            <w:r>
              <w:t>Porter</w:t>
            </w:r>
            <w:r w:rsidR="00C6409C">
              <w:t xml:space="preserve"> Stemmer</w:t>
            </w:r>
          </w:p>
        </w:tc>
        <w:tc>
          <w:tcPr>
            <w:tcW w:w="2977" w:type="dxa"/>
          </w:tcPr>
          <w:p w14:paraId="4ECB0631" w14:textId="0550B5FF" w:rsidR="00415343" w:rsidRDefault="006334CC" w:rsidP="003D7131">
            <w:pPr>
              <w:jc w:val="both"/>
            </w:pPr>
            <w:r w:rsidRPr="006334CC">
              <w:t>PorterStemmer()</w:t>
            </w:r>
          </w:p>
        </w:tc>
        <w:tc>
          <w:tcPr>
            <w:tcW w:w="3685" w:type="dxa"/>
          </w:tcPr>
          <w:p w14:paraId="5DB95DEA" w14:textId="7681F66D" w:rsidR="00415343" w:rsidRDefault="00675A9D" w:rsidP="003D7131">
            <w:pPr>
              <w:jc w:val="both"/>
            </w:pPr>
            <w:r w:rsidRPr="00675A9D">
              <w:t>The Porter stemmer is a method for removing frequent morphological and inflexional endings</w:t>
            </w:r>
            <w:r w:rsidR="00630A4E">
              <w:t xml:space="preserve"> </w:t>
            </w:r>
            <w:r w:rsidRPr="00675A9D">
              <w:t>from English words</w:t>
            </w:r>
            <w:r>
              <w:t>.</w:t>
            </w:r>
            <w:r w:rsidR="00630A4E">
              <w:t xml:space="preserve"> Ex: </w:t>
            </w:r>
            <w:r w:rsidR="00443E9A">
              <w:t xml:space="preserve">(play, playing) </w:t>
            </w:r>
            <w:r w:rsidR="00443E9A">
              <w:sym w:font="Wingdings" w:char="F0E0"/>
            </w:r>
            <w:r w:rsidR="00443E9A">
              <w:t xml:space="preserve"> play</w:t>
            </w:r>
          </w:p>
        </w:tc>
      </w:tr>
    </w:tbl>
    <w:p w14:paraId="43EC42C5" w14:textId="308C18E5" w:rsidR="009F4853" w:rsidRDefault="009F4853" w:rsidP="003D7131">
      <w:pPr>
        <w:jc w:val="both"/>
      </w:pPr>
    </w:p>
    <w:p w14:paraId="09A3DE04" w14:textId="6F5C0A7B" w:rsidR="007828FC" w:rsidRDefault="007828FC" w:rsidP="003D7131">
      <w:pPr>
        <w:jc w:val="both"/>
      </w:pPr>
      <w:r>
        <w:t>Data after pre-processing:</w:t>
      </w:r>
    </w:p>
    <w:p w14:paraId="3C19D243" w14:textId="7D4F9396" w:rsidR="007B3732" w:rsidRPr="007B3732" w:rsidRDefault="007B3732" w:rsidP="007A7998">
      <w:pPr>
        <w:pStyle w:val="HTMLPreformatted"/>
        <w:shd w:val="clear" w:color="auto" w:fill="FFFFFF"/>
        <w:wordWrap w:val="0"/>
        <w:textAlignment w:val="baseline"/>
        <w:rPr>
          <w:color w:val="000000"/>
          <w:sz w:val="18"/>
          <w:szCs w:val="18"/>
        </w:rPr>
      </w:pPr>
      <w:r w:rsidRPr="007B3732">
        <w:rPr>
          <w:color w:val="000000"/>
          <w:sz w:val="18"/>
          <w:szCs w:val="18"/>
        </w:rPr>
        <w:t>['regina', 'secretary', 'state', 'homedepartment', 'parte', 'hindley', 'court', 'appeal', '2000', '152</w:t>
      </w:r>
      <w:r w:rsidR="000A79F0" w:rsidRPr="00C95A54">
        <w:rPr>
          <w:color w:val="000000"/>
          <w:sz w:val="18"/>
          <w:szCs w:val="18"/>
        </w:rPr>
        <w:t>’</w:t>
      </w:r>
      <w:r w:rsidRPr="00C95A54">
        <w:rPr>
          <w:color w:val="000000"/>
          <w:sz w:val="18"/>
          <w:szCs w:val="18"/>
        </w:rPr>
        <w:t>,</w:t>
      </w:r>
      <w:r w:rsidR="000A79F0" w:rsidRPr="00C95A54">
        <w:rPr>
          <w:color w:val="000000"/>
          <w:sz w:val="18"/>
          <w:szCs w:val="18"/>
        </w:rPr>
        <w:t>’</w:t>
      </w:r>
      <w:r w:rsidRPr="007B3732">
        <w:rPr>
          <w:color w:val="000000"/>
          <w:sz w:val="18"/>
          <w:szCs w:val="18"/>
        </w:rPr>
        <w:t>hearing', 'dates', 'october', 'november', '19985', 'november', '1998</w:t>
      </w:r>
      <w:r w:rsidR="00DB2A26" w:rsidRPr="00C95A54">
        <w:rPr>
          <w:color w:val="000000"/>
          <w:sz w:val="18"/>
          <w:szCs w:val="18"/>
        </w:rPr>
        <w:t>’, ’</w:t>
      </w:r>
      <w:r w:rsidRPr="007B3732">
        <w:rPr>
          <w:color w:val="000000"/>
          <w:sz w:val="18"/>
          <w:szCs w:val="18"/>
        </w:rPr>
        <w:t>catchwords', 'prisons'</w:t>
      </w:r>
      <w:r w:rsidR="007A7998" w:rsidRPr="00C95A54">
        <w:rPr>
          <w:color w:val="000000"/>
          <w:sz w:val="18"/>
          <w:szCs w:val="18"/>
        </w:rPr>
        <w:t>, 'prisoners', 'rights', 'release', 'licence', 'mandatory', 'life', 'sentence', 'prisoner', 'tariff', 'element', 'determinate', 'length', 'provisionally', 'fixed', 'communicated', 'prisoner'</w:t>
      </w:r>
      <w:r w:rsidR="000A79F0" w:rsidRPr="00C95A54">
        <w:rPr>
          <w:color w:val="000000"/>
          <w:sz w:val="18"/>
          <w:szCs w:val="18"/>
        </w:rPr>
        <w:t>]</w:t>
      </w:r>
    </w:p>
    <w:p w14:paraId="390B0486" w14:textId="77777777" w:rsidR="007828FC" w:rsidRDefault="007828FC" w:rsidP="003D7131">
      <w:pPr>
        <w:jc w:val="both"/>
      </w:pPr>
    </w:p>
    <w:p w14:paraId="1F7C2444" w14:textId="77777777" w:rsidR="002C303D" w:rsidRPr="003567B9" w:rsidRDefault="002C303D" w:rsidP="003D7131">
      <w:pPr>
        <w:jc w:val="both"/>
      </w:pPr>
    </w:p>
    <w:p w14:paraId="1CBD55EF" w14:textId="5FF74772" w:rsidR="00E16F02" w:rsidRDefault="00E16F02" w:rsidP="00E16F02">
      <w:pPr>
        <w:pStyle w:val="Heading5"/>
      </w:pPr>
      <w:r>
        <w:t xml:space="preserve">3.3 </w:t>
      </w:r>
      <w:r w:rsidR="001822B2">
        <w:t>Latent Semantic Analysis (LSA)</w:t>
      </w:r>
    </w:p>
    <w:p w14:paraId="327BAF0A" w14:textId="77777777" w:rsidR="00A976B5" w:rsidRPr="00A976B5" w:rsidRDefault="00A976B5" w:rsidP="00A976B5"/>
    <w:p w14:paraId="73CB3429" w14:textId="071A89A0" w:rsidR="00554210" w:rsidRDefault="00554210" w:rsidP="00E066DC">
      <w:pPr>
        <w:jc w:val="both"/>
      </w:pPr>
      <w:r w:rsidRPr="00554210">
        <w:t>The most widely used techniques for determining document proximity can be split into three categories: Adaptive Strategies (AS) such as probabilistic, neural networks, and genetic algorithms, as well as Vector Space Models (VSM) and Latent Semantic Indexing (LSI)</w:t>
      </w:r>
      <w:r w:rsidR="005C743C">
        <w:fldChar w:fldCharType="begin"/>
      </w:r>
      <w:r w:rsidR="005C743C">
        <w:instrText xml:space="preserve"> ADDIN ZOTERO_ITEM CSL_CITATION {"citationID":"Ah6cfIst","properties":{"formattedCitation":"(Ibrahimov et al., 2002)","plainCitation":"(Ibrahimov et al., 2002)","noteIndex":0},"citationItems":[{"id":186,"uris":["http://zotero.org/users/local/JDH5x0lp/items/AXV6LKNE"],"uri":["http://zotero.org/users/local/JDH5x0lp/items/AXV6LKNE"],"itemData":{"id":186,"type":"paper-conference","abstract":"The goal of the paper is to present a novel Chi-square similarity measure and assess its performance through comparison with well-known similarity measures such as Cosine, Dice, and Jaccard. The Chi-square similarity measure has been designed to withstand the imperfections of transcribed spoken documents. The major difference of our similarity measure from others consists in the fact that in addition to searching for co-occurring words in documents, we also match informative closeness of common words. We assume that cooccurring words, which had been employed to convey the same information, should have the compatible significance in matching documents. To test it we apply the Chi-Square method.","container-title":"Object recognition supported by user interaction for service robots","DOI":"10.1109/ICPR.2002.1047452","event":"16th International Conference on Pattern Recognition","event-place":"Quebec City, Que., Canada","language":"en","page":"285-288","publisher":"IEEE Comput. Soc","publisher-place":"Quebec City, Que., Canada","source":"DOI.org (Crossref)","title":"The performance analysis of a Chi-square similarity measure for topic related clustering of noisy transcripts","URL":"http://ieeexplore.ieee.org/document/1047452/","volume":"4","author":[{"family":"Ibrahimov","given":"O."},{"family":"Sethi","given":"I."},{"family":"Dimitrova","given":"N."}],"accessed":{"date-parts":[["2021",10,15]]},"issued":{"date-parts":[["2002"]]}}}],"schema":"https://github.com/citation-style-language/schema/raw/master/csl-citation.json"} </w:instrText>
      </w:r>
      <w:r w:rsidR="005C743C">
        <w:fldChar w:fldCharType="separate"/>
      </w:r>
      <w:r w:rsidR="005C743C" w:rsidRPr="005C743C">
        <w:rPr>
          <w:rFonts w:ascii="Calibri" w:hAnsi="Calibri" w:cs="Calibri"/>
        </w:rPr>
        <w:t>(Ibrahimov et al., 2002)</w:t>
      </w:r>
      <w:r w:rsidR="005C743C">
        <w:fldChar w:fldCharType="end"/>
      </w:r>
      <w:r w:rsidRPr="00554210">
        <w:t>.</w:t>
      </w:r>
      <w:r w:rsidR="001D09D6">
        <w:t xml:space="preserve"> For this project, we focus on LS</w:t>
      </w:r>
      <w:r w:rsidR="000C12B7">
        <w:t>I</w:t>
      </w:r>
      <w:r w:rsidR="001D09D6">
        <w:t>.</w:t>
      </w:r>
    </w:p>
    <w:p w14:paraId="4152B2AF" w14:textId="2A6A18D3" w:rsidR="006B6A78" w:rsidRDefault="003D7131" w:rsidP="00E066DC">
      <w:pPr>
        <w:jc w:val="both"/>
      </w:pPr>
      <w:r>
        <w:t xml:space="preserve">Latent Semantic </w:t>
      </w:r>
      <w:r w:rsidR="003550ED">
        <w:t>Analysis (</w:t>
      </w:r>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r w:rsidR="002661A7">
        <w:t xml:space="preserve"> </w:t>
      </w:r>
      <w:r w:rsidR="00BB12A5">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r w:rsidR="00FB3663">
        <w:t xml:space="preserve"> </w:t>
      </w:r>
      <w:r w:rsidR="00466BA5">
        <w:t xml:space="preserve">This </w:t>
      </w:r>
      <w:r w:rsidR="00EF0DBC">
        <w:t xml:space="preserve">weighted </w:t>
      </w:r>
      <w:r w:rsidR="00466BA5">
        <w:t>matrix can be achi</w:t>
      </w:r>
      <w:r w:rsidR="00EF0DBC">
        <w:t>e</w:t>
      </w:r>
      <w:r w:rsidR="00466BA5">
        <w:t xml:space="preserve">ved by </w:t>
      </w:r>
      <w:r w:rsidR="00C11A18">
        <w:t xml:space="preserve">importing </w:t>
      </w:r>
      <w:r w:rsidR="00353918">
        <w:t xml:space="preserve">the </w:t>
      </w:r>
      <w:r w:rsidR="00C11A18">
        <w:t xml:space="preserve">Latent Semantic </w:t>
      </w:r>
      <w:r w:rsidR="003550ED">
        <w:t>Indexing (</w:t>
      </w:r>
      <w:r w:rsidR="00353918">
        <w:t>LSI</w:t>
      </w:r>
      <w:r w:rsidR="00200497">
        <w:t xml:space="preserve">) model from </w:t>
      </w:r>
      <w:r w:rsidR="00620031">
        <w:t>genism</w:t>
      </w:r>
      <w:r w:rsidR="00353918">
        <w:t xml:space="preserve">. </w:t>
      </w:r>
      <w:r w:rsidR="003550ED">
        <w:t>model’s</w:t>
      </w:r>
      <w:r w:rsidR="00353918">
        <w:t xml:space="preserve"> library and </w:t>
      </w:r>
      <w:r w:rsidR="00497A1E">
        <w:t>set the data to the model.</w:t>
      </w:r>
      <w:r w:rsidR="006B6A78">
        <w:t xml:space="preserve"> The LSI model first generate</w:t>
      </w:r>
      <w:r w:rsidR="00715893">
        <w:t>s</w:t>
      </w:r>
      <w:r w:rsidR="006B6A78">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3472195" w14:textId="4303495D" w:rsidR="00446659" w:rsidRDefault="00446659" w:rsidP="00E066DC">
      <w:pPr>
        <w:jc w:val="both"/>
      </w:pPr>
      <w:r>
        <w:t xml:space="preserve">Steps involved in LSA: </w:t>
      </w:r>
    </w:p>
    <w:p w14:paraId="3AD92F0C" w14:textId="77777777" w:rsidR="00446659" w:rsidRDefault="00446659" w:rsidP="00446659">
      <w:pPr>
        <w:keepNext/>
        <w:jc w:val="center"/>
      </w:pPr>
      <w:r>
        <w:rPr>
          <w:noProof/>
        </w:rPr>
        <w:lastRenderedPageBreak/>
        <w:drawing>
          <wp:inline distT="0" distB="0" distL="0" distR="0" wp14:anchorId="45D2BEDD" wp14:editId="3C7431C1">
            <wp:extent cx="3093058" cy="1370953"/>
            <wp:effectExtent l="0" t="0" r="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70792" cy="1405408"/>
                    </a:xfrm>
                    <a:prstGeom prst="rect">
                      <a:avLst/>
                    </a:prstGeom>
                  </pic:spPr>
                </pic:pic>
              </a:graphicData>
            </a:graphic>
          </wp:inline>
        </w:drawing>
      </w:r>
    </w:p>
    <w:p w14:paraId="70224C86" w14:textId="6A1AC6E7" w:rsidR="00446659" w:rsidRDefault="00446659" w:rsidP="00446659">
      <w:pPr>
        <w:pStyle w:val="Caption"/>
        <w:jc w:val="center"/>
      </w:pPr>
      <w:r>
        <w:t xml:space="preserve">Figure </w:t>
      </w:r>
      <w:fldSimple w:instr=" SEQ Figure \* ARABIC ">
        <w:r w:rsidR="00D2083B">
          <w:rPr>
            <w:noProof/>
          </w:rPr>
          <w:t>1</w:t>
        </w:r>
      </w:fldSimple>
      <w:r>
        <w:t xml:space="preserve"> </w:t>
      </w:r>
      <w:r w:rsidR="002F0DF4">
        <w:t>H</w:t>
      </w:r>
      <w:r w:rsidR="002F0DF4" w:rsidRPr="002F0DF4">
        <w:t xml:space="preserve">ierarchical structure of </w:t>
      </w:r>
      <w:proofErr w:type="spellStart"/>
      <w:r w:rsidR="002F0DF4" w:rsidRPr="002F0DF4">
        <w:t>lsa</w:t>
      </w:r>
      <w:proofErr w:type="spellEnd"/>
      <w:r w:rsidR="005C6A1D">
        <w:t xml:space="preserve"> </w:t>
      </w:r>
      <w:r w:rsidR="00C512BC">
        <w:fldChar w:fldCharType="begin"/>
      </w:r>
      <w:r w:rsidR="00C512BC">
        <w:instrText xml:space="preserve"> ADDIN ZOTERO_ITEM CSL_CITATION {"citationID":"US16swcx","properties":{"formattedCitation":"(Databricks Academy, 2019)","plainCitation":"(Databricks Academy, 2019)","noteIndex":0},"citationItems":[{"id":210,"uris":["http://zotero.org/users/local/JDH5x0lp/items/WLWBBTB3"],"uri":["http://zotero.org/users/local/JDH5x0lp/items/WLWBBTB3"],"itemData":{"id":210,"type":"motion_picture","abstract":"This video introduces the core concepts in Natural Language Processing and the Unsupervised Learning technique, Latent Semantic Analysis. The purposes and benefits of the technique are discussed. In particular, the video highlights how the technique can aid understanding of latent, or hidden, aspects of a body of documents, in addition to reducing the dimensionality of the original dataset.\n\nDownload the notebook here: https://files.training.databricks.com...\n\nDon't have a Databricks Account? Sign up for Community Edition: https://databricks.com/try-databricks\n\nThis is Part 1 of our Introduction to Latent Semantic Analysis Series:\nhttps://www.youtube.com/playlist?list...\n\nLearn more at Databricks Academy! https://databricksacademy.com","dimensions":"3:23","source":"YouTube","title":"Introduction to Latent Semantic Analysis (1/5)","URL":"https://www.youtube.com/watch?v=hB51kkus-Rc","author":[{"literal":"Databricks Academy"}],"accessed":{"date-parts":[["2021",10,18]]},"issued":{"date-parts":[["2019",4,22]]}}}],"schema":"https://github.com/citation-style-language/schema/raw/master/csl-citation.json"} </w:instrText>
      </w:r>
      <w:r w:rsidR="00C512BC">
        <w:fldChar w:fldCharType="separate"/>
      </w:r>
      <w:r w:rsidR="00C512BC" w:rsidRPr="00C512BC">
        <w:rPr>
          <w:rFonts w:ascii="Calibri" w:hAnsi="Calibri" w:cs="Calibri"/>
        </w:rPr>
        <w:t>(Databricks Academy, 2019)</w:t>
      </w:r>
      <w:r w:rsidR="00C512BC">
        <w:fldChar w:fldCharType="end"/>
      </w:r>
    </w:p>
    <w:p w14:paraId="15BC78D3" w14:textId="41E3DF1E" w:rsidR="00244497" w:rsidRDefault="004E34FE" w:rsidP="00244497">
      <w:r>
        <w:t>Function for LSA</w:t>
      </w:r>
    </w:p>
    <w:p w14:paraId="5DF35F2F" w14:textId="5C17179E" w:rsidR="00843E21" w:rsidRPr="00D33416" w:rsidRDefault="00843E21" w:rsidP="00244497">
      <w:pPr>
        <w:rPr>
          <w:rFonts w:ascii="Consolas" w:hAnsi="Consolas"/>
          <w:color w:val="808080" w:themeColor="background1" w:themeShade="80"/>
          <w:sz w:val="18"/>
          <w:szCs w:val="18"/>
        </w:rPr>
      </w:pPr>
      <w:r w:rsidRPr="00D33416">
        <w:rPr>
          <w:rFonts w:ascii="Consolas" w:hAnsi="Consolas"/>
          <w:color w:val="808080" w:themeColor="background1" w:themeShade="80"/>
          <w:sz w:val="18"/>
          <w:szCs w:val="18"/>
        </w:rPr>
        <w:t xml:space="preserve">from </w:t>
      </w:r>
      <w:proofErr w:type="spellStart"/>
      <w:r w:rsidRPr="00D33416">
        <w:rPr>
          <w:rFonts w:ascii="Consolas" w:hAnsi="Consolas"/>
          <w:color w:val="808080" w:themeColor="background1" w:themeShade="80"/>
          <w:sz w:val="18"/>
          <w:szCs w:val="18"/>
        </w:rPr>
        <w:t>gensim.models</w:t>
      </w:r>
      <w:proofErr w:type="spellEnd"/>
      <w:r w:rsidRPr="00D33416">
        <w:rPr>
          <w:rFonts w:ascii="Consolas" w:hAnsi="Consolas"/>
          <w:color w:val="808080" w:themeColor="background1" w:themeShade="80"/>
          <w:sz w:val="18"/>
          <w:szCs w:val="18"/>
        </w:rPr>
        <w:t xml:space="preserve"> import </w:t>
      </w:r>
      <w:proofErr w:type="spellStart"/>
      <w:r w:rsidRPr="00D33416">
        <w:rPr>
          <w:rFonts w:ascii="Consolas" w:hAnsi="Consolas"/>
          <w:color w:val="808080" w:themeColor="background1" w:themeShade="80"/>
          <w:sz w:val="18"/>
          <w:szCs w:val="18"/>
        </w:rPr>
        <w:t>LsiModel</w:t>
      </w:r>
      <w:proofErr w:type="spellEnd"/>
    </w:p>
    <w:p w14:paraId="12ECCBE6" w14:textId="2699BA9A" w:rsidR="00422F73" w:rsidRPr="00D33416"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808080" w:themeColor="background1" w:themeShade="80"/>
          <w:sz w:val="18"/>
          <w:szCs w:val="18"/>
          <w:lang w:eastAsia="en-GB"/>
        </w:rPr>
      </w:pPr>
      <w:r w:rsidRPr="00422F73">
        <w:rPr>
          <w:rFonts w:ascii="Consolas" w:eastAsia="Times New Roman" w:hAnsi="Consolas" w:cs="Courier New"/>
          <w:color w:val="808080" w:themeColor="background1" w:themeShade="80"/>
          <w:sz w:val="18"/>
          <w:szCs w:val="18"/>
          <w:bdr w:val="none" w:sz="0" w:space="0" w:color="auto" w:frame="1"/>
          <w:lang w:eastAsia="en-GB"/>
        </w:rPr>
        <w:t>model</w:t>
      </w:r>
      <w:r w:rsidRPr="00422F73">
        <w:rPr>
          <w:rFonts w:ascii="Consolas" w:eastAsia="Times New Roman" w:hAnsi="Consolas" w:cs="Courier New"/>
          <w:color w:val="808080" w:themeColor="background1" w:themeShade="80"/>
          <w:sz w:val="18"/>
          <w:szCs w:val="18"/>
          <w:lang w:eastAsia="en-GB"/>
        </w:rPr>
        <w:t xml:space="preserve"> </w:t>
      </w:r>
      <w:r w:rsidRPr="00422F73">
        <w:rPr>
          <w:rFonts w:ascii="Consolas" w:eastAsia="Times New Roman" w:hAnsi="Consolas" w:cs="Courier New"/>
          <w:color w:val="808080" w:themeColor="background1" w:themeShade="80"/>
          <w:sz w:val="18"/>
          <w:szCs w:val="18"/>
          <w:bdr w:val="none" w:sz="0" w:space="0" w:color="auto" w:frame="1"/>
          <w:lang w:eastAsia="en-GB"/>
        </w:rPr>
        <w:t>=</w:t>
      </w:r>
      <w:r w:rsidRPr="00422F73">
        <w:rPr>
          <w:rFonts w:ascii="Consolas" w:eastAsia="Times New Roman" w:hAnsi="Consolas" w:cs="Courier New"/>
          <w:color w:val="808080" w:themeColor="background1" w:themeShade="80"/>
          <w:sz w:val="18"/>
          <w:szCs w:val="18"/>
          <w:lang w:eastAsia="en-GB"/>
        </w:rPr>
        <w:t xml:space="preserve"> </w:t>
      </w:r>
      <w:proofErr w:type="spellStart"/>
      <w:r w:rsidRPr="00422F73">
        <w:rPr>
          <w:rFonts w:ascii="Consolas" w:eastAsia="Times New Roman" w:hAnsi="Consolas" w:cs="Courier New"/>
          <w:color w:val="808080" w:themeColor="background1" w:themeShade="80"/>
          <w:sz w:val="18"/>
          <w:szCs w:val="18"/>
          <w:bdr w:val="none" w:sz="0" w:space="0" w:color="auto" w:frame="1"/>
          <w:lang w:eastAsia="en-GB"/>
        </w:rPr>
        <w:t>LsiModel</w:t>
      </w:r>
      <w:proofErr w:type="spellEnd"/>
      <w:r w:rsidRPr="00422F73">
        <w:rPr>
          <w:rFonts w:ascii="Consolas" w:eastAsia="Times New Roman" w:hAnsi="Consolas" w:cs="Courier New"/>
          <w:color w:val="808080" w:themeColor="background1" w:themeShade="80"/>
          <w:sz w:val="18"/>
          <w:szCs w:val="18"/>
          <w:bdr w:val="none" w:sz="0" w:space="0" w:color="auto" w:frame="1"/>
          <w:lang w:eastAsia="en-GB"/>
        </w:rPr>
        <w:t>(</w:t>
      </w:r>
      <w:proofErr w:type="spellStart"/>
      <w:r w:rsidRPr="00422F73">
        <w:rPr>
          <w:rFonts w:ascii="Consolas" w:eastAsia="Times New Roman" w:hAnsi="Consolas" w:cs="Courier New"/>
          <w:color w:val="808080" w:themeColor="background1" w:themeShade="80"/>
          <w:sz w:val="18"/>
          <w:szCs w:val="18"/>
          <w:bdr w:val="none" w:sz="0" w:space="0" w:color="auto" w:frame="1"/>
          <w:lang w:eastAsia="en-GB"/>
        </w:rPr>
        <w:t>common_corpus</w:t>
      </w:r>
      <w:proofErr w:type="spellEnd"/>
      <w:r w:rsidRPr="00422F73">
        <w:rPr>
          <w:rFonts w:ascii="Consolas" w:eastAsia="Times New Roman" w:hAnsi="Consolas" w:cs="Courier New"/>
          <w:color w:val="808080" w:themeColor="background1" w:themeShade="80"/>
          <w:sz w:val="18"/>
          <w:szCs w:val="18"/>
          <w:bdr w:val="none" w:sz="0" w:space="0" w:color="auto" w:frame="1"/>
          <w:lang w:eastAsia="en-GB"/>
        </w:rPr>
        <w:t>,</w:t>
      </w:r>
      <w:r w:rsidRPr="00422F73">
        <w:rPr>
          <w:rFonts w:ascii="Consolas" w:eastAsia="Times New Roman" w:hAnsi="Consolas" w:cs="Courier New"/>
          <w:color w:val="808080" w:themeColor="background1" w:themeShade="80"/>
          <w:sz w:val="18"/>
          <w:szCs w:val="18"/>
          <w:lang w:eastAsia="en-GB"/>
        </w:rPr>
        <w:t xml:space="preserve"> </w:t>
      </w:r>
      <w:r w:rsidRPr="00422F73">
        <w:rPr>
          <w:rFonts w:ascii="Consolas" w:eastAsia="Times New Roman" w:hAnsi="Consolas" w:cs="Courier New"/>
          <w:color w:val="808080" w:themeColor="background1" w:themeShade="80"/>
          <w:sz w:val="18"/>
          <w:szCs w:val="18"/>
          <w:bdr w:val="none" w:sz="0" w:space="0" w:color="auto" w:frame="1"/>
          <w:lang w:eastAsia="en-GB"/>
        </w:rPr>
        <w:t>id2word=</w:t>
      </w:r>
      <w:proofErr w:type="spellStart"/>
      <w:r w:rsidRPr="00422F73">
        <w:rPr>
          <w:rFonts w:ascii="Consolas" w:eastAsia="Times New Roman" w:hAnsi="Consolas" w:cs="Courier New"/>
          <w:color w:val="808080" w:themeColor="background1" w:themeShade="80"/>
          <w:sz w:val="18"/>
          <w:szCs w:val="18"/>
          <w:bdr w:val="none" w:sz="0" w:space="0" w:color="auto" w:frame="1"/>
          <w:lang w:eastAsia="en-GB"/>
        </w:rPr>
        <w:t>common_dictionary</w:t>
      </w:r>
      <w:proofErr w:type="spellEnd"/>
      <w:r w:rsidRPr="00422F73">
        <w:rPr>
          <w:rFonts w:ascii="Consolas" w:eastAsia="Times New Roman" w:hAnsi="Consolas" w:cs="Courier New"/>
          <w:color w:val="808080" w:themeColor="background1" w:themeShade="80"/>
          <w:sz w:val="18"/>
          <w:szCs w:val="18"/>
          <w:bdr w:val="none" w:sz="0" w:space="0" w:color="auto" w:frame="1"/>
          <w:lang w:eastAsia="en-GB"/>
        </w:rPr>
        <w:t>)</w:t>
      </w:r>
    </w:p>
    <w:p w14:paraId="3F57CE7F" w14:textId="77777777" w:rsidR="00422F73" w:rsidRPr="00422F73"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p>
    <w:p w14:paraId="1C628A78" w14:textId="6BAA0581" w:rsidR="001E16F1" w:rsidRDefault="001E16F1" w:rsidP="001E16F1">
      <w:pPr>
        <w:jc w:val="both"/>
      </w:pPr>
      <w:r w:rsidRPr="00E41F87">
        <w:t>The dilemma of how to locate relevant documents from search phrases prompted</w:t>
      </w:r>
      <w:r>
        <w:t>,</w:t>
      </w:r>
      <w:r w:rsidRPr="00E41F87">
        <w:t xml:space="preserve"> the development of Latent Semantic Analysis. When we compare words to identify relevant papers</w:t>
      </w:r>
      <w:r>
        <w:t xml:space="preserve">, the basic challenge that occurs is </w:t>
      </w:r>
      <w:r w:rsidRPr="001529B4">
        <w:t>to compare the meanings or concepts behind the words.</w:t>
      </w:r>
      <w:r>
        <w:t xml:space="preserve"> But </w:t>
      </w:r>
      <w:r w:rsidRPr="004C7270">
        <w:t>LSA tries to tackle this problem by putting both words and documents in a "concept" space and comparing them there.</w:t>
      </w:r>
    </w:p>
    <w:p w14:paraId="7B460FEA" w14:textId="77777777" w:rsidR="005B2BDA" w:rsidRDefault="00D73131" w:rsidP="005B2BDA">
      <w:pPr>
        <w:keepNext/>
        <w:jc w:val="center"/>
      </w:pPr>
      <w:r>
        <w:rPr>
          <w:noProof/>
        </w:rPr>
        <w:drawing>
          <wp:inline distT="0" distB="0" distL="0" distR="0" wp14:anchorId="746E04A5" wp14:editId="61CE4870">
            <wp:extent cx="2830195" cy="2154804"/>
            <wp:effectExtent l="0" t="0" r="0" b="0"/>
            <wp:docPr id="112" name="Picture 11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 bubbl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9111" cy="2184433"/>
                    </a:xfrm>
                    <a:prstGeom prst="rect">
                      <a:avLst/>
                    </a:prstGeom>
                    <a:noFill/>
                    <a:ln>
                      <a:noFill/>
                    </a:ln>
                  </pic:spPr>
                </pic:pic>
              </a:graphicData>
            </a:graphic>
          </wp:inline>
        </w:drawing>
      </w:r>
    </w:p>
    <w:p w14:paraId="1D493427" w14:textId="2B2D23FC" w:rsidR="001E16F1" w:rsidRDefault="005B2BDA" w:rsidP="00463702">
      <w:pPr>
        <w:pStyle w:val="Caption"/>
        <w:jc w:val="center"/>
      </w:pPr>
      <w:r>
        <w:t xml:space="preserve">Figure </w:t>
      </w:r>
      <w:fldSimple w:instr=" SEQ Figure \* ARABIC ">
        <w:r w:rsidR="00D2083B">
          <w:rPr>
            <w:noProof/>
          </w:rPr>
          <w:t>2</w:t>
        </w:r>
      </w:fldSimple>
      <w:r>
        <w:t xml:space="preserve"> LSA sorting words to their concept spac</w:t>
      </w:r>
      <w:r w:rsidR="00E94E05">
        <w:t xml:space="preserve">e </w:t>
      </w:r>
      <w:r w:rsidR="0091248F">
        <w:fldChar w:fldCharType="begin"/>
      </w:r>
      <w:r w:rsidR="0091248F">
        <w:instrText xml:space="preserve"> ADDIN ZOTERO_ITEM CSL_CITATION {"citationID":"JAtdLs6g","properties":{"formattedCitation":"(Bhagwant, 2011)","plainCitation":"(Bhagwant, 2011)","noteIndex":0},"citationItems":[{"id":206,"uris":["http://zotero.org/users/local/JDH5x0lp/items/X94YXE64"],"uri":["http://zotero.org/users/local/JDH5x0lp/items/X94YXE64"],"itemData":{"id":206,"type":"post-weblog","abstract":"Latent Semantic Analysis (LSA), also known as Latent Semantic Indexing (LSI) literally means analyzing documents to find the underlying meaning or concepts of those documents. If each word only mea…","container-title":"Personal Wiki","language":"en","title":"Latent Semantic Analysis (LSA) Tutorial","URL":"https://technowiki.wordpress.com/2011/08/27/latent-semantic-analysis-lsa-tutorial/","author":[{"literal":"Bhagwant"}],"accessed":{"date-parts":[["2021",10,18]]},"issued":{"date-parts":[["2011",8,27]]}}}],"schema":"https://github.com/citation-style-language/schema/raw/master/csl-citation.json"} </w:instrText>
      </w:r>
      <w:r w:rsidR="0091248F">
        <w:fldChar w:fldCharType="separate"/>
      </w:r>
      <w:r w:rsidR="0091248F" w:rsidRPr="0091248F">
        <w:rPr>
          <w:rFonts w:ascii="Calibri" w:hAnsi="Calibri" w:cs="Calibri"/>
        </w:rPr>
        <w:t>(Bhagwant, 2011)</w:t>
      </w:r>
      <w:r w:rsidR="0091248F">
        <w:fldChar w:fldCharType="end"/>
      </w:r>
    </w:p>
    <w:p w14:paraId="496BCB30" w14:textId="6C0193B1" w:rsidR="0072349B" w:rsidRDefault="0072349B" w:rsidP="00ED2D1C"/>
    <w:p w14:paraId="138BE6D6" w14:textId="77777777" w:rsidR="000873D8" w:rsidRDefault="000873D8" w:rsidP="00ED2D1C"/>
    <w:p w14:paraId="78660744" w14:textId="413AF209" w:rsidR="00E16F02" w:rsidRDefault="00E16F02" w:rsidP="00E16F02">
      <w:pPr>
        <w:pStyle w:val="Heading5"/>
      </w:pPr>
      <w:r>
        <w:t xml:space="preserve">3.4 </w:t>
      </w:r>
      <w:r w:rsidR="001545E4">
        <w:t>Word Cloud</w:t>
      </w:r>
    </w:p>
    <w:p w14:paraId="0212B27C" w14:textId="77777777" w:rsidR="00A976B5" w:rsidRPr="00A976B5" w:rsidRDefault="00A976B5" w:rsidP="00471D25">
      <w:pPr>
        <w:jc w:val="both"/>
      </w:pPr>
    </w:p>
    <w:p w14:paraId="42B9D5A0" w14:textId="15D18339" w:rsidR="00A57E44" w:rsidRDefault="001545E4" w:rsidP="00471D25">
      <w:pPr>
        <w:jc w:val="both"/>
      </w:pPr>
      <w:r>
        <w:t>Word Cloud</w:t>
      </w:r>
      <w:r w:rsidR="000704A3">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r>
        <w:t>Word Cloud</w:t>
      </w:r>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45D722F0" w14:textId="25643BAE" w:rsidR="00475DAE" w:rsidRDefault="00475DAE" w:rsidP="00471D25">
      <w:pPr>
        <w:jc w:val="both"/>
      </w:pPr>
      <w:r w:rsidRPr="00475DAE">
        <w:t xml:space="preserve">Although word clouds are more versatile than traditional time series views when it comes to displaying intricate word associations, they aren't usually built for side-by-side comparison. For example, the size and position of a word in distinct word clouds normally vary, and words regularly appear and depart over time. Exploring temporal trends of documents with varied time stamps is difficult using traditional word clouds. We present a versatile method for creating </w:t>
      </w:r>
      <w:r w:rsidR="00AD6C01">
        <w:t xml:space="preserve">a </w:t>
      </w:r>
      <w:r w:rsidR="001545E4" w:rsidRPr="00475DAE">
        <w:t>word cloud layout</w:t>
      </w:r>
      <w:r w:rsidRPr="00475DAE">
        <w:t xml:space="preserve"> tailored to </w:t>
      </w:r>
      <w:r w:rsidRPr="00475DAE">
        <w:lastRenderedPageBreak/>
        <w:t xml:space="preserve">such papers. To suit diverse user requirements, our technique can structure layouts according to multiple semantic-coherence criteria </w:t>
      </w:r>
      <w:r w:rsidR="00A701F7">
        <w:fldChar w:fldCharType="begin"/>
      </w:r>
      <w:r w:rsidR="00A701F7">
        <w:instrText xml:space="preserve"> ADDIN ZOTERO_ITEM CSL_CITATION {"citationID":"VcWBaPHO","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A701F7">
        <w:fldChar w:fldCharType="separate"/>
      </w:r>
      <w:r w:rsidR="00A701F7" w:rsidRPr="00A701F7">
        <w:rPr>
          <w:rFonts w:ascii="Calibri" w:hAnsi="Calibri" w:cs="Calibri"/>
        </w:rPr>
        <w:t>(Cui et al., 2010)</w:t>
      </w:r>
      <w:r w:rsidR="00A701F7">
        <w:fldChar w:fldCharType="end"/>
      </w:r>
      <w:r w:rsidRPr="00475DAE">
        <w:t>.</w:t>
      </w:r>
    </w:p>
    <w:p w14:paraId="3863AC77" w14:textId="27A9F97D" w:rsidR="00BB7BDA" w:rsidRDefault="00BB7BDA" w:rsidP="00471D25">
      <w:pPr>
        <w:jc w:val="both"/>
      </w:pPr>
      <w:r w:rsidRPr="00BB7BDA">
        <w:t xml:space="preserve">Pipeline for creating </w:t>
      </w:r>
      <w:r>
        <w:t xml:space="preserve">a </w:t>
      </w:r>
      <w:r w:rsidRPr="00BB7BDA">
        <w:t>word cloud</w:t>
      </w:r>
      <w:r w:rsidR="001545E4" w:rsidRPr="00BB7BDA">
        <w:t xml:space="preserve">. </w:t>
      </w:r>
      <w:r w:rsidRPr="00BB7BDA">
        <w:t>A group of words is retrieved from a collection of documents to start the pipeline (see Figure a). Then, based on their properties, we put all extracted words on a 2D plane (see Figure b)</w:t>
      </w:r>
      <w:r w:rsidR="001545E4" w:rsidRPr="00BB7BDA">
        <w:t xml:space="preserve">. </w:t>
      </w:r>
      <w:r w:rsidRPr="00BB7BDA">
        <w:t>filter out any unimportant or unrelated words from the 2D plane (see Figure c) and generates a triangular mesh using Oelau-nay triangulation" on the remaining points, each of which is at the centre of a word. The font size of each word is determined by the frequency of that word at that moment (see Figure d). Finally, to alter point placements and get a suitable layout, we use an adapted force-directed algorithm (see Figure e)</w:t>
      </w:r>
      <w:r w:rsidR="004D06E0">
        <w:fldChar w:fldCharType="begin"/>
      </w:r>
      <w:r w:rsidR="004D06E0">
        <w:instrText xml:space="preserve"> ADDIN ZOTERO_ITEM CSL_CITATION {"citationID":"qQMLmH6v","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D06E0">
        <w:fldChar w:fldCharType="separate"/>
      </w:r>
      <w:r w:rsidR="004D06E0" w:rsidRPr="004D06E0">
        <w:rPr>
          <w:rFonts w:ascii="Calibri" w:hAnsi="Calibri" w:cs="Calibri"/>
        </w:rPr>
        <w:t>(Cui et al., 2010)</w:t>
      </w:r>
      <w:r w:rsidR="004D06E0">
        <w:fldChar w:fldCharType="end"/>
      </w:r>
      <w:r w:rsidRPr="00BB7BDA">
        <w:t>.</w:t>
      </w:r>
    </w:p>
    <w:p w14:paraId="3ED4FC17" w14:textId="77777777" w:rsidR="00655C7B" w:rsidRDefault="00655C7B" w:rsidP="00471D25">
      <w:pPr>
        <w:jc w:val="both"/>
      </w:pPr>
    </w:p>
    <w:p w14:paraId="2C64471F" w14:textId="77777777" w:rsidR="002024C6" w:rsidRDefault="0091226E" w:rsidP="002024C6">
      <w:pPr>
        <w:keepNext/>
        <w:jc w:val="both"/>
      </w:pPr>
      <w:r>
        <w:rPr>
          <w:noProof/>
        </w:rPr>
        <w:drawing>
          <wp:inline distT="0" distB="0" distL="0" distR="0" wp14:anchorId="1D368BE3" wp14:editId="36E56390">
            <wp:extent cx="5240655" cy="106426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0655" cy="1064260"/>
                    </a:xfrm>
                    <a:prstGeom prst="rect">
                      <a:avLst/>
                    </a:prstGeom>
                    <a:noFill/>
                    <a:ln>
                      <a:noFill/>
                    </a:ln>
                  </pic:spPr>
                </pic:pic>
              </a:graphicData>
            </a:graphic>
          </wp:inline>
        </w:drawing>
      </w:r>
    </w:p>
    <w:p w14:paraId="188C7F5C" w14:textId="5FDD7EA8" w:rsidR="0091226E" w:rsidRDefault="002024C6" w:rsidP="00557114">
      <w:pPr>
        <w:pStyle w:val="Caption"/>
        <w:jc w:val="center"/>
      </w:pPr>
      <w:r>
        <w:t xml:space="preserve">Figure </w:t>
      </w:r>
      <w:fldSimple w:instr=" SEQ Figure \* ARABIC ">
        <w:r w:rsidR="00D2083B">
          <w:rPr>
            <w:noProof/>
          </w:rPr>
          <w:t>3</w:t>
        </w:r>
      </w:fldSimple>
      <w:r>
        <w:t xml:space="preserve"> </w:t>
      </w:r>
      <w:r w:rsidRPr="001F1A45">
        <w:t>The pipeline for creating a semantic and stable word cloud layout</w:t>
      </w:r>
      <w:r w:rsidR="00557114">
        <w:t xml:space="preserve"> </w:t>
      </w:r>
      <w:r w:rsidR="00557114">
        <w:fldChar w:fldCharType="begin"/>
      </w:r>
      <w:r w:rsidR="00557114">
        <w:instrText xml:space="preserve"> ADDIN ZOTERO_ITEM CSL_CITATION {"citationID":"NTXFpvJr","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557114">
        <w:fldChar w:fldCharType="separate"/>
      </w:r>
      <w:r w:rsidR="00557114" w:rsidRPr="00557114">
        <w:rPr>
          <w:rFonts w:ascii="Calibri" w:hAnsi="Calibri" w:cs="Calibri"/>
        </w:rPr>
        <w:t>(Cui et al., 2010)</w:t>
      </w:r>
      <w:r w:rsidR="00557114">
        <w:fldChar w:fldCharType="end"/>
      </w:r>
    </w:p>
    <w:p w14:paraId="0AC62C5E" w14:textId="77777777" w:rsidR="00252A32" w:rsidRPr="00252A32" w:rsidRDefault="00252A32" w:rsidP="00252A32"/>
    <w:p w14:paraId="30ACF10E" w14:textId="64367CFA" w:rsidR="009F7F5E" w:rsidRPr="009F7F5E" w:rsidRDefault="009F7F5E" w:rsidP="009F7F5E">
      <w:r>
        <w:t>Steps:</w:t>
      </w:r>
    </w:p>
    <w:p w14:paraId="46EF44AA" w14:textId="18399B52" w:rsidR="00655C7B" w:rsidRDefault="00952639" w:rsidP="00710CFF">
      <w:pPr>
        <w:pStyle w:val="ListParagraph"/>
        <w:numPr>
          <w:ilvl w:val="0"/>
          <w:numId w:val="8"/>
        </w:numPr>
        <w:jc w:val="both"/>
      </w:pPr>
      <w:r>
        <w:t xml:space="preserve">Initially set of words with different timestamps are generated from the </w:t>
      </w:r>
      <w:proofErr w:type="gramStart"/>
      <w:r>
        <w:t>documents</w:t>
      </w:r>
      <w:r w:rsidR="00AE63A5">
        <w:t>;</w:t>
      </w:r>
      <w:proofErr w:type="gramEnd"/>
    </w:p>
    <w:p w14:paraId="3BEEE45C" w14:textId="699FD5A8" w:rsidR="00AE63A5" w:rsidRDefault="004D3A97" w:rsidP="00710CFF">
      <w:pPr>
        <w:pStyle w:val="ListParagraph"/>
        <w:numPr>
          <w:ilvl w:val="0"/>
          <w:numId w:val="8"/>
        </w:numPr>
        <w:jc w:val="both"/>
      </w:pPr>
      <w:r w:rsidRPr="004D3A97">
        <w:t xml:space="preserve">Multidimensional scaling is used to place the extracted words on a 2D </w:t>
      </w:r>
      <w:proofErr w:type="gramStart"/>
      <w:r w:rsidRPr="004D3A97">
        <w:t>plane</w:t>
      </w:r>
      <w:r w:rsidR="00550DF5">
        <w:t>;</w:t>
      </w:r>
      <w:proofErr w:type="gramEnd"/>
    </w:p>
    <w:p w14:paraId="53CB120C" w14:textId="26D7393E" w:rsidR="00550DF5" w:rsidRDefault="00A660FC" w:rsidP="00710CFF">
      <w:pPr>
        <w:pStyle w:val="ListParagraph"/>
        <w:numPr>
          <w:ilvl w:val="0"/>
          <w:numId w:val="8"/>
        </w:numPr>
        <w:jc w:val="both"/>
      </w:pPr>
      <w:r>
        <w:t xml:space="preserve">Unrelated words are filtered out at this </w:t>
      </w:r>
      <w:proofErr w:type="gramStart"/>
      <w:r>
        <w:t>step</w:t>
      </w:r>
      <w:r w:rsidR="001E3F7C">
        <w:t>;</w:t>
      </w:r>
      <w:proofErr w:type="gramEnd"/>
    </w:p>
    <w:p w14:paraId="3A95E05B" w14:textId="4B96F417" w:rsidR="001E3F7C" w:rsidRDefault="00D623D3" w:rsidP="00710CFF">
      <w:pPr>
        <w:pStyle w:val="ListParagraph"/>
        <w:numPr>
          <w:ilvl w:val="0"/>
          <w:numId w:val="8"/>
        </w:numPr>
        <w:jc w:val="both"/>
      </w:pPr>
      <w:r>
        <w:t xml:space="preserve">The remaining words are </w:t>
      </w:r>
      <w:r w:rsidR="00413589">
        <w:t xml:space="preserve">set up in a </w:t>
      </w:r>
      <w:proofErr w:type="gramStart"/>
      <w:r w:rsidR="00413589">
        <w:t>network</w:t>
      </w:r>
      <w:r w:rsidR="001E3F7C">
        <w:t>;</w:t>
      </w:r>
      <w:proofErr w:type="gramEnd"/>
    </w:p>
    <w:p w14:paraId="507E0CD8" w14:textId="1B85E900" w:rsidR="001E3F7C" w:rsidRDefault="0046023F" w:rsidP="00710CFF">
      <w:pPr>
        <w:pStyle w:val="ListParagraph"/>
        <w:numPr>
          <w:ilvl w:val="0"/>
          <w:numId w:val="8"/>
        </w:numPr>
        <w:jc w:val="both"/>
      </w:pPr>
      <w:r w:rsidRPr="0046023F">
        <w:t>Optimising the arrangement using a force-directed method</w:t>
      </w:r>
      <w:r w:rsidR="00D20AF3">
        <w:t xml:space="preserve"> </w:t>
      </w:r>
      <w:r w:rsidR="00D20AF3">
        <w:fldChar w:fldCharType="begin"/>
      </w:r>
      <w:r w:rsidR="00D20AF3">
        <w:instrText xml:space="preserve"> ADDIN ZOTERO_ITEM CSL_CITATION {"citationID":"Wv1uxvX1","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D20AF3">
        <w:fldChar w:fldCharType="separate"/>
      </w:r>
      <w:r w:rsidR="00D20AF3" w:rsidRPr="00D20AF3">
        <w:rPr>
          <w:rFonts w:ascii="Calibri" w:hAnsi="Calibri" w:cs="Calibri"/>
        </w:rPr>
        <w:t>(Cui et al., 2010)</w:t>
      </w:r>
      <w:r w:rsidR="00D20AF3">
        <w:fldChar w:fldCharType="end"/>
      </w:r>
      <w:r w:rsidR="00C6460F" w:rsidRPr="00C6460F">
        <w:t>.</w:t>
      </w:r>
    </w:p>
    <w:p w14:paraId="7B4873AC" w14:textId="77777777" w:rsidR="00C736A9" w:rsidRDefault="00C736A9" w:rsidP="00C736A9">
      <w:pPr>
        <w:pStyle w:val="ListParagraph"/>
        <w:jc w:val="both"/>
      </w:pPr>
    </w:p>
    <w:p w14:paraId="05DB72F4" w14:textId="67D6F630" w:rsidR="006C3043" w:rsidRDefault="0072638E" w:rsidP="0072638E">
      <w:pPr>
        <w:jc w:val="both"/>
      </w:pPr>
      <w:r>
        <w:t>Word cloud API:</w:t>
      </w:r>
    </w:p>
    <w:p w14:paraId="3CAF7078" w14:textId="79543456" w:rsidR="00F565B4" w:rsidRPr="00D33416" w:rsidRDefault="00D77AA2" w:rsidP="0072638E">
      <w:pPr>
        <w:jc w:val="both"/>
        <w:rPr>
          <w:rFonts w:ascii="Consolas" w:hAnsi="Consolas"/>
          <w:color w:val="808080" w:themeColor="background1" w:themeShade="80"/>
          <w:sz w:val="18"/>
          <w:szCs w:val="18"/>
        </w:rPr>
      </w:pPr>
      <w:r w:rsidRPr="00D33416">
        <w:rPr>
          <w:rFonts w:ascii="Consolas" w:hAnsi="Consolas"/>
          <w:color w:val="808080" w:themeColor="background1" w:themeShade="80"/>
          <w:sz w:val="18"/>
          <w:szCs w:val="18"/>
        </w:rPr>
        <w:t xml:space="preserve">from </w:t>
      </w:r>
      <w:proofErr w:type="spellStart"/>
      <w:r w:rsidRPr="00D33416">
        <w:rPr>
          <w:rFonts w:ascii="Consolas" w:hAnsi="Consolas"/>
          <w:color w:val="808080" w:themeColor="background1" w:themeShade="80"/>
          <w:sz w:val="18"/>
          <w:szCs w:val="18"/>
        </w:rPr>
        <w:t>wordcloud</w:t>
      </w:r>
      <w:proofErr w:type="spellEnd"/>
      <w:r w:rsidRPr="00D33416">
        <w:rPr>
          <w:rFonts w:ascii="Consolas" w:hAnsi="Consolas"/>
          <w:color w:val="808080" w:themeColor="background1" w:themeShade="80"/>
          <w:sz w:val="18"/>
          <w:szCs w:val="18"/>
        </w:rPr>
        <w:t xml:space="preserve"> import </w:t>
      </w:r>
      <w:proofErr w:type="spellStart"/>
      <w:r w:rsidRPr="00D33416">
        <w:rPr>
          <w:rFonts w:ascii="Consolas" w:hAnsi="Consolas"/>
          <w:color w:val="808080" w:themeColor="background1" w:themeShade="80"/>
          <w:sz w:val="18"/>
          <w:szCs w:val="18"/>
        </w:rPr>
        <w:t>WordCloud</w:t>
      </w:r>
      <w:proofErr w:type="spellEnd"/>
    </w:p>
    <w:p w14:paraId="166F3E36" w14:textId="3DD8ED2C" w:rsidR="0072638E" w:rsidRPr="00D33416" w:rsidRDefault="0072638E" w:rsidP="0072638E">
      <w:pPr>
        <w:jc w:val="both"/>
        <w:rPr>
          <w:rFonts w:ascii="Consolas" w:hAnsi="Consolas"/>
          <w:color w:val="808080" w:themeColor="background1" w:themeShade="80"/>
          <w:sz w:val="18"/>
          <w:szCs w:val="18"/>
        </w:rPr>
      </w:pPr>
      <w:proofErr w:type="spellStart"/>
      <w:r w:rsidRPr="00D33416">
        <w:rPr>
          <w:rFonts w:ascii="Consolas" w:hAnsi="Consolas"/>
          <w:color w:val="808080" w:themeColor="background1" w:themeShade="80"/>
          <w:sz w:val="18"/>
          <w:szCs w:val="18"/>
        </w:rPr>
        <w:t>WordCloud</w:t>
      </w:r>
      <w:proofErr w:type="spellEnd"/>
      <w:r w:rsidRPr="00D33416">
        <w:rPr>
          <w:rFonts w:ascii="Consolas" w:hAnsi="Consolas"/>
          <w:color w:val="808080" w:themeColor="background1" w:themeShade="80"/>
          <w:sz w:val="18"/>
          <w:szCs w:val="18"/>
        </w:rPr>
        <w:t>([</w:t>
      </w:r>
      <w:proofErr w:type="spellStart"/>
      <w:r w:rsidRPr="00D33416">
        <w:rPr>
          <w:rFonts w:ascii="Consolas" w:hAnsi="Consolas"/>
          <w:color w:val="808080" w:themeColor="background1" w:themeShade="80"/>
          <w:sz w:val="18"/>
          <w:szCs w:val="18"/>
        </w:rPr>
        <w:t>fo</w:t>
      </w:r>
      <w:r w:rsidR="00275280" w:rsidRPr="00D33416">
        <w:rPr>
          <w:rFonts w:ascii="Consolas" w:hAnsi="Consolas"/>
          <w:color w:val="808080" w:themeColor="background1" w:themeShade="80"/>
          <w:sz w:val="18"/>
          <w:szCs w:val="18"/>
        </w:rPr>
        <w:t>nt_path</w:t>
      </w:r>
      <w:proofErr w:type="spellEnd"/>
      <w:r w:rsidR="00275280" w:rsidRPr="00D33416">
        <w:rPr>
          <w:rFonts w:ascii="Consolas" w:hAnsi="Consolas"/>
          <w:color w:val="808080" w:themeColor="background1" w:themeShade="80"/>
          <w:sz w:val="18"/>
          <w:szCs w:val="18"/>
        </w:rPr>
        <w:t xml:space="preserve">, width, </w:t>
      </w:r>
      <w:proofErr w:type="gramStart"/>
      <w:r w:rsidR="00275280" w:rsidRPr="00D33416">
        <w:rPr>
          <w:rFonts w:ascii="Consolas" w:hAnsi="Consolas"/>
          <w:color w:val="808080" w:themeColor="background1" w:themeShade="80"/>
          <w:sz w:val="18"/>
          <w:szCs w:val="18"/>
        </w:rPr>
        <w:t>height,…</w:t>
      </w:r>
      <w:proofErr w:type="gramEnd"/>
      <w:r w:rsidRPr="00D33416">
        <w:rPr>
          <w:rFonts w:ascii="Consolas" w:hAnsi="Consolas"/>
          <w:color w:val="808080" w:themeColor="background1" w:themeShade="80"/>
          <w:sz w:val="18"/>
          <w:szCs w:val="18"/>
        </w:rPr>
        <w:t>])</w:t>
      </w:r>
      <w:r w:rsidR="00A36744" w:rsidRPr="00D33416">
        <w:rPr>
          <w:rFonts w:ascii="Consolas" w:hAnsi="Consolas"/>
          <w:color w:val="808080" w:themeColor="background1" w:themeShade="80"/>
          <w:sz w:val="18"/>
          <w:szCs w:val="18"/>
        </w:rPr>
        <w:tab/>
      </w:r>
      <w:r w:rsidR="00D33416">
        <w:rPr>
          <w:rFonts w:ascii="Consolas" w:hAnsi="Consolas"/>
          <w:color w:val="808080" w:themeColor="background1" w:themeShade="80"/>
          <w:sz w:val="18"/>
          <w:szCs w:val="18"/>
        </w:rPr>
        <w:t>#</w:t>
      </w:r>
      <w:r w:rsidR="00A36744" w:rsidRPr="00D33416">
        <w:rPr>
          <w:rFonts w:ascii="Consolas" w:hAnsi="Consolas"/>
          <w:color w:val="808080" w:themeColor="background1" w:themeShade="80"/>
          <w:sz w:val="18"/>
          <w:szCs w:val="18"/>
        </w:rPr>
        <w:t>Word cloud object for generating and drawing</w:t>
      </w:r>
    </w:p>
    <w:p w14:paraId="5C382EA3" w14:textId="77777777" w:rsidR="00FB1411" w:rsidRDefault="00FB1411" w:rsidP="00FB1411">
      <w:pPr>
        <w:pStyle w:val="ListParagraph"/>
        <w:keepNext/>
        <w:jc w:val="center"/>
      </w:pPr>
      <w:r>
        <w:rPr>
          <w:b/>
          <w:bCs/>
          <w:noProof/>
        </w:rPr>
        <w:drawing>
          <wp:inline distT="0" distB="0" distL="0" distR="0" wp14:anchorId="2050D41B" wp14:editId="48F53350">
            <wp:extent cx="2346880" cy="1355090"/>
            <wp:effectExtent l="0" t="0" r="0" b="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32558" cy="1404561"/>
                    </a:xfrm>
                    <a:prstGeom prst="rect">
                      <a:avLst/>
                    </a:prstGeom>
                  </pic:spPr>
                </pic:pic>
              </a:graphicData>
            </a:graphic>
          </wp:inline>
        </w:drawing>
      </w:r>
    </w:p>
    <w:p w14:paraId="04E54C2C" w14:textId="663B1C95" w:rsidR="007A732B" w:rsidRDefault="00FB1411" w:rsidP="00FB1411">
      <w:pPr>
        <w:pStyle w:val="Caption"/>
        <w:jc w:val="center"/>
      </w:pPr>
      <w:r>
        <w:t xml:space="preserve">Figure </w:t>
      </w:r>
      <w:fldSimple w:instr=" SEQ Figure \* ARABIC ">
        <w:r w:rsidR="00D2083B">
          <w:rPr>
            <w:noProof/>
          </w:rPr>
          <w:t>4</w:t>
        </w:r>
      </w:fldSimple>
      <w:r>
        <w:t xml:space="preserve"> Word cloud representation</w:t>
      </w:r>
    </w:p>
    <w:p w14:paraId="46476CDB" w14:textId="3CE355BD" w:rsidR="0091226E" w:rsidRPr="00715893" w:rsidRDefault="0091226E" w:rsidP="00471D25">
      <w:pPr>
        <w:jc w:val="both"/>
      </w:pPr>
    </w:p>
    <w:p w14:paraId="38A98868" w14:textId="54CE44A6" w:rsidR="00E16F02" w:rsidRDefault="00E16F02" w:rsidP="00E16F02">
      <w:pPr>
        <w:pStyle w:val="Heading5"/>
      </w:pPr>
      <w:r>
        <w:t>3.5 Wordnet</w:t>
      </w:r>
    </w:p>
    <w:p w14:paraId="2B021AD4" w14:textId="0750F1E5" w:rsidR="00A976B5" w:rsidRDefault="00A976B5" w:rsidP="00A976B5"/>
    <w:p w14:paraId="21170384" w14:textId="397BEE43" w:rsidR="00E92F29" w:rsidRDefault="00CF684D" w:rsidP="008F3E35">
      <w:pPr>
        <w:jc w:val="both"/>
      </w:pPr>
      <w:r>
        <w:lastRenderedPageBreak/>
        <w:t xml:space="preserve">The term </w:t>
      </w:r>
      <w:r w:rsidR="003040CB">
        <w:t xml:space="preserve">wordnet means a word network. </w:t>
      </w:r>
      <w:r w:rsidR="009A6A91">
        <w:t xml:space="preserve">Wordnet is a process of </w:t>
      </w:r>
      <w:r w:rsidR="00E12534">
        <w:t>illustrating</w:t>
      </w:r>
      <w:r w:rsidR="00923367">
        <w:t xml:space="preserve"> the relation</w:t>
      </w:r>
      <w:r w:rsidR="00EE7F49">
        <w:t>(</w:t>
      </w:r>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t>
      </w:r>
      <w:proofErr w:type="gramStart"/>
      <w:r w:rsidR="009E044E">
        <w:t>words</w:t>
      </w:r>
      <w:proofErr w:type="gramEnd"/>
      <w:r w:rsidR="009E044E">
        <w:t xml:space="preserve">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w:t>
      </w:r>
      <w:proofErr w:type="spellStart"/>
      <w:r w:rsidR="004C2B76">
        <w:t>NetworkX</w:t>
      </w:r>
      <w:proofErr w:type="spellEnd"/>
      <w:r w:rsidR="004C2B76">
        <w:t xml:space="preserve"> is a python package that is used to generate wordnet.</w:t>
      </w:r>
    </w:p>
    <w:p w14:paraId="62703FE1" w14:textId="1D5B08FF" w:rsidR="008F3E35" w:rsidRDefault="008F3E35" w:rsidP="008F3E35">
      <w:pPr>
        <w:jc w:val="both"/>
      </w:pPr>
      <w:proofErr w:type="spellStart"/>
      <w:r w:rsidRPr="008F3E35">
        <w:t>NetworkX</w:t>
      </w:r>
      <w:proofErr w:type="spellEnd"/>
      <w:r w:rsidRPr="008F3E35">
        <w:t xml:space="preserve"> is a Python library that allows you to explore and analyse networks and network methods. Simple graphs, directed graphs, graphs with parallel edges, and graphs with self</w:t>
      </w:r>
      <w:r w:rsidR="001A12D1">
        <w:t>-</w:t>
      </w:r>
      <w:r w:rsidRPr="008F3E35">
        <w:t xml:space="preserve">loops are all represented by the core package's data structures. </w:t>
      </w:r>
      <w:proofErr w:type="spellStart"/>
      <w:r w:rsidRPr="008F3E35">
        <w:t>NetworkX</w:t>
      </w:r>
      <w:proofErr w:type="spellEnd"/>
      <w:r w:rsidRPr="008F3E35">
        <w:t xml:space="preserve"> graphs can have any (</w:t>
      </w:r>
      <w:proofErr w:type="spellStart"/>
      <w:r w:rsidRPr="008F3E35">
        <w:t>hashable</w:t>
      </w:r>
      <w:proofErr w:type="spellEnd"/>
      <w:r w:rsidRPr="008F3E35">
        <w:t xml:space="preserve">) Python object as a node, and edges can have any data as an edge; this flexibility made </w:t>
      </w:r>
      <w:proofErr w:type="spellStart"/>
      <w:r w:rsidRPr="008F3E35">
        <w:t>NetworkX</w:t>
      </w:r>
      <w:proofErr w:type="spellEnd"/>
      <w:r w:rsidRPr="008F3E35">
        <w:t xml:space="preserve"> excellent for expressing networks in a variety of scientific domains. Many graph algorithms are implemented in addition to the basic data structures for determining network attributes and structure metrics, such as shortest paths, betweenness centrality, clustering, and degree distribution, among others. </w:t>
      </w:r>
      <w:proofErr w:type="spellStart"/>
      <w:r w:rsidRPr="008F3E35">
        <w:t>NetworkX</w:t>
      </w:r>
      <w:proofErr w:type="spellEnd"/>
      <w:r w:rsidRPr="008F3E35">
        <w:t xml:space="preserve"> includes generators for several classic graphs and common graph models, including the </w:t>
      </w:r>
      <w:proofErr w:type="spellStart"/>
      <w:r w:rsidRPr="008F3E35">
        <w:t>Erdoes-Renyi</w:t>
      </w:r>
      <w:proofErr w:type="spellEnd"/>
      <w:r w:rsidRPr="008F3E35">
        <w:t xml:space="preserve">, Small World, and </w:t>
      </w:r>
      <w:proofErr w:type="spellStart"/>
      <w:r w:rsidRPr="008F3E35">
        <w:t>Barabasi</w:t>
      </w:r>
      <w:proofErr w:type="spellEnd"/>
      <w:r w:rsidRPr="008F3E35">
        <w:t>-Albert models, as well as the ability to read and write many graph formats for eas</w:t>
      </w:r>
      <w:r w:rsidR="001A12D1">
        <w:t>y</w:t>
      </w:r>
      <w:r w:rsidRPr="008F3E35">
        <w:t xml:space="preserve"> interchange with existing data. </w:t>
      </w:r>
      <w:proofErr w:type="spellStart"/>
      <w:r w:rsidRPr="008F3E35">
        <w:t>NetworkX</w:t>
      </w:r>
      <w:proofErr w:type="spellEnd"/>
      <w:r w:rsidRPr="008F3E35">
        <w:t xml:space="preserve"> is a strong tool for scientific computations because of the Python programming language's ease of use and flexibility, as well as its connection to the SciPy tools. We share some of our recent work on coupled oscillator synchronisation to show how </w:t>
      </w:r>
      <w:proofErr w:type="spellStart"/>
      <w:r w:rsidRPr="008F3E35">
        <w:t>NetworkX</w:t>
      </w:r>
      <w:proofErr w:type="spellEnd"/>
      <w:r w:rsidRPr="008F3E35">
        <w:t xml:space="preserve"> facilitates research in the field of computational networks</w:t>
      </w:r>
      <w:r w:rsidR="00784AAA">
        <w:fldChar w:fldCharType="begin"/>
      </w:r>
      <w:r w:rsidR="00784AAA">
        <w:instrText xml:space="preserve"> ADDIN ZOTERO_ITEM CSL_CITATION {"citationID":"BnmJa5P4","properties":{"formattedCitation":"(Hagberg et al., 2008)","plainCitation":"(Hagberg et al., 2008)","noteIndex":0},"citationItems":[{"id":196,"uris":["http://zotero.org/users/local/JDH5x0lp/items/PBKZWT34"],"uri":["http://zotero.org/users/local/JDH5x0lp/items/PBKZWT34"],"itemData":{"id":196,"type":"report","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 loops. The nodes in NetworkX graphs can be any (hashable) Python object and edges can contain arbitrary data; this flexibility mad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h exchange with existing data, and provides generators for many classic graphs and popular graph models, such as the Erdoes-Renyi, Small World, and Barabasi-Albert models, are included.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language":"English","number":"LA-UR-08-05495; LA-UR-08-5495","publisher":"Los Alamos National Lab. (LANL), Los Alamos, NM (United States)","source":"www.osti.gov","title":"Exploring network structure, dynamics, and function using networkx","URL":"https://www.osti.gov/biblio/960616","author":[{"family":"Hagberg","given":"Aric"},{"family":"Swart","given":"Pieter"},{"family":"S Chult","given":"Daniel"}],"accessed":{"date-parts":[["2021",10,15]]},"issued":{"date-parts":[["2008",1,1]]}}}],"schema":"https://github.com/citation-style-language/schema/raw/master/csl-citation.json"} </w:instrText>
      </w:r>
      <w:r w:rsidR="00784AAA">
        <w:fldChar w:fldCharType="separate"/>
      </w:r>
      <w:r w:rsidR="00784AAA" w:rsidRPr="00784AAA">
        <w:rPr>
          <w:rFonts w:ascii="Calibri" w:hAnsi="Calibri" w:cs="Calibri"/>
        </w:rPr>
        <w:t>(Hagberg et al., 2008)</w:t>
      </w:r>
      <w:r w:rsidR="00784AAA">
        <w:fldChar w:fldCharType="end"/>
      </w:r>
      <w:r w:rsidRPr="008F3E35">
        <w:t>.</w:t>
      </w:r>
    </w:p>
    <w:p w14:paraId="41E6CB6B" w14:textId="6EF72857" w:rsidR="00A976B5" w:rsidRDefault="00E81CDE" w:rsidP="00E81CDE">
      <w:pPr>
        <w:jc w:val="both"/>
      </w:pPr>
      <w:r>
        <w:t xml:space="preserve">Function for </w:t>
      </w:r>
      <w:r w:rsidR="00F1582C">
        <w:t>Networkx</w:t>
      </w:r>
      <w:r>
        <w:t>:</w:t>
      </w:r>
    </w:p>
    <w:p w14:paraId="1AD3782F" w14:textId="4B348F20" w:rsidR="00583A04" w:rsidRPr="00EB62D9" w:rsidRDefault="001C68A4" w:rsidP="00E81CDE">
      <w:pPr>
        <w:jc w:val="both"/>
        <w:rPr>
          <w:rFonts w:ascii="Consolas" w:hAnsi="Consolas"/>
          <w:color w:val="808080" w:themeColor="background1" w:themeShade="80"/>
          <w:sz w:val="18"/>
          <w:szCs w:val="18"/>
        </w:rPr>
      </w:pPr>
      <w:r w:rsidRPr="00EB62D9">
        <w:rPr>
          <w:rFonts w:ascii="Consolas" w:hAnsi="Consolas"/>
          <w:color w:val="808080" w:themeColor="background1" w:themeShade="80"/>
          <w:sz w:val="18"/>
          <w:szCs w:val="18"/>
        </w:rPr>
        <w:t xml:space="preserve">Import </w:t>
      </w:r>
      <w:proofErr w:type="spellStart"/>
      <w:r w:rsidRPr="00EB62D9">
        <w:rPr>
          <w:rFonts w:ascii="Consolas" w:hAnsi="Consolas"/>
          <w:color w:val="808080" w:themeColor="background1" w:themeShade="80"/>
          <w:sz w:val="18"/>
          <w:szCs w:val="18"/>
        </w:rPr>
        <w:t>networkx</w:t>
      </w:r>
      <w:proofErr w:type="spellEnd"/>
      <w:r w:rsidRPr="00EB62D9">
        <w:rPr>
          <w:rFonts w:ascii="Consolas" w:hAnsi="Consolas"/>
          <w:color w:val="808080" w:themeColor="background1" w:themeShade="80"/>
          <w:sz w:val="18"/>
          <w:szCs w:val="18"/>
        </w:rPr>
        <w:t xml:space="preserve"> as </w:t>
      </w:r>
      <w:proofErr w:type="spellStart"/>
      <w:r w:rsidRPr="00EB62D9">
        <w:rPr>
          <w:rFonts w:ascii="Consolas" w:hAnsi="Consolas"/>
          <w:color w:val="808080" w:themeColor="background1" w:themeShade="80"/>
          <w:sz w:val="18"/>
          <w:szCs w:val="18"/>
        </w:rPr>
        <w:t>nx</w:t>
      </w:r>
      <w:proofErr w:type="spellEnd"/>
    </w:p>
    <w:p w14:paraId="7425435B" w14:textId="6367C33C" w:rsidR="00E81CDE" w:rsidRDefault="00583A04" w:rsidP="00E81CDE">
      <w:pPr>
        <w:jc w:val="both"/>
        <w:rPr>
          <w:rFonts w:ascii="Consolas" w:hAnsi="Consolas"/>
          <w:color w:val="808080" w:themeColor="background1" w:themeShade="80"/>
          <w:sz w:val="18"/>
          <w:szCs w:val="18"/>
        </w:rPr>
      </w:pPr>
      <w:proofErr w:type="spellStart"/>
      <w:r w:rsidRPr="00EB62D9">
        <w:rPr>
          <w:rFonts w:ascii="Consolas" w:hAnsi="Consolas"/>
          <w:color w:val="808080" w:themeColor="background1" w:themeShade="80"/>
          <w:sz w:val="18"/>
          <w:szCs w:val="18"/>
        </w:rPr>
        <w:t>nx.draw</w:t>
      </w:r>
      <w:proofErr w:type="spellEnd"/>
      <w:r w:rsidRPr="00EB62D9">
        <w:rPr>
          <w:rFonts w:ascii="Consolas" w:hAnsi="Consolas"/>
          <w:color w:val="808080" w:themeColor="background1" w:themeShade="80"/>
          <w:sz w:val="18"/>
          <w:szCs w:val="18"/>
        </w:rPr>
        <w:t>(</w:t>
      </w:r>
      <w:proofErr w:type="spellStart"/>
      <w:r w:rsidRPr="00EB62D9">
        <w:rPr>
          <w:rFonts w:ascii="Consolas" w:hAnsi="Consolas"/>
          <w:color w:val="808080" w:themeColor="background1" w:themeShade="80"/>
          <w:sz w:val="18"/>
          <w:szCs w:val="18"/>
        </w:rPr>
        <w:t>G,pos,alpha</w:t>
      </w:r>
      <w:proofErr w:type="spellEnd"/>
      <w:r w:rsidRPr="00EB62D9">
        <w:rPr>
          <w:rFonts w:ascii="Consolas" w:hAnsi="Consolas"/>
          <w:color w:val="808080" w:themeColor="background1" w:themeShade="80"/>
          <w:sz w:val="18"/>
          <w:szCs w:val="18"/>
        </w:rPr>
        <w:t xml:space="preserve">=1,width,with_labels = </w:t>
      </w:r>
      <w:proofErr w:type="spellStart"/>
      <w:r w:rsidRPr="00EB62D9">
        <w:rPr>
          <w:rFonts w:ascii="Consolas" w:hAnsi="Consolas"/>
          <w:color w:val="808080" w:themeColor="background1" w:themeShade="80"/>
          <w:sz w:val="18"/>
          <w:szCs w:val="18"/>
        </w:rPr>
        <w:t>True,node_size</w:t>
      </w:r>
      <w:proofErr w:type="spellEnd"/>
      <w:r w:rsidRPr="00EB62D9">
        <w:rPr>
          <w:rFonts w:ascii="Consolas" w:hAnsi="Consolas"/>
          <w:color w:val="808080" w:themeColor="background1" w:themeShade="80"/>
          <w:sz w:val="18"/>
          <w:szCs w:val="18"/>
        </w:rPr>
        <w:t xml:space="preserve">, </w:t>
      </w:r>
      <w:proofErr w:type="spellStart"/>
      <w:r w:rsidRPr="00EB62D9">
        <w:rPr>
          <w:rFonts w:ascii="Consolas" w:hAnsi="Consolas"/>
          <w:color w:val="808080" w:themeColor="background1" w:themeShade="80"/>
          <w:sz w:val="18"/>
          <w:szCs w:val="18"/>
        </w:rPr>
        <w:t>edge_color,node_</w:t>
      </w:r>
      <w:proofErr w:type="gramStart"/>
      <w:r w:rsidRPr="00EB62D9">
        <w:rPr>
          <w:rFonts w:ascii="Consolas" w:hAnsi="Consolas"/>
          <w:color w:val="808080" w:themeColor="background1" w:themeShade="80"/>
          <w:sz w:val="18"/>
          <w:szCs w:val="18"/>
        </w:rPr>
        <w:t>color</w:t>
      </w:r>
      <w:proofErr w:type="spellEnd"/>
      <w:r w:rsidRPr="00EB62D9">
        <w:rPr>
          <w:rFonts w:ascii="Consolas" w:hAnsi="Consolas"/>
          <w:color w:val="808080" w:themeColor="background1" w:themeShade="80"/>
          <w:sz w:val="18"/>
          <w:szCs w:val="18"/>
        </w:rPr>
        <w:t>,..</w:t>
      </w:r>
      <w:proofErr w:type="gramEnd"/>
      <w:r w:rsidRPr="00EB62D9">
        <w:rPr>
          <w:rFonts w:ascii="Consolas" w:hAnsi="Consolas"/>
          <w:color w:val="808080" w:themeColor="background1" w:themeShade="80"/>
          <w:sz w:val="18"/>
          <w:szCs w:val="18"/>
        </w:rPr>
        <w:t>)</w:t>
      </w:r>
    </w:p>
    <w:p w14:paraId="1EB9B143" w14:textId="0058168A" w:rsidR="00EB62D9" w:rsidRDefault="0004410C" w:rsidP="0004410C">
      <w:pPr>
        <w:jc w:val="center"/>
        <w:rPr>
          <w:rFonts w:ascii="Consolas" w:hAnsi="Consolas"/>
          <w:color w:val="808080" w:themeColor="background1" w:themeShade="80"/>
          <w:sz w:val="18"/>
          <w:szCs w:val="18"/>
        </w:rPr>
      </w:pPr>
      <w:r>
        <w:rPr>
          <w:rFonts w:ascii="Consolas" w:hAnsi="Consolas"/>
          <w:noProof/>
          <w:color w:val="808080" w:themeColor="background1" w:themeShade="80"/>
          <w:sz w:val="18"/>
          <w:szCs w:val="18"/>
        </w:rPr>
        <w:drawing>
          <wp:inline distT="0" distB="0" distL="0" distR="0" wp14:anchorId="0D7E7F40" wp14:editId="76B66F48">
            <wp:extent cx="2866362" cy="1884459"/>
            <wp:effectExtent l="0" t="0" r="0" b="0"/>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07316" cy="1911384"/>
                    </a:xfrm>
                    <a:prstGeom prst="rect">
                      <a:avLst/>
                    </a:prstGeom>
                    <a:noFill/>
                    <a:ln>
                      <a:noFill/>
                    </a:ln>
                  </pic:spPr>
                </pic:pic>
              </a:graphicData>
            </a:graphic>
          </wp:inline>
        </w:drawing>
      </w:r>
    </w:p>
    <w:p w14:paraId="4E6553B2" w14:textId="1C29BCD7" w:rsidR="0004410C" w:rsidRDefault="00FB73A1" w:rsidP="00FB73A1">
      <w:pPr>
        <w:pStyle w:val="Caption"/>
        <w:jc w:val="center"/>
      </w:pPr>
      <w:r>
        <w:t xml:space="preserve">Figure </w:t>
      </w:r>
      <w:fldSimple w:instr=" SEQ Figure \* ARABIC ">
        <w:r w:rsidR="00D2083B">
          <w:rPr>
            <w:noProof/>
          </w:rPr>
          <w:t>5</w:t>
        </w:r>
      </w:fldSimple>
      <w:r>
        <w:t xml:space="preserve"> </w:t>
      </w:r>
      <w:r w:rsidR="003C65EA">
        <w:t>5-word</w:t>
      </w:r>
      <w:r>
        <w:t xml:space="preserve"> Networkx representation from a document</w:t>
      </w:r>
    </w:p>
    <w:p w14:paraId="1C357D7C" w14:textId="77777777" w:rsidR="004B6B2B" w:rsidRDefault="004B6B2B" w:rsidP="008618D0">
      <w:r>
        <w:t>Where:</w:t>
      </w:r>
    </w:p>
    <w:p w14:paraId="02C06AF8" w14:textId="515BAF28" w:rsidR="004B6B2B" w:rsidRDefault="008618D0" w:rsidP="008618D0">
      <w:r>
        <w:t xml:space="preserve">The </w:t>
      </w:r>
      <w:r w:rsidR="001D323B">
        <w:t xml:space="preserve">nodes represent the </w:t>
      </w:r>
      <w:r w:rsidR="004B6B2B">
        <w:t>words from the documents and the edges represent the</w:t>
      </w:r>
      <w:r w:rsidR="00E3022E">
        <w:t xml:space="preserve"> weight of similarity between the words in t</w:t>
      </w:r>
      <w:r w:rsidR="00DC3FF0">
        <w:t>he document.</w:t>
      </w:r>
    </w:p>
    <w:p w14:paraId="455B7749" w14:textId="77777777" w:rsidR="00FB099A" w:rsidRPr="008618D0" w:rsidRDefault="00FB099A" w:rsidP="008618D0"/>
    <w:p w14:paraId="4DB75107" w14:textId="5D341829" w:rsidR="001B5554" w:rsidRDefault="00E16F02" w:rsidP="001B5554">
      <w:pPr>
        <w:pStyle w:val="Heading5"/>
      </w:pPr>
      <w:r>
        <w:t>3.6 St</w:t>
      </w:r>
      <w:r w:rsidR="002534A3">
        <w:t>atistical</w:t>
      </w:r>
      <w:r>
        <w:t xml:space="preserve"> test</w:t>
      </w:r>
      <w:r w:rsidR="002534A3">
        <w:t xml:space="preserve"> – Mantel test</w:t>
      </w:r>
    </w:p>
    <w:p w14:paraId="39A4244E" w14:textId="6127514C" w:rsidR="0001001A" w:rsidRDefault="0001001A" w:rsidP="00D42650">
      <w:pPr>
        <w:jc w:val="both"/>
      </w:pPr>
    </w:p>
    <w:p w14:paraId="16C55665" w14:textId="77777777" w:rsidR="00980297" w:rsidRPr="00980297" w:rsidRDefault="00980297" w:rsidP="00B41B25">
      <w:pPr>
        <w:jc w:val="both"/>
        <w:rPr>
          <w:color w:val="000000"/>
          <w:shd w:val="clear" w:color="auto" w:fill="FFFFFF"/>
        </w:rPr>
      </w:pPr>
      <w:r w:rsidRPr="00980297">
        <w:rPr>
          <w:color w:val="000000"/>
          <w:shd w:val="clear" w:color="auto" w:fill="FFFFFF"/>
        </w:rPr>
        <w:t xml:space="preserve">To compare the correspondence of one set of distances with another, a variety of approaches have been created. Among these are (1) matrix correlation techniques, (2) </w:t>
      </w:r>
      <w:proofErr w:type="spellStart"/>
      <w:r w:rsidRPr="00980297">
        <w:rPr>
          <w:color w:val="000000"/>
          <w:shd w:val="clear" w:color="auto" w:fill="FFFFFF"/>
        </w:rPr>
        <w:t>Spielmen's</w:t>
      </w:r>
      <w:proofErr w:type="spellEnd"/>
      <w:r w:rsidRPr="00980297">
        <w:rPr>
          <w:color w:val="000000"/>
          <w:shd w:val="clear" w:color="auto" w:fill="FFFFFF"/>
        </w:rPr>
        <w:t xml:space="preserve"> network matching </w:t>
      </w:r>
      <w:r w:rsidRPr="00980297">
        <w:rPr>
          <w:color w:val="000000"/>
          <w:shd w:val="clear" w:color="auto" w:fill="FFFFFF"/>
        </w:rPr>
        <w:lastRenderedPageBreak/>
        <w:t xml:space="preserve">techniques, (3) matrix dilation and rotation techniques, and (4) Lingoes and Guttman's smallest-space approaches. </w:t>
      </w:r>
      <w:proofErr w:type="gramStart"/>
      <w:r w:rsidRPr="00980297">
        <w:rPr>
          <w:color w:val="000000"/>
          <w:shd w:val="clear" w:color="auto" w:fill="FFFFFF"/>
        </w:rPr>
        <w:t>All of</w:t>
      </w:r>
      <w:proofErr w:type="gramEnd"/>
      <w:r w:rsidRPr="00980297">
        <w:rPr>
          <w:color w:val="000000"/>
          <w:shd w:val="clear" w:color="auto" w:fill="FFFFFF"/>
        </w:rPr>
        <w:t xml:space="preserve"> these strategies have trouble determining statistical significance. The issue is that all pairwise distances between k units (in this case semantics) cannot be independent.</w:t>
      </w:r>
    </w:p>
    <w:p w14:paraId="270E9295" w14:textId="44D983FD" w:rsidR="003C45B0" w:rsidRDefault="00980297" w:rsidP="00B41B25">
      <w:pPr>
        <w:jc w:val="both"/>
        <w:rPr>
          <w:color w:val="000000"/>
          <w:shd w:val="clear" w:color="auto" w:fill="FFFFFF"/>
        </w:rPr>
      </w:pPr>
      <w:r w:rsidRPr="00980297">
        <w:rPr>
          <w:color w:val="000000"/>
          <w:shd w:val="clear" w:color="auto" w:fill="FFFFFF"/>
        </w:rPr>
        <w:t xml:space="preserve">One of the most common techniques </w:t>
      </w:r>
      <w:r w:rsidR="0005533A">
        <w:rPr>
          <w:color w:val="000000"/>
          <w:shd w:val="clear" w:color="auto" w:fill="FFFFFF"/>
        </w:rPr>
        <w:t>for</w:t>
      </w:r>
      <w:r w:rsidRPr="00980297">
        <w:rPr>
          <w:color w:val="000000"/>
          <w:shd w:val="clear" w:color="auto" w:fill="FFFFFF"/>
        </w:rPr>
        <w:t xml:space="preserve"> evaluating spatial dynamics driving population structure is to compare genetic divergence or genetic distances, estimated by pairwise FST and associated statistics, with geographical distances, as measured by the Mantel test (</w:t>
      </w:r>
      <w:proofErr w:type="spellStart"/>
      <w:r w:rsidRPr="00980297">
        <w:rPr>
          <w:color w:val="000000"/>
          <w:shd w:val="clear" w:color="auto" w:fill="FFFFFF"/>
        </w:rPr>
        <w:t>Diniz</w:t>
      </w:r>
      <w:proofErr w:type="spellEnd"/>
      <w:r w:rsidRPr="00980297">
        <w:rPr>
          <w:color w:val="000000"/>
          <w:shd w:val="clear" w:color="auto" w:fill="FFFFFF"/>
        </w:rPr>
        <w:t>-Filho et al., 2013). Using a similar method, we apply the mantel test to the semantic word population and use the mantel test to calculate the geographical distance in the space.</w:t>
      </w:r>
      <w:r w:rsidR="00B41B25">
        <w:rPr>
          <w:color w:val="000000"/>
          <w:shd w:val="clear" w:color="auto" w:fill="FFFFFF"/>
        </w:rPr>
        <w:t xml:space="preserve"> </w:t>
      </w:r>
      <w:r w:rsidR="00AF64DE">
        <w:rPr>
          <w:color w:val="000000"/>
          <w:shd w:val="clear" w:color="auto" w:fill="FFFFFF"/>
        </w:rPr>
        <w:t>T</w:t>
      </w:r>
      <w:r w:rsidRPr="00980297">
        <w:rPr>
          <w:color w:val="000000"/>
          <w:shd w:val="clear" w:color="auto" w:fill="FFFFFF"/>
        </w:rPr>
        <w:t>o assess the importance of various populations. We must experiment with various populations (top words) derived from the corpus of texts.</w:t>
      </w:r>
    </w:p>
    <w:p w14:paraId="376B3E03" w14:textId="5FC2807E" w:rsidR="00973F3D" w:rsidRDefault="00973F3D" w:rsidP="00B41B25">
      <w:pPr>
        <w:jc w:val="both"/>
        <w:rPr>
          <w:color w:val="000000"/>
          <w:shd w:val="clear" w:color="auto" w:fill="FFFFFF"/>
        </w:rPr>
      </w:pPr>
      <w:r w:rsidRPr="00973F3D">
        <w:rPr>
          <w:color w:val="000000"/>
          <w:shd w:val="clear" w:color="auto" w:fill="FFFFFF"/>
        </w:rPr>
        <w:t xml:space="preserve">When comparing one corpus to another, we need to see if the shape of the global representation of the document collection is stable. The matrix of pairwise similarities across the papers is one way to depict this global form. The Mantel test is a technique for comparing two similarity matrices. This test is a popular way to evaluate the relationships between two distance matrices, or more broadly, two similarity or proximity matrices. It involves using a statistic r to assess the significance of the measure of connection between the elements in two </w:t>
      </w:r>
      <w:r w:rsidR="006C3043">
        <w:rPr>
          <w:color w:val="000000"/>
          <w:shd w:val="clear" w:color="auto" w:fill="FFFFFF"/>
        </w:rPr>
        <w:t>-</w:t>
      </w:r>
      <w:r w:rsidRPr="00973F3D">
        <w:rPr>
          <w:color w:val="000000"/>
          <w:shd w:val="clear" w:color="auto" w:fill="FFFFFF"/>
        </w:rPr>
        <w:t>matrices and then comparing it to the distribution of the values discovered by randomly reallocating the order of the elements in one of the matrices. For two similarity matrices, we used the statistic r, which is the sum of the products of the standardised similarities</w:t>
      </w:r>
      <w:r w:rsidR="00A12BDB">
        <w:rPr>
          <w:color w:val="000000"/>
          <w:shd w:val="clear" w:color="auto" w:fill="FFFFFF"/>
        </w:rPr>
        <w:fldChar w:fldCharType="begin"/>
      </w:r>
      <w:r w:rsidR="00A12BDB">
        <w:rPr>
          <w:color w:val="000000"/>
          <w:shd w:val="clear" w:color="auto" w:fill="FFFFFF"/>
        </w:rPr>
        <w:instrText xml:space="preserve"> ADDIN ZOTERO_ITEM CSL_CITATION {"citationID":"YLSVEaZP","properties":{"formattedCitation":"(Besan\\uc0\\u231{}on and Rajman, 2002)","plainCitation":"(Besançon and Rajman, 2002)","noteIndex":0},"citationItems":[{"id":199,"uris":["http://zotero.org/users/local/JDH5x0lp/items/ERZYHUIB"],"uri":["http://zotero.org/users/local/JDH5x0lp/items/ERZYHUIB"],"itemData":{"id":199,"type":"article-journal","abstract":"In this contribution, we propose a method that uses a multilingual framework to validate the relevance of the notion of vector based semantic similarity between texts. The goal is to verify that vector based semantic similarities can be reliably transfered from one language to another. More precisely, the idea is to test whether the relative positions of documents in a vector space associated with a given source language are close to the ones of their translations in the vector space associated with the target language. The experiments, carried out with both the standard Vector Space model and the more advanced DSIR model, have given very promising results.","source":"ResearchGate","title":"Evaluation of a Vector Space Similarity Measure in a Multilingual Framework","author":[{"family":"Besançon","given":"Romaric"},{"family":"Rajman","given":"Martin"}],"issued":{"date-parts":[["2002",10,4]]}}}],"schema":"https://github.com/citation-style-language/schema/raw/master/csl-citation.json"} </w:instrText>
      </w:r>
      <w:r w:rsidR="00A12BDB">
        <w:rPr>
          <w:color w:val="000000"/>
          <w:shd w:val="clear" w:color="auto" w:fill="FFFFFF"/>
        </w:rPr>
        <w:fldChar w:fldCharType="separate"/>
      </w:r>
      <w:r w:rsidR="00A12BDB" w:rsidRPr="00A12BDB">
        <w:rPr>
          <w:rFonts w:ascii="Calibri" w:hAnsi="Calibri" w:cs="Calibri"/>
          <w:szCs w:val="24"/>
        </w:rPr>
        <w:t>(</w:t>
      </w:r>
      <w:proofErr w:type="spellStart"/>
      <w:r w:rsidR="00A12BDB" w:rsidRPr="00A12BDB">
        <w:rPr>
          <w:rFonts w:ascii="Calibri" w:hAnsi="Calibri" w:cs="Calibri"/>
          <w:szCs w:val="24"/>
        </w:rPr>
        <w:t>Besançon</w:t>
      </w:r>
      <w:proofErr w:type="spellEnd"/>
      <w:r w:rsidR="00A12BDB" w:rsidRPr="00A12BDB">
        <w:rPr>
          <w:rFonts w:ascii="Calibri" w:hAnsi="Calibri" w:cs="Calibri"/>
          <w:szCs w:val="24"/>
        </w:rPr>
        <w:t xml:space="preserve"> and </w:t>
      </w:r>
      <w:proofErr w:type="spellStart"/>
      <w:r w:rsidR="00A12BDB" w:rsidRPr="00A12BDB">
        <w:rPr>
          <w:rFonts w:ascii="Calibri" w:hAnsi="Calibri" w:cs="Calibri"/>
          <w:szCs w:val="24"/>
        </w:rPr>
        <w:t>Rajman</w:t>
      </w:r>
      <w:proofErr w:type="spellEnd"/>
      <w:r w:rsidR="00A12BDB" w:rsidRPr="00A12BDB">
        <w:rPr>
          <w:rFonts w:ascii="Calibri" w:hAnsi="Calibri" w:cs="Calibri"/>
          <w:szCs w:val="24"/>
        </w:rPr>
        <w:t>, 2002)</w:t>
      </w:r>
      <w:r w:rsidR="00A12BDB">
        <w:rPr>
          <w:color w:val="000000"/>
          <w:shd w:val="clear" w:color="auto" w:fill="FFFFFF"/>
        </w:rPr>
        <w:fldChar w:fldCharType="end"/>
      </w:r>
      <w:r w:rsidRPr="00973F3D">
        <w:rPr>
          <w:color w:val="000000"/>
          <w:shd w:val="clear" w:color="auto" w:fill="FFFFFF"/>
        </w:rPr>
        <w:t>.</w:t>
      </w:r>
    </w:p>
    <w:p w14:paraId="4C47FA4B" w14:textId="36DE2D00" w:rsidR="00134FD2" w:rsidRDefault="009B408D" w:rsidP="009A1568">
      <w:pPr>
        <w:jc w:val="both"/>
        <w:rPr>
          <w:color w:val="000000"/>
          <w:shd w:val="clear" w:color="auto" w:fill="FFFFFF"/>
        </w:rPr>
      </w:pPr>
      <w:r>
        <w:rPr>
          <w:color w:val="000000"/>
          <w:shd w:val="clear" w:color="auto" w:fill="FFFFFF"/>
        </w:rPr>
        <w:t>“</w:t>
      </w:r>
      <w:r w:rsidRPr="009B408D">
        <w:rPr>
          <w:color w:val="000000"/>
          <w:shd w:val="clear" w:color="auto" w:fill="FFFFFF"/>
        </w:rPr>
        <w:t>Mantel's test is based on a regression analysis,</w:t>
      </w:r>
      <w:r>
        <w:rPr>
          <w:color w:val="000000"/>
          <w:shd w:val="clear" w:color="auto" w:fill="FFFFFF"/>
        </w:rPr>
        <w:t xml:space="preserve"> </w:t>
      </w:r>
      <w:r w:rsidRPr="009B408D">
        <w:rPr>
          <w:color w:val="000000"/>
          <w:shd w:val="clear" w:color="auto" w:fill="FFFFFF"/>
        </w:rPr>
        <w:t>in which the variables are distance dissimilarity (or similarity)</w:t>
      </w:r>
      <w:r>
        <w:rPr>
          <w:color w:val="000000"/>
          <w:shd w:val="clear" w:color="auto" w:fill="FFFFFF"/>
        </w:rPr>
        <w:t xml:space="preserve"> </w:t>
      </w:r>
      <w:r w:rsidRPr="009B408D">
        <w:rPr>
          <w:color w:val="000000"/>
          <w:shd w:val="clear" w:color="auto" w:fill="FFFFFF"/>
        </w:rPr>
        <w:t>matrices summarizing all pairwise sample combinations</w:t>
      </w:r>
      <w:r>
        <w:rPr>
          <w:color w:val="000000"/>
          <w:shd w:val="clear" w:color="auto" w:fill="FFFFFF"/>
        </w:rPr>
        <w:t>”</w:t>
      </w:r>
      <w:r w:rsidR="0047451E">
        <w:rPr>
          <w:color w:val="000000"/>
          <w:shd w:val="clear" w:color="auto" w:fill="FFFFFF"/>
        </w:rPr>
        <w:fldChar w:fldCharType="begin"/>
      </w:r>
      <w:r w:rsidR="0047451E">
        <w:rPr>
          <w:color w:val="000000"/>
          <w:shd w:val="clear" w:color="auto" w:fill="FFFFFF"/>
        </w:rPr>
        <w:instrText xml:space="preserve"> ADDIN ZOTERO_ITEM CSL_CITATION {"citationID":"KG5Q1cHl","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47451E">
        <w:rPr>
          <w:color w:val="000000"/>
          <w:shd w:val="clear" w:color="auto" w:fill="FFFFFF"/>
        </w:rPr>
        <w:fldChar w:fldCharType="separate"/>
      </w:r>
      <w:r w:rsidR="0047451E" w:rsidRPr="0047451E">
        <w:rPr>
          <w:rFonts w:ascii="Calibri" w:hAnsi="Calibri" w:cs="Calibri"/>
        </w:rPr>
        <w:t>(</w:t>
      </w:r>
      <w:proofErr w:type="spellStart"/>
      <w:r w:rsidR="0047451E" w:rsidRPr="0047451E">
        <w:rPr>
          <w:rFonts w:ascii="Calibri" w:hAnsi="Calibri" w:cs="Calibri"/>
        </w:rPr>
        <w:t>Diniz</w:t>
      </w:r>
      <w:proofErr w:type="spellEnd"/>
      <w:r w:rsidR="0047451E" w:rsidRPr="0047451E">
        <w:rPr>
          <w:rFonts w:ascii="Calibri" w:hAnsi="Calibri" w:cs="Calibri"/>
        </w:rPr>
        <w:t>-Filho et al., 2013)</w:t>
      </w:r>
      <w:r w:rsidR="0047451E">
        <w:rPr>
          <w:color w:val="000000"/>
          <w:shd w:val="clear" w:color="auto" w:fill="FFFFFF"/>
        </w:rPr>
        <w:fldChar w:fldCharType="end"/>
      </w:r>
      <w:r w:rsidRPr="009B408D">
        <w:rPr>
          <w:color w:val="000000"/>
          <w:shd w:val="clear" w:color="auto" w:fill="FFFFFF"/>
        </w:rPr>
        <w:t>.</w:t>
      </w:r>
    </w:p>
    <w:p w14:paraId="70B47C65" w14:textId="0009C27C" w:rsidR="001614D6" w:rsidRDefault="005E483B" w:rsidP="001614D6">
      <w:pPr>
        <w:jc w:val="both"/>
        <w:rPr>
          <w:rFonts w:ascii="Georgia" w:hAnsi="Georgia"/>
          <w:color w:val="333333"/>
          <w:sz w:val="23"/>
          <w:szCs w:val="23"/>
          <w:shd w:val="clear" w:color="auto" w:fill="FFFFFF"/>
        </w:rPr>
      </w:pPr>
      <w:r>
        <w:rPr>
          <w:color w:val="000000"/>
          <w:shd w:val="clear" w:color="auto" w:fill="FFFFFF"/>
        </w:rPr>
        <w:t>As</w:t>
      </w:r>
      <w:r w:rsidR="009B630F">
        <w:rPr>
          <w:color w:val="000000"/>
          <w:shd w:val="clear" w:color="auto" w:fill="FFFFFF"/>
        </w:rPr>
        <w:t xml:space="preserve">suming, 2D data consisting of </w:t>
      </w:r>
      <w:r w:rsidR="001A2790">
        <w:rPr>
          <w:color w:val="000000"/>
          <w:shd w:val="clear" w:color="auto" w:fill="FFFFFF"/>
        </w:rPr>
        <w:t>group of top similarity words</w:t>
      </w:r>
      <w:r w:rsidR="009E1D00" w:rsidRPr="009E1D00">
        <w:rPr>
          <w:rStyle w:val="Heading1Char"/>
          <w:rFonts w:ascii="MathJax_Main" w:hAnsi="MathJax_Main"/>
          <w:sz w:val="25"/>
          <w:szCs w:val="25"/>
          <w:bdr w:val="none" w:sz="0" w:space="0" w:color="auto" w:frame="1"/>
        </w:rPr>
        <w:t xml:space="preserve"> </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proofErr w:type="gramStart"/>
      <w:r w:rsidR="009E1D00">
        <w:rPr>
          <w:rStyle w:val="mo"/>
          <w:rFonts w:ascii="MathJax_Main" w:hAnsi="MathJax_Main"/>
          <w:sz w:val="25"/>
          <w:szCs w:val="25"/>
          <w:bdr w:val="none" w:sz="0" w:space="0" w:color="auto" w:frame="1"/>
        </w:rPr>
        <w:t>)</w:t>
      </w:r>
      <w:r w:rsidR="009E1D00">
        <w:rPr>
          <w:rFonts w:ascii="Georgia" w:hAnsi="Georgia"/>
          <w:color w:val="333333"/>
          <w:sz w:val="23"/>
          <w:szCs w:val="23"/>
          <w:shd w:val="clear" w:color="auto" w:fill="FFFFFF"/>
        </w:rPr>
        <w:t>,…</w:t>
      </w:r>
      <w:proofErr w:type="gramEnd"/>
      <w:r w:rsidR="009E1D00">
        <w:rPr>
          <w:rFonts w:ascii="Georgia" w:hAnsi="Georgia"/>
          <w:color w:val="333333"/>
          <w:sz w:val="23"/>
          <w:szCs w:val="23"/>
          <w:shd w:val="clear" w:color="auto" w:fill="FFFFFF"/>
        </w:rPr>
        <w:t>, </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proofErr w:type="spellStart"/>
      <w:r w:rsidR="009E1D00">
        <w:rPr>
          <w:rStyle w:val="mi"/>
          <w:rFonts w:ascii="MathJax_Math-italic" w:hAnsi="MathJax_Math-italic"/>
          <w:sz w:val="25"/>
          <w:szCs w:val="25"/>
          <w:bdr w:val="none" w:sz="0" w:space="0" w:color="auto" w:frame="1"/>
        </w:rPr>
        <w:t>s</w:t>
      </w:r>
      <w:r w:rsidR="009E1D00">
        <w:rPr>
          <w:rStyle w:val="mi"/>
          <w:rFonts w:ascii="MathJax_Math-italic" w:hAnsi="MathJax_Math-italic"/>
          <w:sz w:val="18"/>
          <w:szCs w:val="18"/>
          <w:bdr w:val="none" w:sz="0" w:space="0" w:color="auto" w:frame="1"/>
        </w:rPr>
        <w:t>N</w:t>
      </w:r>
      <w:proofErr w:type="spellEnd"/>
      <w:r w:rsidR="009E1D00">
        <w:rPr>
          <w:rStyle w:val="mo"/>
          <w:rFonts w:ascii="MathJax_Main" w:hAnsi="MathJax_Main"/>
          <w:sz w:val="25"/>
          <w:szCs w:val="25"/>
          <w:bdr w:val="none" w:sz="0" w:space="0" w:color="auto" w:frame="1"/>
        </w:rPr>
        <w:t>)</w:t>
      </w:r>
      <w:r w:rsidR="009E1D00">
        <w:rPr>
          <w:rStyle w:val="mo"/>
          <w:rFonts w:ascii="MathJax_Main" w:hAnsi="MathJax_Main"/>
          <w:sz w:val="25"/>
          <w:szCs w:val="25"/>
          <w:bdr w:val="none" w:sz="0" w:space="0" w:color="auto" w:frame="1"/>
        </w:rPr>
        <w:t>.</w:t>
      </w:r>
      <w:r w:rsidR="007B1524">
        <w:rPr>
          <w:rStyle w:val="mo"/>
          <w:rFonts w:ascii="MathJax_Main" w:hAnsi="MathJax_Main"/>
          <w:sz w:val="25"/>
          <w:szCs w:val="25"/>
          <w:bdr w:val="none" w:sz="0" w:space="0" w:color="auto" w:frame="1"/>
        </w:rPr>
        <w:t xml:space="preserve"> </w:t>
      </w:r>
      <w:r w:rsidR="007B1524" w:rsidRPr="007B1524">
        <w:rPr>
          <w:rStyle w:val="mo"/>
          <w:rFonts w:ascii="MathJax_Main" w:hAnsi="MathJax_Main"/>
          <w:sz w:val="25"/>
          <w:szCs w:val="25"/>
          <w:bdr w:val="none" w:sz="0" w:space="0" w:color="auto" w:frame="1"/>
        </w:rPr>
        <w:t>I</w:t>
      </w:r>
      <w:r w:rsidR="007B1524" w:rsidRPr="001614D6">
        <w:rPr>
          <w:rStyle w:val="mo"/>
          <w:rFonts w:cstheme="minorHAnsi"/>
          <w:sz w:val="25"/>
          <w:szCs w:val="25"/>
          <w:bdr w:val="none" w:sz="0" w:space="0" w:color="auto" w:frame="1"/>
        </w:rPr>
        <w:t>f the pixel values are correlated or spatially dependent, spatial coordinates that are near to one another will be paired with intensity values that are likewise close to one another.</w:t>
      </w:r>
      <w:r w:rsidR="00C505AD" w:rsidRPr="001614D6">
        <w:rPr>
          <w:rStyle w:val="mo"/>
          <w:rFonts w:cstheme="minorHAnsi"/>
          <w:sz w:val="25"/>
          <w:szCs w:val="25"/>
          <w:bdr w:val="none" w:sz="0" w:space="0" w:color="auto" w:frame="1"/>
        </w:rPr>
        <w:t xml:space="preserve"> To statistically </w:t>
      </w:r>
      <w:r w:rsidR="00AC6AE5" w:rsidRPr="001614D6">
        <w:rPr>
          <w:rStyle w:val="mo"/>
          <w:rFonts w:cstheme="minorHAnsi"/>
          <w:sz w:val="25"/>
          <w:szCs w:val="25"/>
          <w:bdr w:val="none" w:sz="0" w:space="0" w:color="auto" w:frame="1"/>
        </w:rPr>
        <w:t>model the clustering process</w:t>
      </w:r>
      <w:bookmarkStart w:id="10" w:name="_Toc79217139"/>
      <w:bookmarkStart w:id="11" w:name="_Toc79473110"/>
      <w:r w:rsidR="0030296E">
        <w:rPr>
          <w:rStyle w:val="mo"/>
          <w:rFonts w:cstheme="minorHAnsi"/>
          <w:sz w:val="25"/>
          <w:szCs w:val="25"/>
          <w:bdr w:val="none" w:sz="0" w:space="0" w:color="auto" w:frame="1"/>
        </w:rPr>
        <w:t>.</w:t>
      </w:r>
    </w:p>
    <w:p w14:paraId="1DC55DF0" w14:textId="6BBC1F91" w:rsidR="00A1385C" w:rsidRDefault="00A1385C" w:rsidP="001614D6">
      <w:pPr>
        <w:jc w:val="both"/>
        <w:rPr>
          <w:rStyle w:val="mo"/>
          <w:rFonts w:ascii="MathJax_Main" w:hAnsi="MathJax_Main"/>
          <w:color w:val="333333"/>
          <w:sz w:val="25"/>
          <w:szCs w:val="25"/>
          <w:bdr w:val="none" w:sz="0" w:space="0" w:color="auto" w:frame="1"/>
          <w:shd w:val="clear" w:color="auto" w:fill="FFFFFF"/>
        </w:rPr>
      </w:pPr>
      <w:proofErr w:type="spellStart"/>
      <w:r>
        <w:rPr>
          <w:rStyle w:val="mi"/>
          <w:rFonts w:ascii="MathJax_Main-bold" w:hAnsi="MathJax_Main-bold"/>
          <w:color w:val="333333"/>
          <w:sz w:val="25"/>
          <w:szCs w:val="25"/>
          <w:bdr w:val="none" w:sz="0" w:space="0" w:color="auto" w:frame="1"/>
          <w:shd w:val="clear" w:color="auto" w:fill="FFFFFF"/>
        </w:rPr>
        <w:t>W</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w:t>
      </w:r>
      <w:r>
        <w:rPr>
          <w:rStyle w:val="mo"/>
          <w:rFonts w:ascii="MathJax_Main" w:hAnsi="MathJax_Main"/>
          <w:color w:val="333333"/>
          <w:sz w:val="25"/>
          <w:szCs w:val="25"/>
          <w:bdr w:val="none" w:sz="0" w:space="0" w:color="auto" w:frame="1"/>
          <w:shd w:val="clear" w:color="auto" w:fill="FFFFFF"/>
        </w:rPr>
        <w:t xml:space="preserve"> </w:t>
      </w:r>
      <w:r w:rsidR="00967F8A">
        <w:rPr>
          <w:rStyle w:val="mo"/>
          <w:rFonts w:ascii="MathJax_Main" w:hAnsi="MathJax_Main"/>
          <w:color w:val="333333"/>
          <w:sz w:val="25"/>
          <w:szCs w:val="25"/>
          <w:bdr w:val="none" w:sz="0" w:space="0" w:color="auto" w:frame="1"/>
          <w:shd w:val="clear" w:color="auto" w:fill="FFFFFF"/>
        </w:rPr>
        <w:tab/>
        <w:t xml:space="preserve">Describes the spatial proximity of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i</w:t>
      </w:r>
      <w:proofErr w:type="spellEnd"/>
      <w:r w:rsidR="0030296E">
        <w:rPr>
          <w:rFonts w:ascii="Georgia" w:hAnsi="Georgia"/>
          <w:color w:val="333333"/>
          <w:sz w:val="23"/>
          <w:szCs w:val="23"/>
          <w:shd w:val="clear" w:color="auto" w:fill="FFFFFF"/>
        </w:rPr>
        <w:t> and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j</w:t>
      </w:r>
      <w:proofErr w:type="spellEnd"/>
    </w:p>
    <w:p w14:paraId="2F0DCE28" w14:textId="0DB494F1" w:rsidR="00A1385C" w:rsidRDefault="00A1385C" w:rsidP="001614D6">
      <w:pPr>
        <w:jc w:val="both"/>
        <w:rPr>
          <w:rStyle w:val="mi"/>
          <w:rFonts w:ascii="MathJax_Main" w:hAnsi="MathJax_Main"/>
          <w:color w:val="333333"/>
          <w:sz w:val="25"/>
          <w:szCs w:val="25"/>
          <w:bdr w:val="none" w:sz="0" w:space="0" w:color="auto" w:frame="1"/>
          <w:shd w:val="clear" w:color="auto" w:fill="FFFFFF"/>
        </w:rPr>
      </w:pPr>
      <w:r>
        <w:rPr>
          <w:rStyle w:val="mi"/>
          <w:rFonts w:ascii="MathJax_Main" w:hAnsi="MathJax_Main"/>
          <w:color w:val="333333"/>
          <w:sz w:val="25"/>
          <w:szCs w:val="25"/>
          <w:bdr w:val="none" w:sz="0" w:space="0" w:color="auto" w:frame="1"/>
          <w:shd w:val="clear" w:color="auto" w:fill="FFFFFF"/>
        </w:rPr>
        <w:t>A</w:t>
      </w:r>
      <w:r>
        <w:rPr>
          <w:rStyle w:val="mi"/>
          <w:rFonts w:ascii="MathJax_Main" w:hAnsi="MathJax_Main"/>
          <w:color w:val="333333"/>
          <w:sz w:val="25"/>
          <w:szCs w:val="25"/>
          <w:bdr w:val="none" w:sz="0" w:space="0" w:color="auto" w:frame="1"/>
          <w:shd w:val="clear" w:color="auto" w:fill="FFFFFF"/>
        </w:rPr>
        <w:t>nd</w:t>
      </w:r>
    </w:p>
    <w:p w14:paraId="44584C29" w14:textId="5C36ABCB" w:rsidR="00340DDB" w:rsidRDefault="00A1385C" w:rsidP="001614D6">
      <w:pPr>
        <w:jc w:val="both"/>
        <w:rPr>
          <w:rStyle w:val="mo"/>
          <w:rFonts w:ascii="MathJax_Main" w:hAnsi="MathJax_Main"/>
          <w:sz w:val="25"/>
          <w:szCs w:val="25"/>
          <w:bdr w:val="none" w:sz="0" w:space="0" w:color="auto" w:frame="1"/>
        </w:rPr>
      </w:pPr>
      <w:proofErr w:type="spellStart"/>
      <w:r>
        <w:rPr>
          <w:rStyle w:val="mi"/>
          <w:rFonts w:ascii="MathJax_Main-bold" w:hAnsi="MathJax_Main-bold"/>
          <w:color w:val="333333"/>
          <w:sz w:val="25"/>
          <w:szCs w:val="25"/>
          <w:bdr w:val="none" w:sz="0" w:space="0" w:color="auto" w:frame="1"/>
          <w:shd w:val="clear" w:color="auto" w:fill="FFFFFF"/>
        </w:rPr>
        <w:t>U</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w:t>
      </w:r>
      <w:r w:rsidR="0030296E">
        <w:rPr>
          <w:rStyle w:val="mo"/>
          <w:rFonts w:ascii="MathJax_Main" w:hAnsi="MathJax_Main"/>
          <w:color w:val="333333"/>
          <w:sz w:val="25"/>
          <w:szCs w:val="25"/>
          <w:bdr w:val="none" w:sz="0" w:space="0" w:color="auto" w:frame="1"/>
          <w:shd w:val="clear" w:color="auto" w:fill="FFFFFF"/>
        </w:rPr>
        <w:tab/>
        <w:t xml:space="preserve">quantifies the closeness in range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i</w:t>
      </w:r>
      <w:proofErr w:type="spellEnd"/>
      <w:r w:rsidR="00A47017">
        <w:rPr>
          <w:rStyle w:val="mo"/>
          <w:rFonts w:ascii="MathJax_Main" w:hAnsi="MathJax_Main"/>
          <w:sz w:val="25"/>
          <w:szCs w:val="25"/>
          <w:bdr w:val="none" w:sz="0" w:space="0" w:color="auto" w:frame="1"/>
        </w:rPr>
        <w:t>)</w:t>
      </w:r>
      <w:r w:rsidR="00A47017">
        <w:rPr>
          <w:rFonts w:ascii="Georgia" w:hAnsi="Georgia"/>
          <w:color w:val="333333"/>
          <w:sz w:val="23"/>
          <w:szCs w:val="23"/>
          <w:shd w:val="clear" w:color="auto" w:fill="FFFFFF"/>
        </w:rPr>
        <w:t> and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j</w:t>
      </w:r>
      <w:proofErr w:type="spellEnd"/>
      <w:r w:rsidR="00A47017">
        <w:rPr>
          <w:rStyle w:val="mo"/>
          <w:rFonts w:ascii="MathJax_Main" w:hAnsi="MathJax_Main"/>
          <w:sz w:val="25"/>
          <w:szCs w:val="25"/>
          <w:bdr w:val="none" w:sz="0" w:space="0" w:color="auto" w:frame="1"/>
        </w:rPr>
        <w:t>)</w:t>
      </w:r>
    </w:p>
    <w:p w14:paraId="3869688F" w14:textId="7E306E8A" w:rsidR="00A47017" w:rsidRDefault="00B158F2"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Where </w:t>
      </w:r>
      <w:proofErr w:type="spellStart"/>
      <w:r w:rsidR="00C37DD5">
        <w:rPr>
          <w:rStyle w:val="mo"/>
          <w:rFonts w:ascii="MathJax_Main" w:hAnsi="MathJax_Main"/>
          <w:sz w:val="25"/>
          <w:szCs w:val="25"/>
          <w:bdr w:val="none" w:sz="0" w:space="0" w:color="auto" w:frame="1"/>
        </w:rPr>
        <w:t>i</w:t>
      </w:r>
      <w:proofErr w:type="spellEnd"/>
      <w:r>
        <w:rPr>
          <w:rStyle w:val="mo"/>
          <w:rFonts w:ascii="MathJax_Main" w:hAnsi="MathJax_Main"/>
          <w:sz w:val="25"/>
          <w:szCs w:val="25"/>
          <w:bdr w:val="none" w:sz="0" w:space="0" w:color="auto" w:frame="1"/>
        </w:rPr>
        <w:t xml:space="preserve"> and j represent to integer positions on samp</w:t>
      </w:r>
      <w:r w:rsidR="0007111E">
        <w:rPr>
          <w:rStyle w:val="mo"/>
          <w:rFonts w:ascii="MathJax_Main" w:hAnsi="MathJax_Main"/>
          <w:sz w:val="25"/>
          <w:szCs w:val="25"/>
          <w:bdr w:val="none" w:sz="0" w:space="0" w:color="auto" w:frame="1"/>
        </w:rPr>
        <w:t>ling lattice</w:t>
      </w:r>
    </w:p>
    <w:p w14:paraId="040EA248" w14:textId="0DDFAFB6" w:rsidR="00B43C4B" w:rsidRDefault="0007111E"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Mantel </w:t>
      </w:r>
      <w:r w:rsidR="00B43C4B">
        <w:rPr>
          <w:rStyle w:val="mo"/>
          <w:rFonts w:ascii="MathJax_Main" w:hAnsi="MathJax_Main"/>
          <w:sz w:val="25"/>
          <w:szCs w:val="25"/>
          <w:bdr w:val="none" w:sz="0" w:space="0" w:color="auto" w:frame="1"/>
        </w:rPr>
        <w:t xml:space="preserve">test statistic </w:t>
      </w:r>
      <w:r w:rsidR="00056802">
        <w:rPr>
          <w:rStyle w:val="mo"/>
          <w:rFonts w:ascii="MathJax_Main" w:hAnsi="MathJax_Main"/>
          <w:sz w:val="25"/>
          <w:szCs w:val="25"/>
          <w:bdr w:val="none" w:sz="0" w:space="0" w:color="auto" w:frame="1"/>
        </w:rPr>
        <w:fldChar w:fldCharType="begin"/>
      </w:r>
      <w:r w:rsidR="00056802">
        <w:rPr>
          <w:rStyle w:val="mo"/>
          <w:rFonts w:ascii="MathJax_Main" w:hAnsi="MathJax_Main"/>
          <w:sz w:val="25"/>
          <w:szCs w:val="25"/>
          <w:bdr w:val="none" w:sz="0" w:space="0" w:color="auto" w:frame="1"/>
        </w:rPr>
        <w:instrText xml:space="preserve"> ADDIN ZOTERO_ITEM CSL_CITATION {"citationID":"ieuXxwNq","properties":{"formattedCitation":"(Khademi et al., 2009)","plainCitation":"(Khademi et al., 2009)","noteIndex":0},"citationItems":[{"id":215,"uris":["http://zotero.org/users/local/JDH5x0lp/items/S6VMDEA3"],"uri":["http://zotero.org/users/local/JDH5x0lp/items/S6VMDEA3"],"itemData":{"id":215,"type":"paper-conference","abstract":"This work proposes two statistical-based techniques to quantify (with confidence) whether random 2D data (images) are correlated or nonstationary. Traditionally, such exploratory data analysis techniques have been developed for 1D signals, such as EEG. This paper presents a new application of Mantel's test for clustering to examine spatial dependence and a novel 2D extension of the traditional 1D version of the reverse arrangements test to examine data nonstationary. Simulated data (correlated and nonstationary) were generated and subject to several rotations, scales and translations, in order to test the robustness of the techniques. Mantel's test for clustering correctly classified the images as correlated for 100% of the cases (including those with rotations, scales and translations (RSTs)). For the 2D extension of the reverse arrangements test, the linear trend analysis correctly found 15/16 regions to have pixel-wise nonstationarity, and the nonlinear trend analysis correctly classified nonstationarity in all but two cases (14/16) (for all RSTs). As a result of the high classification rates, the techniques are relatively invariant to changes in RST. These two statistical tests have a variety of applications in medical imaging (i.e. modeling), and are discussed in this work. An additional application of the work is presented in the end, demonstrating the possibility that such test statistics may be used as features to classify different textures.","container-title":"2009 16th International Conference on Digital Signal Processing","DOI":"10.1109/ICDSP.2009.5201186","event":"2009 16th International Conference on Digital Signal Processing","note":"ISSN: 2165-3577","page":"1-6","source":"IEEE Xplore","title":"Nonparametric statistical tests for exploration of correlation and nonstationarity in images","author":[{"family":"Khademi","given":"April"},{"family":"Hosseinzadeh","given":"Danoush"},{"family":"Venetsanopoulos","given":"Anastasios"},{"family":"Moody","given":"Alan"}],"issued":{"date-parts":[["2009",7]]}}}],"schema":"https://github.com/citation-style-language/schema/raw/master/csl-citation.json"} </w:instrText>
      </w:r>
      <w:r w:rsidR="00056802">
        <w:rPr>
          <w:rStyle w:val="mo"/>
          <w:rFonts w:ascii="MathJax_Main" w:hAnsi="MathJax_Main"/>
          <w:sz w:val="25"/>
          <w:szCs w:val="25"/>
          <w:bdr w:val="none" w:sz="0" w:space="0" w:color="auto" w:frame="1"/>
        </w:rPr>
        <w:fldChar w:fldCharType="separate"/>
      </w:r>
      <w:r w:rsidR="00056802" w:rsidRPr="00056802">
        <w:rPr>
          <w:rFonts w:ascii="MathJax_Main" w:hAnsi="MathJax_Main"/>
          <w:sz w:val="25"/>
        </w:rPr>
        <w:t>(</w:t>
      </w:r>
      <w:proofErr w:type="spellStart"/>
      <w:r w:rsidR="00056802" w:rsidRPr="00056802">
        <w:rPr>
          <w:rFonts w:ascii="MathJax_Main" w:hAnsi="MathJax_Main"/>
          <w:sz w:val="25"/>
        </w:rPr>
        <w:t>Khademi</w:t>
      </w:r>
      <w:proofErr w:type="spellEnd"/>
      <w:r w:rsidR="00056802" w:rsidRPr="00056802">
        <w:rPr>
          <w:rFonts w:ascii="MathJax_Main" w:hAnsi="MathJax_Main"/>
          <w:sz w:val="25"/>
        </w:rPr>
        <w:t xml:space="preserve"> et al., 2009)</w:t>
      </w:r>
      <w:r w:rsidR="00056802">
        <w:rPr>
          <w:rStyle w:val="mo"/>
          <w:rFonts w:ascii="MathJax_Main" w:hAnsi="MathJax_Main"/>
          <w:sz w:val="25"/>
          <w:szCs w:val="25"/>
          <w:bdr w:val="none" w:sz="0" w:space="0" w:color="auto" w:frame="1"/>
        </w:rPr>
        <w:fldChar w:fldCharType="end"/>
      </w:r>
    </w:p>
    <w:p w14:paraId="5B5280FD" w14:textId="3AE142DC" w:rsidR="00C37DD5" w:rsidRDefault="00F37E64" w:rsidP="00716E73">
      <w:pPr>
        <w:jc w:val="center"/>
        <w:rPr>
          <w:rFonts w:ascii="MathJax_Main" w:hAnsi="MathJax_Main"/>
          <w:sz w:val="25"/>
          <w:szCs w:val="25"/>
          <w:bdr w:val="none" w:sz="0" w:space="0" w:color="auto" w:frame="1"/>
        </w:rPr>
      </w:pPr>
      <w:r>
        <w:rPr>
          <w:rFonts w:ascii="MathJax_Main" w:hAnsi="MathJax_Main"/>
          <w:noProof/>
          <w:sz w:val="25"/>
          <w:szCs w:val="25"/>
          <w:bdr w:val="none" w:sz="0" w:space="0" w:color="auto" w:frame="1"/>
        </w:rPr>
        <w:drawing>
          <wp:inline distT="0" distB="0" distL="0" distR="0" wp14:anchorId="171179C3" wp14:editId="7E207E4F">
            <wp:extent cx="1819529" cy="78115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13">
                      <a:extLst>
                        <a:ext uri="{28A0092B-C50C-407E-A947-70E740481C1C}">
                          <a14:useLocalDpi xmlns:a14="http://schemas.microsoft.com/office/drawing/2010/main" val="0"/>
                        </a:ext>
                      </a:extLst>
                    </a:blip>
                    <a:stretch>
                      <a:fillRect/>
                    </a:stretch>
                  </pic:blipFill>
                  <pic:spPr>
                    <a:xfrm>
                      <a:off x="0" y="0"/>
                      <a:ext cx="1819529" cy="781159"/>
                    </a:xfrm>
                    <a:prstGeom prst="rect">
                      <a:avLst/>
                    </a:prstGeom>
                  </pic:spPr>
                </pic:pic>
              </a:graphicData>
            </a:graphic>
          </wp:inline>
        </w:drawing>
      </w:r>
    </w:p>
    <w:p w14:paraId="6ECED786" w14:textId="106FDE99" w:rsidR="00D2083B" w:rsidRDefault="00D2083B" w:rsidP="00D2083B">
      <w:pPr>
        <w:rPr>
          <w:rFonts w:cstheme="minorHAnsi"/>
          <w:sz w:val="25"/>
          <w:szCs w:val="25"/>
          <w:bdr w:val="none" w:sz="0" w:space="0" w:color="auto" w:frame="1"/>
        </w:rPr>
      </w:pPr>
      <w:r w:rsidRPr="00D2083B">
        <w:rPr>
          <w:rFonts w:cstheme="minorHAnsi"/>
          <w:sz w:val="25"/>
          <w:szCs w:val="25"/>
          <w:bdr w:val="none" w:sz="0" w:space="0" w:color="auto" w:frame="1"/>
        </w:rPr>
        <w:t xml:space="preserve">Example </w:t>
      </w:r>
      <w:r>
        <w:rPr>
          <w:rFonts w:cstheme="minorHAnsi"/>
          <w:sz w:val="25"/>
          <w:szCs w:val="25"/>
          <w:bdr w:val="none" w:sz="0" w:space="0" w:color="auto" w:frame="1"/>
        </w:rPr>
        <w:t>for</w:t>
      </w:r>
      <w:r w:rsidR="00E95145">
        <w:rPr>
          <w:rFonts w:cstheme="minorHAnsi"/>
          <w:sz w:val="25"/>
          <w:szCs w:val="25"/>
          <w:bdr w:val="none" w:sz="0" w:space="0" w:color="auto" w:frame="1"/>
        </w:rPr>
        <w:t xml:space="preserve"> evaluating</w:t>
      </w:r>
      <w:r>
        <w:rPr>
          <w:rFonts w:cstheme="minorHAnsi"/>
          <w:sz w:val="25"/>
          <w:szCs w:val="25"/>
          <w:bdr w:val="none" w:sz="0" w:space="0" w:color="auto" w:frame="1"/>
        </w:rPr>
        <w:t xml:space="preserve"> Mantel test</w:t>
      </w:r>
      <w:r w:rsidR="00E95145">
        <w:rPr>
          <w:rFonts w:cstheme="minorHAnsi"/>
          <w:sz w:val="25"/>
          <w:szCs w:val="25"/>
          <w:bdr w:val="none" w:sz="0" w:space="0" w:color="auto" w:frame="1"/>
        </w:rPr>
        <w:t>:</w:t>
      </w:r>
    </w:p>
    <w:p w14:paraId="2EBB4796" w14:textId="5198104A" w:rsidR="00E95145" w:rsidRPr="00D2083B" w:rsidRDefault="00E95145" w:rsidP="00D2083B">
      <w:pPr>
        <w:rPr>
          <w:rFonts w:cstheme="minorHAnsi"/>
          <w:sz w:val="25"/>
          <w:szCs w:val="25"/>
          <w:bdr w:val="none" w:sz="0" w:space="0" w:color="auto" w:frame="1"/>
        </w:rPr>
      </w:pPr>
      <w:r>
        <w:rPr>
          <w:rFonts w:cstheme="minorHAnsi"/>
          <w:sz w:val="25"/>
          <w:szCs w:val="25"/>
          <w:bdr w:val="none" w:sz="0" w:space="0" w:color="auto" w:frame="1"/>
        </w:rPr>
        <w:t>Consider</w:t>
      </w:r>
      <w:r w:rsidR="005C712A">
        <w:rPr>
          <w:rFonts w:cstheme="minorHAnsi"/>
          <w:sz w:val="25"/>
          <w:szCs w:val="25"/>
          <w:bdr w:val="none" w:sz="0" w:space="0" w:color="auto" w:frame="1"/>
        </w:rPr>
        <w:t>ing</w:t>
      </w:r>
      <w:r>
        <w:rPr>
          <w:rFonts w:cstheme="minorHAnsi"/>
          <w:sz w:val="25"/>
          <w:szCs w:val="25"/>
          <w:bdr w:val="none" w:sz="0" w:space="0" w:color="auto" w:frame="1"/>
        </w:rPr>
        <w:t xml:space="preserve"> multiple</w:t>
      </w:r>
      <w:r w:rsidR="005C712A">
        <w:rPr>
          <w:rFonts w:cstheme="minorHAnsi"/>
          <w:sz w:val="25"/>
          <w:szCs w:val="25"/>
          <w:bdr w:val="none" w:sz="0" w:space="0" w:color="auto" w:frame="1"/>
        </w:rPr>
        <w:t xml:space="preserve"> </w:t>
      </w:r>
      <w:r w:rsidR="003205EC">
        <w:rPr>
          <w:rFonts w:cstheme="minorHAnsi"/>
          <w:sz w:val="25"/>
          <w:szCs w:val="25"/>
          <w:bdr w:val="none" w:sz="0" w:space="0" w:color="auto" w:frame="1"/>
        </w:rPr>
        <w:t>samples data</w:t>
      </w:r>
      <w:r w:rsidR="005C712A">
        <w:rPr>
          <w:rFonts w:cstheme="minorHAnsi"/>
          <w:sz w:val="25"/>
          <w:szCs w:val="25"/>
          <w:bdr w:val="none" w:sz="0" w:space="0" w:color="auto" w:frame="1"/>
        </w:rPr>
        <w:t xml:space="preserve"> in two different spaces (Biological and </w:t>
      </w:r>
      <w:r w:rsidR="00787A82">
        <w:rPr>
          <w:rFonts w:cstheme="minorHAnsi"/>
          <w:sz w:val="25"/>
          <w:szCs w:val="25"/>
          <w:bdr w:val="none" w:sz="0" w:space="0" w:color="auto" w:frame="1"/>
        </w:rPr>
        <w:t>Environmental space</w:t>
      </w:r>
      <w:r w:rsidR="005C712A">
        <w:rPr>
          <w:rFonts w:cstheme="minorHAnsi"/>
          <w:sz w:val="25"/>
          <w:szCs w:val="25"/>
          <w:bdr w:val="none" w:sz="0" w:space="0" w:color="auto" w:frame="1"/>
        </w:rPr>
        <w:t>)</w:t>
      </w:r>
      <w:r w:rsidR="001478EE">
        <w:rPr>
          <w:rFonts w:cstheme="minorHAnsi"/>
          <w:sz w:val="25"/>
          <w:szCs w:val="25"/>
          <w:bdr w:val="none" w:sz="0" w:space="0" w:color="auto" w:frame="1"/>
        </w:rPr>
        <w:t xml:space="preserve">. Where nodes </w:t>
      </w:r>
      <w:r w:rsidR="003205EC">
        <w:rPr>
          <w:rFonts w:cstheme="minorHAnsi"/>
          <w:sz w:val="25"/>
          <w:szCs w:val="25"/>
          <w:bdr w:val="none" w:sz="0" w:space="0" w:color="auto" w:frame="1"/>
        </w:rPr>
        <w:t>represent</w:t>
      </w:r>
      <w:r w:rsidR="001478EE">
        <w:rPr>
          <w:rFonts w:cstheme="minorHAnsi"/>
          <w:sz w:val="25"/>
          <w:szCs w:val="25"/>
          <w:bdr w:val="none" w:sz="0" w:space="0" w:color="auto" w:frame="1"/>
        </w:rPr>
        <w:t xml:space="preserve"> the samples and the edges represent the </w:t>
      </w:r>
      <w:r w:rsidR="00156384">
        <w:rPr>
          <w:rFonts w:cstheme="minorHAnsi"/>
          <w:sz w:val="25"/>
          <w:szCs w:val="25"/>
          <w:bdr w:val="none" w:sz="0" w:space="0" w:color="auto" w:frame="1"/>
        </w:rPr>
        <w:t xml:space="preserve">relation </w:t>
      </w:r>
      <w:r w:rsidR="00664A10">
        <w:rPr>
          <w:rFonts w:cstheme="minorHAnsi"/>
          <w:sz w:val="25"/>
          <w:szCs w:val="25"/>
          <w:bdr w:val="none" w:sz="0" w:space="0" w:color="auto" w:frame="1"/>
        </w:rPr>
        <w:t>between the samples in terms of their wights</w:t>
      </w:r>
      <w:r w:rsidR="00570943">
        <w:rPr>
          <w:rFonts w:cstheme="minorHAnsi"/>
          <w:sz w:val="25"/>
          <w:szCs w:val="25"/>
          <w:bdr w:val="none" w:sz="0" w:space="0" w:color="auto" w:frame="1"/>
        </w:rPr>
        <w:t>,</w:t>
      </w:r>
      <w:r w:rsidR="00664A10">
        <w:rPr>
          <w:rFonts w:cstheme="minorHAnsi"/>
          <w:sz w:val="25"/>
          <w:szCs w:val="25"/>
          <w:bdr w:val="none" w:sz="0" w:space="0" w:color="auto" w:frame="1"/>
        </w:rPr>
        <w:t xml:space="preserve"> by considering </w:t>
      </w:r>
      <w:r w:rsidR="00EC427F">
        <w:rPr>
          <w:rFonts w:cstheme="minorHAnsi"/>
          <w:sz w:val="25"/>
          <w:szCs w:val="25"/>
          <w:bdr w:val="none" w:sz="0" w:space="0" w:color="auto" w:frame="1"/>
        </w:rPr>
        <w:t>different parametric axis (Species abundance in biological</w:t>
      </w:r>
      <w:r w:rsidR="006734DD">
        <w:rPr>
          <w:rFonts w:cstheme="minorHAnsi"/>
          <w:sz w:val="25"/>
          <w:szCs w:val="25"/>
          <w:bdr w:val="none" w:sz="0" w:space="0" w:color="auto" w:frame="1"/>
        </w:rPr>
        <w:t xml:space="preserve"> space and </w:t>
      </w:r>
      <w:r w:rsidR="00B33B21">
        <w:rPr>
          <w:rFonts w:cstheme="minorHAnsi"/>
          <w:sz w:val="25"/>
          <w:szCs w:val="25"/>
          <w:bdr w:val="none" w:sz="0" w:space="0" w:color="auto" w:frame="1"/>
        </w:rPr>
        <w:t xml:space="preserve">mean </w:t>
      </w:r>
      <w:r w:rsidR="0060418E">
        <w:rPr>
          <w:rFonts w:cstheme="minorHAnsi"/>
          <w:sz w:val="25"/>
          <w:szCs w:val="25"/>
          <w:bdr w:val="none" w:sz="0" w:space="0" w:color="auto" w:frame="1"/>
        </w:rPr>
        <w:t>sea surface temperature</w:t>
      </w:r>
      <w:r w:rsidR="00B33B21">
        <w:rPr>
          <w:rFonts w:cstheme="minorHAnsi"/>
          <w:sz w:val="25"/>
          <w:szCs w:val="25"/>
          <w:bdr w:val="none" w:sz="0" w:space="0" w:color="auto" w:frame="1"/>
        </w:rPr>
        <w:t xml:space="preserve">, </w:t>
      </w:r>
      <w:r w:rsidR="0060418E">
        <w:rPr>
          <w:rFonts w:cstheme="minorHAnsi"/>
          <w:sz w:val="25"/>
          <w:szCs w:val="25"/>
          <w:bdr w:val="none" w:sz="0" w:space="0" w:color="auto" w:frame="1"/>
        </w:rPr>
        <w:t>tidal</w:t>
      </w:r>
      <w:r w:rsidR="00B33B21">
        <w:rPr>
          <w:rFonts w:cstheme="minorHAnsi"/>
          <w:sz w:val="25"/>
          <w:szCs w:val="25"/>
          <w:bdr w:val="none" w:sz="0" w:space="0" w:color="auto" w:frame="1"/>
        </w:rPr>
        <w:t xml:space="preserve"> current and depth</w:t>
      </w:r>
      <w:r w:rsidR="006410DA">
        <w:rPr>
          <w:rFonts w:cstheme="minorHAnsi"/>
          <w:sz w:val="25"/>
          <w:szCs w:val="25"/>
          <w:bdr w:val="none" w:sz="0" w:space="0" w:color="auto" w:frame="1"/>
        </w:rPr>
        <w:t xml:space="preserve"> in environmental space</w:t>
      </w:r>
      <w:r w:rsidR="00EC427F">
        <w:rPr>
          <w:rFonts w:cstheme="minorHAnsi"/>
          <w:sz w:val="25"/>
          <w:szCs w:val="25"/>
          <w:bdr w:val="none" w:sz="0" w:space="0" w:color="auto" w:frame="1"/>
        </w:rPr>
        <w:t>)</w:t>
      </w:r>
      <w:r w:rsidR="00570943">
        <w:rPr>
          <w:rFonts w:cstheme="minorHAnsi"/>
          <w:sz w:val="25"/>
          <w:szCs w:val="25"/>
          <w:bdr w:val="none" w:sz="0" w:space="0" w:color="auto" w:frame="1"/>
        </w:rPr>
        <w:t>.</w:t>
      </w:r>
    </w:p>
    <w:p w14:paraId="6F28934F" w14:textId="76F85796" w:rsidR="00716E73" w:rsidRDefault="00F12A7B" w:rsidP="00716E73">
      <w:pPr>
        <w:jc w:val="both"/>
        <w:rPr>
          <w:rFonts w:ascii="MathJax_Main" w:hAnsi="MathJax_Main"/>
          <w:sz w:val="25"/>
          <w:szCs w:val="25"/>
          <w:bdr w:val="none" w:sz="0" w:space="0" w:color="auto" w:frame="1"/>
        </w:rPr>
      </w:pPr>
      <w:r w:rsidRPr="00F12A7B">
        <w:rPr>
          <w:rFonts w:ascii="MathJax_Main" w:hAnsi="MathJax_Main"/>
          <w:sz w:val="25"/>
          <w:szCs w:val="25"/>
          <w:bdr w:val="none" w:sz="0" w:space="0" w:color="auto" w:frame="1"/>
        </w:rPr>
        <w:lastRenderedPageBreak/>
        <w:drawing>
          <wp:inline distT="0" distB="0" distL="0" distR="0" wp14:anchorId="20417028" wp14:editId="63528AC2">
            <wp:extent cx="5731510" cy="3894455"/>
            <wp:effectExtent l="0" t="0" r="0" b="0"/>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Diagram&#10;&#10;Description automatically generated"/>
                    <pic:cNvPicPr/>
                  </pic:nvPicPr>
                  <pic:blipFill>
                    <a:blip r:embed="rId14"/>
                    <a:stretch>
                      <a:fillRect/>
                    </a:stretch>
                  </pic:blipFill>
                  <pic:spPr>
                    <a:xfrm>
                      <a:off x="0" y="0"/>
                      <a:ext cx="5731510" cy="3894455"/>
                    </a:xfrm>
                    <a:prstGeom prst="rect">
                      <a:avLst/>
                    </a:prstGeom>
                  </pic:spPr>
                </pic:pic>
              </a:graphicData>
            </a:graphic>
          </wp:inline>
        </w:drawing>
      </w:r>
    </w:p>
    <w:p w14:paraId="30451087" w14:textId="68552892" w:rsidR="00D2083B" w:rsidRDefault="00D2083B" w:rsidP="00D2083B">
      <w:pPr>
        <w:pStyle w:val="Caption"/>
        <w:jc w:val="center"/>
        <w:rPr>
          <w:rFonts w:ascii="MathJax_Main" w:hAnsi="MathJax_Main"/>
          <w:sz w:val="25"/>
          <w:szCs w:val="25"/>
          <w:bdr w:val="none" w:sz="0" w:space="0" w:color="auto" w:frame="1"/>
        </w:rPr>
      </w:pPr>
      <w:r>
        <w:t xml:space="preserve">Figure </w:t>
      </w:r>
      <w:fldSimple w:instr=" SEQ Figure \* ARABIC ">
        <w:r>
          <w:rPr>
            <w:noProof/>
          </w:rPr>
          <w:t>6</w:t>
        </w:r>
      </w:fldSimple>
      <w:r>
        <w:t xml:space="preserve"> mantel test for samples at different spaces</w:t>
      </w:r>
    </w:p>
    <w:p w14:paraId="32633DDF" w14:textId="14EED099" w:rsidR="00AE35AC" w:rsidRDefault="00212E14" w:rsidP="00716E73">
      <w:pPr>
        <w:jc w:val="both"/>
        <w:rPr>
          <w:rFonts w:ascii="MathJax_Main" w:hAnsi="MathJax_Main"/>
          <w:sz w:val="25"/>
          <w:szCs w:val="25"/>
          <w:bdr w:val="none" w:sz="0" w:space="0" w:color="auto" w:frame="1"/>
        </w:rPr>
      </w:pPr>
      <w:r>
        <w:rPr>
          <w:rFonts w:ascii="MathJax_Main" w:hAnsi="MathJax_Main"/>
          <w:sz w:val="25"/>
          <w:szCs w:val="25"/>
          <w:bdr w:val="none" w:sz="0" w:space="0" w:color="auto" w:frame="1"/>
        </w:rPr>
        <w:t xml:space="preserve">Then obtain the pair-wise distance matrices </w:t>
      </w:r>
      <w:r w:rsidR="00A827F2">
        <w:rPr>
          <w:rFonts w:ascii="MathJax_Main" w:hAnsi="MathJax_Main"/>
          <w:sz w:val="25"/>
          <w:szCs w:val="25"/>
          <w:bdr w:val="none" w:sz="0" w:space="0" w:color="auto" w:frame="1"/>
        </w:rPr>
        <w:t>in both space</w:t>
      </w:r>
    </w:p>
    <w:p w14:paraId="32657A20" w14:textId="77777777" w:rsidR="00236EB0" w:rsidRDefault="00236EB0" w:rsidP="00716E73">
      <w:pPr>
        <w:jc w:val="both"/>
        <w:rPr>
          <w:rFonts w:ascii="MathJax_Main" w:hAnsi="MathJax_Main"/>
          <w:sz w:val="25"/>
          <w:szCs w:val="25"/>
          <w:bdr w:val="none" w:sz="0" w:space="0" w:color="auto" w:frame="1"/>
        </w:rPr>
      </w:pPr>
      <w:r>
        <w:rPr>
          <w:rFonts w:ascii="MathJax_Main" w:hAnsi="MathJax_Main"/>
          <w:sz w:val="25"/>
          <w:szCs w:val="25"/>
          <w:bdr w:val="none" w:sz="0" w:space="0" w:color="auto" w:frame="1"/>
        </w:rPr>
        <w:t xml:space="preserve">Function for pairwise distance matrix </w:t>
      </w:r>
    </w:p>
    <w:p w14:paraId="28C5413E" w14:textId="546B8E84" w:rsidR="00236EB0" w:rsidRPr="00AB01F0" w:rsidRDefault="00236EB0" w:rsidP="00716E73">
      <w:pPr>
        <w:jc w:val="both"/>
        <w:rPr>
          <w:rFonts w:ascii="MathJax_Main" w:hAnsi="MathJax_Main"/>
          <w:color w:val="808080" w:themeColor="background1" w:themeShade="80"/>
          <w:sz w:val="25"/>
          <w:szCs w:val="25"/>
          <w:bdr w:val="none" w:sz="0" w:space="0" w:color="auto" w:frame="1"/>
        </w:rPr>
      </w:pPr>
      <w:r w:rsidRPr="00AB01F0">
        <w:rPr>
          <w:rFonts w:ascii="MathJax_Main" w:hAnsi="MathJax_Main"/>
          <w:color w:val="808080" w:themeColor="background1" w:themeShade="80"/>
          <w:sz w:val="25"/>
          <w:szCs w:val="25"/>
          <w:bdr w:val="none" w:sz="0" w:space="0" w:color="auto" w:frame="1"/>
        </w:rPr>
        <w:t>s</w:t>
      </w:r>
      <w:r w:rsidRPr="00AB01F0">
        <w:rPr>
          <w:rFonts w:ascii="MathJax_Main" w:hAnsi="MathJax_Main"/>
          <w:color w:val="808080" w:themeColor="background1" w:themeShade="80"/>
          <w:sz w:val="25"/>
          <w:szCs w:val="25"/>
          <w:bdr w:val="none" w:sz="0" w:space="0" w:color="auto" w:frame="1"/>
        </w:rPr>
        <w:t>klearn</w:t>
      </w:r>
      <w:r w:rsidRPr="00AB01F0">
        <w:rPr>
          <w:rFonts w:ascii="MathJax_Main" w:hAnsi="MathJax_Main"/>
          <w:color w:val="808080" w:themeColor="background1" w:themeShade="80"/>
          <w:sz w:val="25"/>
          <w:szCs w:val="25"/>
          <w:bdr w:val="none" w:sz="0" w:space="0" w:color="auto" w:frame="1"/>
        </w:rPr>
        <w:t>.metrics.pairwise.nan_euclidean_distances(matrix, matrix)</w:t>
      </w:r>
    </w:p>
    <w:p w14:paraId="3024D493" w14:textId="45A52FCF" w:rsidR="00AE35AC" w:rsidRPr="000F5928" w:rsidRDefault="00CD3F55" w:rsidP="00716E73">
      <w:pPr>
        <w:jc w:val="both"/>
        <w:rPr>
          <w:rFonts w:cstheme="minorHAnsi"/>
          <w:sz w:val="25"/>
          <w:szCs w:val="25"/>
          <w:bdr w:val="none" w:sz="0" w:space="0" w:color="auto" w:frame="1"/>
        </w:rPr>
      </w:pPr>
      <w:r w:rsidRPr="000F5928">
        <w:rPr>
          <w:rFonts w:cstheme="minorHAnsi"/>
          <w:sz w:val="25"/>
          <w:szCs w:val="25"/>
          <w:bdr w:val="none" w:sz="0" w:space="0" w:color="auto" w:frame="1"/>
        </w:rPr>
        <w:t>To</w:t>
      </w:r>
      <w:r w:rsidR="00AB01F0" w:rsidRPr="000F5928">
        <w:rPr>
          <w:rFonts w:cstheme="minorHAnsi"/>
          <w:sz w:val="25"/>
          <w:szCs w:val="25"/>
          <w:bdr w:val="none" w:sz="0" w:space="0" w:color="auto" w:frame="1"/>
        </w:rPr>
        <w:t xml:space="preserve"> </w:t>
      </w:r>
      <w:r w:rsidR="006E729E" w:rsidRPr="000F5928">
        <w:rPr>
          <w:rFonts w:cstheme="minorHAnsi"/>
          <w:sz w:val="25"/>
          <w:szCs w:val="25"/>
          <w:bdr w:val="none" w:sz="0" w:space="0" w:color="auto" w:frame="1"/>
        </w:rPr>
        <w:t>check the similarity</w:t>
      </w:r>
      <w:r>
        <w:rPr>
          <w:rFonts w:cstheme="minorHAnsi"/>
          <w:sz w:val="25"/>
          <w:szCs w:val="25"/>
          <w:bdr w:val="none" w:sz="0" w:space="0" w:color="auto" w:frame="1"/>
        </w:rPr>
        <w:t xml:space="preserve"> or significance</w:t>
      </w:r>
      <w:r w:rsidR="00AB01F0" w:rsidRPr="000F5928">
        <w:rPr>
          <w:rFonts w:cstheme="minorHAnsi"/>
          <w:sz w:val="25"/>
          <w:szCs w:val="25"/>
          <w:bdr w:val="none" w:sz="0" w:space="0" w:color="auto" w:frame="1"/>
        </w:rPr>
        <w:t xml:space="preserve"> between the </w:t>
      </w:r>
      <w:r w:rsidR="00191DD9" w:rsidRPr="000F5928">
        <w:rPr>
          <w:rFonts w:cstheme="minorHAnsi"/>
          <w:sz w:val="25"/>
          <w:szCs w:val="25"/>
          <w:bdr w:val="none" w:sz="0" w:space="0" w:color="auto" w:frame="1"/>
        </w:rPr>
        <w:t>two pairwise distance matrices</w:t>
      </w:r>
      <w:r w:rsidR="005406C1" w:rsidRPr="000F5928">
        <w:rPr>
          <w:rFonts w:cstheme="minorHAnsi"/>
          <w:sz w:val="25"/>
          <w:szCs w:val="25"/>
          <w:bdr w:val="none" w:sz="0" w:space="0" w:color="auto" w:frame="1"/>
        </w:rPr>
        <w:t>, need to calculate the correlation between the two matrices.</w:t>
      </w:r>
      <w:r w:rsidR="000F5928" w:rsidRPr="000F5928">
        <w:rPr>
          <w:rFonts w:cstheme="minorHAnsi"/>
          <w:sz w:val="25"/>
          <w:szCs w:val="25"/>
          <w:bdr w:val="none" w:sz="0" w:space="0" w:color="auto" w:frame="1"/>
        </w:rPr>
        <w:t xml:space="preserve"> And describe the similarity </w:t>
      </w:r>
      <w:proofErr w:type="spellStart"/>
      <w:r w:rsidR="000F5928" w:rsidRPr="000F5928">
        <w:rPr>
          <w:rFonts w:cstheme="minorHAnsi"/>
          <w:sz w:val="25"/>
          <w:szCs w:val="25"/>
          <w:bdr w:val="none" w:sz="0" w:space="0" w:color="auto" w:frame="1"/>
        </w:rPr>
        <w:t>odr</w:t>
      </w:r>
      <w:proofErr w:type="spellEnd"/>
      <w:r w:rsidR="000F5928" w:rsidRPr="000F5928">
        <w:rPr>
          <w:rFonts w:cstheme="minorHAnsi"/>
          <w:sz w:val="25"/>
          <w:szCs w:val="25"/>
          <w:bdr w:val="none" w:sz="0" w:space="0" w:color="auto" w:frame="1"/>
        </w:rPr>
        <w:t xml:space="preserve"> relation in terms of Z,</w:t>
      </w:r>
      <w:r w:rsidR="000F5928">
        <w:rPr>
          <w:rFonts w:cstheme="minorHAnsi"/>
          <w:sz w:val="25"/>
          <w:szCs w:val="25"/>
          <w:bdr w:val="none" w:sz="0" w:space="0" w:color="auto" w:frame="1"/>
        </w:rPr>
        <w:t xml:space="preserve"> </w:t>
      </w:r>
      <w:r w:rsidR="000F5928" w:rsidRPr="000F5928">
        <w:rPr>
          <w:rFonts w:cstheme="minorHAnsi"/>
          <w:sz w:val="25"/>
          <w:szCs w:val="25"/>
          <w:bdr w:val="none" w:sz="0" w:space="0" w:color="auto" w:frame="1"/>
        </w:rPr>
        <w:t>r,</w:t>
      </w:r>
      <w:r w:rsidR="000F5928">
        <w:rPr>
          <w:rFonts w:cstheme="minorHAnsi"/>
          <w:sz w:val="25"/>
          <w:szCs w:val="25"/>
          <w:bdr w:val="none" w:sz="0" w:space="0" w:color="auto" w:frame="1"/>
        </w:rPr>
        <w:t xml:space="preserve"> and p metrics</w:t>
      </w:r>
    </w:p>
    <w:p w14:paraId="76867B20" w14:textId="6F277F89" w:rsidR="005406C1" w:rsidRDefault="00D72CCE" w:rsidP="00716E73">
      <w:pPr>
        <w:jc w:val="both"/>
        <w:rPr>
          <w:rFonts w:ascii="MathJax_Main" w:hAnsi="MathJax_Main"/>
          <w:sz w:val="25"/>
          <w:szCs w:val="25"/>
          <w:bdr w:val="none" w:sz="0" w:space="0" w:color="auto" w:frame="1"/>
        </w:rPr>
      </w:pPr>
      <w:r>
        <w:rPr>
          <w:rFonts w:ascii="MathJax_Main" w:hAnsi="MathJax_Main"/>
          <w:sz w:val="25"/>
          <w:szCs w:val="25"/>
          <w:bdr w:val="none" w:sz="0" w:space="0" w:color="auto" w:frame="1"/>
        </w:rPr>
        <w:t>Using formulae:</w:t>
      </w:r>
    </w:p>
    <w:p w14:paraId="4D17D2E3" w14:textId="551FF606" w:rsidR="00AE35AC" w:rsidRDefault="000F5928" w:rsidP="00716E73">
      <w:pPr>
        <w:jc w:val="both"/>
        <w:rPr>
          <w:rFonts w:ascii="MathJax_Main" w:hAnsi="MathJax_Main"/>
          <w:sz w:val="25"/>
          <w:szCs w:val="25"/>
          <w:bdr w:val="none" w:sz="0" w:space="0" w:color="auto" w:frame="1"/>
        </w:rPr>
      </w:pPr>
      <w:r>
        <w:rPr>
          <w:rFonts w:ascii="MathJax_Main" w:hAnsi="MathJax_Main"/>
          <w:noProof/>
          <w:sz w:val="25"/>
          <w:szCs w:val="25"/>
          <w:bdr w:val="none" w:sz="0" w:space="0" w:color="auto" w:frame="1"/>
        </w:rPr>
        <w:drawing>
          <wp:inline distT="0" distB="0" distL="0" distR="0" wp14:anchorId="26B51E54" wp14:editId="1D49D4D4">
            <wp:extent cx="2023340" cy="698643"/>
            <wp:effectExtent l="0" t="0" r="0" b="0"/>
            <wp:docPr id="120" name="Picture 12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2098744" cy="724679"/>
                    </a:xfrm>
                    <a:prstGeom prst="rect">
                      <a:avLst/>
                    </a:prstGeom>
                  </pic:spPr>
                </pic:pic>
              </a:graphicData>
            </a:graphic>
          </wp:inline>
        </w:drawing>
      </w:r>
    </w:p>
    <w:p w14:paraId="3A2D5CE4" w14:textId="6A717822" w:rsidR="00AE35AC" w:rsidRDefault="000F5928" w:rsidP="00716E73">
      <w:pPr>
        <w:jc w:val="both"/>
        <w:rPr>
          <w:rFonts w:ascii="MathJax_Main" w:hAnsi="MathJax_Main"/>
          <w:sz w:val="25"/>
          <w:szCs w:val="25"/>
          <w:bdr w:val="none" w:sz="0" w:space="0" w:color="auto" w:frame="1"/>
        </w:rPr>
      </w:pPr>
      <w:r>
        <w:rPr>
          <w:rFonts w:ascii="MathJax_Main" w:hAnsi="MathJax_Main"/>
          <w:noProof/>
          <w:sz w:val="25"/>
          <w:szCs w:val="25"/>
          <w:bdr w:val="none" w:sz="0" w:space="0" w:color="auto" w:frame="1"/>
        </w:rPr>
        <w:drawing>
          <wp:inline distT="0" distB="0" distL="0" distR="0" wp14:anchorId="0E5ABEE9" wp14:editId="073D495C">
            <wp:extent cx="1222561" cy="708916"/>
            <wp:effectExtent l="0" t="0" r="0" b="0"/>
            <wp:docPr id="121" name="Picture 1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263957" cy="732920"/>
                    </a:xfrm>
                    <a:prstGeom prst="rect">
                      <a:avLst/>
                    </a:prstGeom>
                  </pic:spPr>
                </pic:pic>
              </a:graphicData>
            </a:graphic>
          </wp:inline>
        </w:drawing>
      </w:r>
    </w:p>
    <w:p w14:paraId="2516DB78" w14:textId="29578842" w:rsidR="007020B3" w:rsidRDefault="007020B3" w:rsidP="00716E73">
      <w:pPr>
        <w:jc w:val="both"/>
        <w:rPr>
          <w:rFonts w:ascii="MathJax_Main" w:hAnsi="MathJax_Main"/>
          <w:sz w:val="25"/>
          <w:szCs w:val="25"/>
          <w:bdr w:val="none" w:sz="0" w:space="0" w:color="auto" w:frame="1"/>
        </w:rPr>
      </w:pPr>
      <w:r>
        <w:rPr>
          <w:rFonts w:ascii="MathJax_Main" w:hAnsi="MathJax_Main"/>
          <w:sz w:val="25"/>
          <w:szCs w:val="25"/>
          <w:bdr w:val="none" w:sz="0" w:space="0" w:color="auto" w:frame="1"/>
        </w:rPr>
        <w:t xml:space="preserve">Mantel </w:t>
      </w:r>
      <w:r w:rsidR="00BB48B9">
        <w:rPr>
          <w:rFonts w:ascii="MathJax_Main" w:hAnsi="MathJax_Main"/>
          <w:sz w:val="25"/>
          <w:szCs w:val="25"/>
          <w:bdr w:val="none" w:sz="0" w:space="0" w:color="auto" w:frame="1"/>
        </w:rPr>
        <w:t xml:space="preserve">test statistics(z, </w:t>
      </w:r>
      <w:r w:rsidR="005A2084">
        <w:rPr>
          <w:rFonts w:ascii="MathJax_Main" w:hAnsi="MathJax_Main"/>
          <w:sz w:val="25"/>
          <w:szCs w:val="25"/>
          <w:bdr w:val="none" w:sz="0" w:space="0" w:color="auto" w:frame="1"/>
        </w:rPr>
        <w:t>r,</w:t>
      </w:r>
      <w:r w:rsidR="00BB48B9">
        <w:rPr>
          <w:rFonts w:ascii="MathJax_Main" w:hAnsi="MathJax_Main"/>
          <w:sz w:val="25"/>
          <w:szCs w:val="25"/>
          <w:bdr w:val="none" w:sz="0" w:space="0" w:color="auto" w:frame="1"/>
        </w:rPr>
        <w:t xml:space="preserve"> and p-values) can be obtained by</w:t>
      </w:r>
    </w:p>
    <w:p w14:paraId="3CACF1CD" w14:textId="3E88122A" w:rsidR="00C70833" w:rsidRPr="005A2084" w:rsidRDefault="004C31D1" w:rsidP="00716E73">
      <w:pPr>
        <w:jc w:val="both"/>
        <w:rPr>
          <w:rFonts w:ascii="MathJax_Main" w:hAnsi="MathJax_Main"/>
          <w:color w:val="808080" w:themeColor="background1" w:themeShade="80"/>
          <w:sz w:val="18"/>
          <w:szCs w:val="18"/>
          <w:bdr w:val="none" w:sz="0" w:space="0" w:color="auto" w:frame="1"/>
        </w:rPr>
      </w:pPr>
      <w:r w:rsidRPr="005A2084">
        <w:rPr>
          <w:rFonts w:ascii="MathJax_Main" w:hAnsi="MathJax_Main"/>
          <w:color w:val="808080" w:themeColor="background1" w:themeShade="80"/>
          <w:sz w:val="18"/>
          <w:szCs w:val="18"/>
          <w:bdr w:val="none" w:sz="0" w:space="0" w:color="auto" w:frame="1"/>
        </w:rPr>
        <w:t>Import mantel</w:t>
      </w:r>
    </w:p>
    <w:p w14:paraId="79AE6C4D" w14:textId="6E951D0A" w:rsidR="00BB48B9" w:rsidRPr="005A2084" w:rsidRDefault="00BB48B9" w:rsidP="00716E73">
      <w:pPr>
        <w:jc w:val="both"/>
        <w:rPr>
          <w:rFonts w:ascii="MathJax_Main" w:hAnsi="MathJax_Main"/>
          <w:color w:val="808080" w:themeColor="background1" w:themeShade="80"/>
          <w:sz w:val="18"/>
          <w:szCs w:val="18"/>
          <w:bdr w:val="none" w:sz="0" w:space="0" w:color="auto" w:frame="1"/>
        </w:rPr>
      </w:pPr>
      <w:r w:rsidRPr="005A2084">
        <w:rPr>
          <w:rFonts w:ascii="MathJax_Main" w:hAnsi="MathJax_Main"/>
          <w:color w:val="808080" w:themeColor="background1" w:themeShade="80"/>
          <w:sz w:val="18"/>
          <w:szCs w:val="18"/>
          <w:bdr w:val="none" w:sz="0" w:space="0" w:color="auto" w:frame="1"/>
        </w:rPr>
        <w:t>mantel.test</w:t>
      </w:r>
      <w:r w:rsidR="00BA5314" w:rsidRPr="005A2084">
        <w:rPr>
          <w:rFonts w:ascii="MathJax_Main" w:hAnsi="MathJax_Main"/>
          <w:color w:val="808080" w:themeColor="background1" w:themeShade="80"/>
          <w:sz w:val="18"/>
          <w:szCs w:val="18"/>
          <w:bdr w:val="none" w:sz="0" w:space="0" w:color="auto" w:frame="1"/>
        </w:rPr>
        <w:t>(X, Y</w:t>
      </w:r>
      <w:r w:rsidRPr="005A2084">
        <w:rPr>
          <w:rFonts w:ascii="MathJax_Main" w:hAnsi="MathJax_Main"/>
          <w:color w:val="808080" w:themeColor="background1" w:themeShade="80"/>
          <w:sz w:val="18"/>
          <w:szCs w:val="18"/>
          <w:bdr w:val="none" w:sz="0" w:space="0" w:color="auto" w:frame="1"/>
        </w:rPr>
        <w:t>, perms, method, tail</w:t>
      </w:r>
      <w:r w:rsidR="00C70833" w:rsidRPr="005A2084">
        <w:rPr>
          <w:rFonts w:ascii="MathJax_Main" w:hAnsi="MathJax_Main"/>
          <w:color w:val="808080" w:themeColor="background1" w:themeShade="80"/>
          <w:sz w:val="18"/>
          <w:szCs w:val="18"/>
          <w:bdr w:val="none" w:sz="0" w:space="0" w:color="auto" w:frame="1"/>
        </w:rPr>
        <w:t>,</w:t>
      </w:r>
      <w:r w:rsidR="004C31D1" w:rsidRPr="005A2084">
        <w:rPr>
          <w:rFonts w:ascii="MathJax_Main" w:hAnsi="MathJax_Main"/>
          <w:color w:val="808080" w:themeColor="background1" w:themeShade="80"/>
          <w:sz w:val="18"/>
          <w:szCs w:val="18"/>
          <w:bdr w:val="none" w:sz="0" w:space="0" w:color="auto" w:frame="1"/>
        </w:rPr>
        <w:t xml:space="preserve"> </w:t>
      </w:r>
      <w:r w:rsidR="00C70833" w:rsidRPr="005A2084">
        <w:rPr>
          <w:rFonts w:ascii="MathJax_Main" w:hAnsi="MathJax_Main"/>
          <w:color w:val="808080" w:themeColor="background1" w:themeShade="80"/>
          <w:sz w:val="18"/>
          <w:szCs w:val="18"/>
          <w:bdr w:val="none" w:sz="0" w:space="0" w:color="auto" w:frame="1"/>
        </w:rPr>
        <w:t>…</w:t>
      </w:r>
      <w:r w:rsidRPr="005A2084">
        <w:rPr>
          <w:rFonts w:ascii="MathJax_Main" w:hAnsi="MathJax_Main"/>
          <w:color w:val="808080" w:themeColor="background1" w:themeShade="80"/>
          <w:sz w:val="18"/>
          <w:szCs w:val="18"/>
          <w:bdr w:val="none" w:sz="0" w:space="0" w:color="auto" w:frame="1"/>
        </w:rPr>
        <w:t>)</w:t>
      </w:r>
    </w:p>
    <w:p w14:paraId="706E6487" w14:textId="4B560C4F" w:rsidR="00BA5314" w:rsidRPr="005A2084" w:rsidRDefault="00BA5314" w:rsidP="00716E73">
      <w:pPr>
        <w:jc w:val="both"/>
        <w:rPr>
          <w:rFonts w:ascii="MathJax_Main" w:hAnsi="MathJax_Main"/>
          <w:color w:val="808080" w:themeColor="background1" w:themeShade="80"/>
          <w:sz w:val="18"/>
          <w:szCs w:val="18"/>
          <w:bdr w:val="none" w:sz="0" w:space="0" w:color="auto" w:frame="1"/>
        </w:rPr>
      </w:pPr>
      <w:r w:rsidRPr="005A2084">
        <w:rPr>
          <w:rFonts w:ascii="MathJax_Main" w:hAnsi="MathJax_Main"/>
          <w:color w:val="808080" w:themeColor="background1" w:themeShade="80"/>
          <w:sz w:val="18"/>
          <w:szCs w:val="18"/>
          <w:bdr w:val="none" w:sz="0" w:space="0" w:color="auto" w:frame="1"/>
        </w:rPr>
        <w:t>where X, Y are the pairwise distance matrices</w:t>
      </w:r>
    </w:p>
    <w:p w14:paraId="42793785" w14:textId="3F53C4A8" w:rsidR="00AE35AC" w:rsidRDefault="00AE35AC" w:rsidP="00716E73">
      <w:pPr>
        <w:jc w:val="both"/>
        <w:rPr>
          <w:rFonts w:ascii="MathJax_Main" w:hAnsi="MathJax_Main"/>
          <w:sz w:val="25"/>
          <w:szCs w:val="25"/>
          <w:bdr w:val="none" w:sz="0" w:space="0" w:color="auto" w:frame="1"/>
        </w:rPr>
      </w:pPr>
    </w:p>
    <w:p w14:paraId="0BAC249F" w14:textId="66059517" w:rsidR="00AE35AC" w:rsidRDefault="00AE35AC" w:rsidP="00716E73">
      <w:pPr>
        <w:jc w:val="both"/>
        <w:rPr>
          <w:rFonts w:ascii="MathJax_Main" w:hAnsi="MathJax_Main"/>
          <w:sz w:val="25"/>
          <w:szCs w:val="25"/>
          <w:bdr w:val="none" w:sz="0" w:space="0" w:color="auto" w:frame="1"/>
        </w:rPr>
      </w:pPr>
    </w:p>
    <w:p w14:paraId="7F358F6F" w14:textId="44CC8DBC" w:rsidR="00AE35AC" w:rsidRDefault="00AE35AC" w:rsidP="00716E73">
      <w:pPr>
        <w:jc w:val="both"/>
        <w:rPr>
          <w:rFonts w:ascii="MathJax_Main" w:hAnsi="MathJax_Main"/>
          <w:sz w:val="25"/>
          <w:szCs w:val="25"/>
          <w:bdr w:val="none" w:sz="0" w:space="0" w:color="auto" w:frame="1"/>
        </w:rPr>
      </w:pPr>
    </w:p>
    <w:p w14:paraId="76663B3D" w14:textId="4AFB7A1C" w:rsidR="00AE35AC" w:rsidRDefault="00AE35AC" w:rsidP="00716E73">
      <w:pPr>
        <w:jc w:val="both"/>
        <w:rPr>
          <w:rFonts w:ascii="MathJax_Main" w:hAnsi="MathJax_Main"/>
          <w:sz w:val="25"/>
          <w:szCs w:val="25"/>
          <w:bdr w:val="none" w:sz="0" w:space="0" w:color="auto" w:frame="1"/>
        </w:rPr>
      </w:pPr>
    </w:p>
    <w:p w14:paraId="2C887431" w14:textId="09DE447C" w:rsidR="00AE35AC" w:rsidRDefault="00AE35AC" w:rsidP="00716E73">
      <w:pPr>
        <w:jc w:val="both"/>
        <w:rPr>
          <w:rFonts w:ascii="MathJax_Main" w:hAnsi="MathJax_Main"/>
          <w:sz w:val="25"/>
          <w:szCs w:val="25"/>
          <w:bdr w:val="none" w:sz="0" w:space="0" w:color="auto" w:frame="1"/>
        </w:rPr>
      </w:pPr>
    </w:p>
    <w:p w14:paraId="2EF603DE" w14:textId="2EFF25AE" w:rsidR="00AE35AC" w:rsidRDefault="00AE35AC" w:rsidP="00716E73">
      <w:pPr>
        <w:jc w:val="both"/>
        <w:rPr>
          <w:rFonts w:ascii="MathJax_Main" w:hAnsi="MathJax_Main"/>
          <w:sz w:val="25"/>
          <w:szCs w:val="25"/>
          <w:bdr w:val="none" w:sz="0" w:space="0" w:color="auto" w:frame="1"/>
        </w:rPr>
      </w:pPr>
    </w:p>
    <w:p w14:paraId="0D554960" w14:textId="1BEC8E17" w:rsidR="00AE35AC" w:rsidRDefault="00AE35AC" w:rsidP="00716E73">
      <w:pPr>
        <w:jc w:val="both"/>
        <w:rPr>
          <w:rFonts w:ascii="MathJax_Main" w:hAnsi="MathJax_Main"/>
          <w:sz w:val="25"/>
          <w:szCs w:val="25"/>
          <w:bdr w:val="none" w:sz="0" w:space="0" w:color="auto" w:frame="1"/>
        </w:rPr>
      </w:pPr>
    </w:p>
    <w:p w14:paraId="5D13D442" w14:textId="5CC2C1E4" w:rsidR="00AE35AC" w:rsidRDefault="00AE35AC" w:rsidP="00716E73">
      <w:pPr>
        <w:jc w:val="both"/>
        <w:rPr>
          <w:rFonts w:ascii="MathJax_Main" w:hAnsi="MathJax_Main"/>
          <w:sz w:val="25"/>
          <w:szCs w:val="25"/>
          <w:bdr w:val="none" w:sz="0" w:space="0" w:color="auto" w:frame="1"/>
        </w:rPr>
      </w:pPr>
    </w:p>
    <w:p w14:paraId="36952078" w14:textId="120B70DE" w:rsidR="00AE35AC" w:rsidRDefault="00AE35AC" w:rsidP="00716E73">
      <w:pPr>
        <w:jc w:val="both"/>
        <w:rPr>
          <w:rFonts w:ascii="MathJax_Main" w:hAnsi="MathJax_Main"/>
          <w:sz w:val="25"/>
          <w:szCs w:val="25"/>
          <w:bdr w:val="none" w:sz="0" w:space="0" w:color="auto" w:frame="1"/>
        </w:rPr>
      </w:pPr>
    </w:p>
    <w:p w14:paraId="5BF59CE2" w14:textId="789078B1" w:rsidR="00AE35AC" w:rsidRDefault="00AE35AC" w:rsidP="00716E73">
      <w:pPr>
        <w:jc w:val="both"/>
        <w:rPr>
          <w:rFonts w:ascii="MathJax_Main" w:hAnsi="MathJax_Main"/>
          <w:sz w:val="25"/>
          <w:szCs w:val="25"/>
          <w:bdr w:val="none" w:sz="0" w:space="0" w:color="auto" w:frame="1"/>
        </w:rPr>
      </w:pPr>
    </w:p>
    <w:p w14:paraId="59732266" w14:textId="30FB85E3" w:rsidR="00AE35AC" w:rsidRDefault="00AE35AC" w:rsidP="00716E73">
      <w:pPr>
        <w:jc w:val="both"/>
        <w:rPr>
          <w:rFonts w:ascii="MathJax_Main" w:hAnsi="MathJax_Main"/>
          <w:sz w:val="25"/>
          <w:szCs w:val="25"/>
          <w:bdr w:val="none" w:sz="0" w:space="0" w:color="auto" w:frame="1"/>
        </w:rPr>
      </w:pPr>
    </w:p>
    <w:p w14:paraId="3C4C1F58" w14:textId="4F5B508E" w:rsidR="00AE35AC" w:rsidRDefault="00AE35AC" w:rsidP="00716E73">
      <w:pPr>
        <w:jc w:val="both"/>
        <w:rPr>
          <w:rFonts w:ascii="MathJax_Main" w:hAnsi="MathJax_Main"/>
          <w:sz w:val="25"/>
          <w:szCs w:val="25"/>
          <w:bdr w:val="none" w:sz="0" w:space="0" w:color="auto" w:frame="1"/>
        </w:rPr>
      </w:pPr>
    </w:p>
    <w:p w14:paraId="7D2E2C67" w14:textId="6F6A5CEF" w:rsidR="00AE35AC" w:rsidRDefault="00AE35AC" w:rsidP="00716E73">
      <w:pPr>
        <w:jc w:val="both"/>
        <w:rPr>
          <w:rFonts w:ascii="MathJax_Main" w:hAnsi="MathJax_Main"/>
          <w:sz w:val="25"/>
          <w:szCs w:val="25"/>
          <w:bdr w:val="none" w:sz="0" w:space="0" w:color="auto" w:frame="1"/>
        </w:rPr>
      </w:pPr>
    </w:p>
    <w:p w14:paraId="5E7C1DDB" w14:textId="5A923D17" w:rsidR="00AE35AC" w:rsidRDefault="00AE35AC" w:rsidP="00716E73">
      <w:pPr>
        <w:jc w:val="both"/>
        <w:rPr>
          <w:rFonts w:ascii="MathJax_Main" w:hAnsi="MathJax_Main"/>
          <w:sz w:val="25"/>
          <w:szCs w:val="25"/>
          <w:bdr w:val="none" w:sz="0" w:space="0" w:color="auto" w:frame="1"/>
        </w:rPr>
      </w:pPr>
    </w:p>
    <w:p w14:paraId="4A9E491D" w14:textId="77777777" w:rsidR="00AE35AC" w:rsidRPr="00716E73" w:rsidRDefault="00AE35AC" w:rsidP="00716E73">
      <w:pPr>
        <w:jc w:val="both"/>
        <w:rPr>
          <w:rFonts w:ascii="MathJax_Main" w:hAnsi="MathJax_Main"/>
          <w:sz w:val="25"/>
          <w:szCs w:val="25"/>
          <w:bdr w:val="none" w:sz="0" w:space="0" w:color="auto" w:frame="1"/>
        </w:rPr>
      </w:pPr>
    </w:p>
    <w:p w14:paraId="153D8179" w14:textId="015C9348" w:rsidR="00AA0AEA" w:rsidRDefault="00D01CBF" w:rsidP="005032AE">
      <w:pPr>
        <w:pStyle w:val="Heading1"/>
      </w:pPr>
      <w:bookmarkStart w:id="12" w:name="_Toc85433960"/>
      <w:r>
        <w:t xml:space="preserve">Chapter 4 </w:t>
      </w:r>
      <w:r w:rsidR="00685DA8">
        <w:t>Implementation</w:t>
      </w:r>
      <w:bookmarkEnd w:id="10"/>
      <w:bookmarkEnd w:id="11"/>
      <w:bookmarkEnd w:id="12"/>
    </w:p>
    <w:p w14:paraId="1615CD27" w14:textId="77777777" w:rsidR="00827BFD" w:rsidRPr="00827BFD" w:rsidRDefault="00827BFD" w:rsidP="00827BFD"/>
    <w:p w14:paraId="6B331FCF" w14:textId="36B9C72D" w:rsidR="00AA6F4F" w:rsidRDefault="00C15A3C" w:rsidP="00716E73">
      <w:pPr>
        <w:jc w:val="both"/>
      </w:pPr>
      <w:r>
        <w:t xml:space="preserve">6 different experiments </w:t>
      </w:r>
    </w:p>
    <w:p w14:paraId="04C96605" w14:textId="10641981" w:rsidR="00084571" w:rsidRDefault="00084571" w:rsidP="00716E73">
      <w:pPr>
        <w:jc w:val="both"/>
      </w:pPr>
      <w:r>
        <w:t>Where</w:t>
      </w:r>
      <w:r w:rsidR="00AF558A">
        <w:t xml:space="preserve"> </w:t>
      </w:r>
      <w:r w:rsidR="00524E40">
        <w:t>E</w:t>
      </w:r>
      <w:r w:rsidR="00AF558A">
        <w:t>xperiment 1</w:t>
      </w:r>
      <w:r w:rsidR="00524E40">
        <w:t xml:space="preserve">: </w:t>
      </w:r>
      <w:r w:rsidR="009A50A7">
        <w:t>LSA at the article level, 2-3 paragraph level(200-words), paragra</w:t>
      </w:r>
      <w:r w:rsidR="00E17DC2">
        <w:t xml:space="preserve">ph level(Whole document) for both </w:t>
      </w:r>
      <w:r w:rsidR="00E22ED4">
        <w:t>“</w:t>
      </w:r>
      <w:r w:rsidR="00E17DC2">
        <w:t>law</w:t>
      </w:r>
      <w:r w:rsidR="00B60501">
        <w:t>-text-all.txt</w:t>
      </w:r>
      <w:r w:rsidR="00E22ED4">
        <w:t>”</w:t>
      </w:r>
      <w:r w:rsidR="00B60501">
        <w:t xml:space="preserve"> and </w:t>
      </w:r>
      <w:r w:rsidR="00E22ED4">
        <w:t>“</w:t>
      </w:r>
      <w:r w:rsidR="005D2188">
        <w:t>non-</w:t>
      </w:r>
      <w:r w:rsidR="00C67A1F">
        <w:t>law-all.txt</w:t>
      </w:r>
      <w:r w:rsidR="00E22ED4">
        <w:t>”</w:t>
      </w:r>
      <w:r w:rsidR="00C67A1F">
        <w:t xml:space="preserve"> datasets.</w:t>
      </w:r>
    </w:p>
    <w:p w14:paraId="040A3392" w14:textId="4994CDA5" w:rsidR="00C67A1F" w:rsidRDefault="00C67A1F" w:rsidP="00716E73">
      <w:pPr>
        <w:jc w:val="both"/>
      </w:pPr>
      <w:r>
        <w:t>Experiment 2: LSA at the article level, 2-3 paragraph level(200-words), paragraph level(Whole document) for</w:t>
      </w:r>
      <w:r w:rsidR="006177CC">
        <w:t xml:space="preserve"> three datasets</w:t>
      </w:r>
      <w:r w:rsidR="00E2553B">
        <w:t>,</w:t>
      </w:r>
      <w:r>
        <w:t xml:space="preserve"> </w:t>
      </w:r>
      <w:r w:rsidR="00E22ED4">
        <w:t>“</w:t>
      </w:r>
      <w:r w:rsidR="006E38AA">
        <w:t>covid-science-small</w:t>
      </w:r>
      <w:r>
        <w:t>.txt</w:t>
      </w:r>
      <w:r w:rsidR="00E22ED4">
        <w:t>”</w:t>
      </w:r>
      <w:r w:rsidR="00E2553B">
        <w:t xml:space="preserve">, </w:t>
      </w:r>
      <w:r w:rsidR="00E22ED4">
        <w:t>“</w:t>
      </w:r>
      <w:r w:rsidR="006E38AA">
        <w:t>covid-</w:t>
      </w:r>
      <w:r>
        <w:t>non-</w:t>
      </w:r>
      <w:r w:rsidR="006E38AA">
        <w:t>science-small</w:t>
      </w:r>
      <w:r>
        <w:t>.txt</w:t>
      </w:r>
      <w:r w:rsidR="00E22ED4">
        <w:t>”</w:t>
      </w:r>
      <w:r w:rsidR="00E2553B">
        <w:t xml:space="preserve"> and</w:t>
      </w:r>
      <w:r>
        <w:t xml:space="preserve"> </w:t>
      </w:r>
      <w:r w:rsidR="00E22ED4">
        <w:t>“</w:t>
      </w:r>
      <w:r w:rsidR="00681E4B">
        <w:t>covid-psychology-small.txt</w:t>
      </w:r>
      <w:r w:rsidR="00E22ED4">
        <w:t>”</w:t>
      </w:r>
      <w:r w:rsidR="00681E4B">
        <w:t xml:space="preserve"> </w:t>
      </w:r>
      <w:r w:rsidR="00E22ED4">
        <w:t>containing 10 papers on each dataset.</w:t>
      </w:r>
    </w:p>
    <w:p w14:paraId="40FE9D59" w14:textId="6AFC263E" w:rsidR="00A00051" w:rsidRDefault="00A00051" w:rsidP="00716E73">
      <w:pPr>
        <w:jc w:val="both"/>
      </w:pPr>
      <w:r>
        <w:t xml:space="preserve">Experiment </w:t>
      </w:r>
      <w:r w:rsidR="00D32A51">
        <w:t>3</w:t>
      </w:r>
      <w:r>
        <w:t>: LSA at the article level, 2-3 paragraph level(200-words), paragraph level(Whole document) for three datasets, “covid-science.txt”, “covid-non-science.txt” and “covid-psychology.txt” containing 20 papers on each dataset.</w:t>
      </w:r>
    </w:p>
    <w:p w14:paraId="575E5F0C" w14:textId="01D0E931" w:rsidR="006F4266" w:rsidRDefault="00671981" w:rsidP="006F4266">
      <w:pPr>
        <w:jc w:val="both"/>
      </w:pPr>
      <w:r>
        <w:t xml:space="preserve">Experiment </w:t>
      </w:r>
      <w:r w:rsidR="00D32A51">
        <w:t>4</w:t>
      </w:r>
      <w:r>
        <w:t>: LSA at the article level, 2-3 paragraph level(200-words), paragraph level(Whole document) for three datasets, “covid-science</w:t>
      </w:r>
      <w:r w:rsidR="00A149A3">
        <w:t>-large</w:t>
      </w:r>
      <w:r>
        <w:t>.txt” and “covid-psychology</w:t>
      </w:r>
      <w:r w:rsidR="00A149A3">
        <w:t>-large</w:t>
      </w:r>
      <w:r>
        <w:t>.txt” containing 40 papers on each dataset.</w:t>
      </w:r>
    </w:p>
    <w:p w14:paraId="13B8A8ED" w14:textId="77777777" w:rsidR="006F4266" w:rsidRPr="00DD1FB1" w:rsidRDefault="006F4266" w:rsidP="006F4266">
      <w:pPr>
        <w:jc w:val="both"/>
      </w:pPr>
    </w:p>
    <w:p w14:paraId="01BCC424" w14:textId="19436428" w:rsidR="00010A4A" w:rsidRDefault="00EC524F" w:rsidP="00010A4A">
      <w:pPr>
        <w:pStyle w:val="Heading5"/>
      </w:pPr>
      <w:r>
        <w:t>4.1 Data</w:t>
      </w:r>
    </w:p>
    <w:p w14:paraId="4966069B" w14:textId="77777777" w:rsidR="00E82371" w:rsidRPr="00E82371" w:rsidRDefault="00E82371" w:rsidP="00E82371"/>
    <w:p w14:paraId="10F40B49" w14:textId="391E49DD" w:rsidR="001B5554" w:rsidRDefault="001B5554" w:rsidP="003D7131">
      <w:pPr>
        <w:jc w:val="both"/>
      </w:pPr>
      <w:r>
        <w:lastRenderedPageBreak/>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4BCC1C76" w:rsidR="001B5554" w:rsidRDefault="001B5554" w:rsidP="003D7131">
      <w:pPr>
        <w:jc w:val="both"/>
      </w:pPr>
      <w:r>
        <w:t xml:space="preserve">In third dataset covid-science.txt, consists of covid related scientific research papers collected from multiple sources (ex. IEEE </w:t>
      </w:r>
      <w:r w:rsidR="006F4266">
        <w:t>Xplore</w:t>
      </w:r>
      <w:r>
        <w:t>, Google Scholar). This dataset is then partitioned into multiple sizes, 10 papers(covid-science-small), 20 papers(covid-science), 40 papers(covid-science-large) in order to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6C937D4F"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r w:rsidR="00154509">
        <w:t>like</w:t>
      </w:r>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340030AA" w:rsidR="001B5554" w:rsidRDefault="001B5554" w:rsidP="003D7131">
      <w:pPr>
        <w:jc w:val="both"/>
      </w:pPr>
      <w:r>
        <w:t xml:space="preserve">The fifth dataset is covid-psychology.txt, which consists of covid related psychology research papers collected from multiple sources(ex. IEEE </w:t>
      </w:r>
      <w:r w:rsidR="006F4266">
        <w:t>Xplore</w:t>
      </w:r>
      <w:r>
        <w:t xml:space="preserve">, Google Scholar). Then </w:t>
      </w:r>
      <w:proofErr w:type="gramStart"/>
      <w:r w:rsidR="00154509">
        <w:t>similar to</w:t>
      </w:r>
      <w:proofErr w:type="gramEnd"/>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drawing>
          <wp:inline distT="0" distB="0" distL="0" distR="0" wp14:anchorId="6EB88841" wp14:editId="4E682AE4">
            <wp:extent cx="3179928" cy="20745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5828" cy="2078358"/>
                    </a:xfrm>
                    <a:prstGeom prst="rect">
                      <a:avLst/>
                    </a:prstGeom>
                    <a:noFill/>
                    <a:ln>
                      <a:noFill/>
                    </a:ln>
                  </pic:spPr>
                </pic:pic>
              </a:graphicData>
            </a:graphic>
          </wp:inline>
        </w:drawing>
      </w:r>
    </w:p>
    <w:p w14:paraId="06784A5B" w14:textId="11BCCAB7" w:rsidR="00DC0E10" w:rsidRDefault="008155BE" w:rsidP="008155BE">
      <w:pPr>
        <w:pStyle w:val="Caption"/>
        <w:jc w:val="both"/>
      </w:pPr>
      <w:bookmarkStart w:id="13" w:name="_Toc79475143"/>
      <w:r>
        <w:t xml:space="preserve">Figure </w:t>
      </w:r>
      <w:r w:rsidR="00676F25">
        <w:fldChar w:fldCharType="begin"/>
      </w:r>
      <w:r w:rsidR="00676F25">
        <w:instrText xml:space="preserve"> SEQ Figure \* ARABIC </w:instrText>
      </w:r>
      <w:r w:rsidR="00676F25">
        <w:fldChar w:fldCharType="separate"/>
      </w:r>
      <w:r w:rsidR="00D2083B">
        <w:rPr>
          <w:noProof/>
        </w:rPr>
        <w:t>7</w:t>
      </w:r>
      <w:r w:rsidR="00676F25">
        <w:rPr>
          <w:noProof/>
        </w:rPr>
        <w:fldChar w:fldCharType="end"/>
      </w:r>
      <w:r>
        <w:t xml:space="preserve"> </w:t>
      </w:r>
      <w:r w:rsidRPr="002E2528">
        <w:t>sample data  from covid-psychology.txt</w:t>
      </w:r>
      <w:bookmarkEnd w:id="13"/>
    </w:p>
    <w:p w14:paraId="54CF32EE" w14:textId="77777777" w:rsidR="00FF143A" w:rsidRDefault="00FF143A" w:rsidP="00FF143A">
      <w:pPr>
        <w:keepNext/>
      </w:pPr>
      <w:r>
        <w:rPr>
          <w:noProof/>
        </w:rPr>
        <w:drawing>
          <wp:inline distT="0" distB="0" distL="0" distR="0" wp14:anchorId="63FB8D97" wp14:editId="534A10DF">
            <wp:extent cx="5725160" cy="146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1460500"/>
                    </a:xfrm>
                    <a:prstGeom prst="rect">
                      <a:avLst/>
                    </a:prstGeom>
                    <a:noFill/>
                    <a:ln>
                      <a:noFill/>
                    </a:ln>
                  </pic:spPr>
                </pic:pic>
              </a:graphicData>
            </a:graphic>
          </wp:inline>
        </w:drawing>
      </w:r>
    </w:p>
    <w:p w14:paraId="02633121" w14:textId="3FE5248F" w:rsidR="0095423D" w:rsidRDefault="00FF143A" w:rsidP="00FF143A">
      <w:pPr>
        <w:pStyle w:val="Caption"/>
      </w:pPr>
      <w:bookmarkStart w:id="14" w:name="_Toc79473193"/>
      <w:bookmarkStart w:id="15" w:name="_Toc79473270"/>
      <w:bookmarkStart w:id="16" w:name="_Toc79473333"/>
      <w:bookmarkStart w:id="17" w:name="_Toc79475144"/>
      <w:r>
        <w:t xml:space="preserve">Figure </w:t>
      </w:r>
      <w:r w:rsidR="00676F25">
        <w:fldChar w:fldCharType="begin"/>
      </w:r>
      <w:r w:rsidR="00676F25">
        <w:instrText xml:space="preserve"> SEQ Figure \* ARABIC </w:instrText>
      </w:r>
      <w:r w:rsidR="00676F25">
        <w:fldChar w:fldCharType="separate"/>
      </w:r>
      <w:r w:rsidR="00D2083B">
        <w:rPr>
          <w:noProof/>
        </w:rPr>
        <w:t>8</w:t>
      </w:r>
      <w:r w:rsidR="00676F25">
        <w:rPr>
          <w:noProof/>
        </w:rPr>
        <w:fldChar w:fldCharType="end"/>
      </w:r>
      <w:r>
        <w:t xml:space="preserve"> Importing libraries</w:t>
      </w:r>
      <w:bookmarkEnd w:id="14"/>
      <w:bookmarkEnd w:id="15"/>
      <w:bookmarkEnd w:id="16"/>
      <w:bookmarkEnd w:id="17"/>
    </w:p>
    <w:p w14:paraId="6007DE94" w14:textId="4E571B39" w:rsidR="00084571" w:rsidRDefault="00084571" w:rsidP="00084571">
      <w:pPr>
        <w:keepNext/>
      </w:pPr>
      <w:r>
        <w:rPr>
          <w:noProof/>
        </w:rPr>
        <w:lastRenderedPageBreak/>
        <w:drawing>
          <wp:inline distT="0" distB="0" distL="0" distR="0" wp14:anchorId="55FCBD8E" wp14:editId="143AF95B">
            <wp:extent cx="5725160" cy="3309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309620"/>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478CD9B7" w:rsidR="00D25E00" w:rsidRDefault="005A3756" w:rsidP="005A3756">
      <w:pPr>
        <w:pStyle w:val="Caption"/>
      </w:pPr>
      <w:bookmarkStart w:id="18" w:name="_Toc79475145"/>
      <w:r>
        <w:t xml:space="preserve">Figure </w:t>
      </w:r>
      <w:r w:rsidR="00676F25">
        <w:fldChar w:fldCharType="begin"/>
      </w:r>
      <w:r w:rsidR="00676F25">
        <w:instrText xml:space="preserve"> SEQ Figure \* ARABIC </w:instrText>
      </w:r>
      <w:r w:rsidR="00676F25">
        <w:fldChar w:fldCharType="separate"/>
      </w:r>
      <w:r w:rsidR="00D2083B">
        <w:rPr>
          <w:noProof/>
        </w:rPr>
        <w:t>9</w:t>
      </w:r>
      <w:r w:rsidR="00676F25">
        <w:rPr>
          <w:noProof/>
        </w:rPr>
        <w:fldChar w:fldCharType="end"/>
      </w:r>
      <w:r>
        <w:t xml:space="preserve"> </w:t>
      </w:r>
      <w:r w:rsidRPr="00A64CAA">
        <w:t xml:space="preserve"> code for loading data at article level from experiment 4 – “covid-science-large.txt” dataset.</w:t>
      </w:r>
      <w:bookmarkEnd w:id="18"/>
    </w:p>
    <w:p w14:paraId="428ACAB4" w14:textId="77777777" w:rsidR="00D25E00" w:rsidRPr="00D25E00" w:rsidRDefault="00D25E00" w:rsidP="00D25E00"/>
    <w:p w14:paraId="782EE3A6" w14:textId="468876C9" w:rsidR="005057D2" w:rsidRDefault="007A280C" w:rsidP="005057D2">
      <w:pPr>
        <w:keepNext/>
      </w:pPr>
      <w:r>
        <w:rPr>
          <w:noProof/>
        </w:rPr>
        <w:drawing>
          <wp:inline distT="0" distB="0" distL="0" distR="0" wp14:anchorId="6E8E7ECF" wp14:editId="2C2E03E9">
            <wp:extent cx="5731510" cy="32181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1818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24C5AA70" w14:textId="7A04718A" w:rsidR="005A3756" w:rsidRPr="005A3756" w:rsidRDefault="005A3756" w:rsidP="008155BE">
      <w:pPr>
        <w:pStyle w:val="Caption"/>
      </w:pPr>
      <w:bookmarkStart w:id="19" w:name="_Toc79475146"/>
      <w:r>
        <w:t xml:space="preserve">Figure </w:t>
      </w:r>
      <w:r w:rsidR="00676F25">
        <w:fldChar w:fldCharType="begin"/>
      </w:r>
      <w:r w:rsidR="00676F25">
        <w:instrText xml:space="preserve"> SEQ Figure \* ARABIC </w:instrText>
      </w:r>
      <w:r w:rsidR="00676F25">
        <w:fldChar w:fldCharType="separate"/>
      </w:r>
      <w:r w:rsidR="00D2083B">
        <w:rPr>
          <w:noProof/>
        </w:rPr>
        <w:t>10</w:t>
      </w:r>
      <w:r w:rsidR="00676F25">
        <w:rPr>
          <w:noProof/>
        </w:rPr>
        <w:fldChar w:fldCharType="end"/>
      </w:r>
      <w:r w:rsidR="008155BE">
        <w:t xml:space="preserve"> </w:t>
      </w:r>
      <w:r w:rsidRPr="00F005B3">
        <w:t>code for loading data at 2-3 paragraph-level from experiment 4 – “covid-science-large.txt” and “covid-psychology-large.txt” dataset</w:t>
      </w:r>
      <w:r>
        <w:t>.</w:t>
      </w:r>
      <w:bookmarkEnd w:id="19"/>
    </w:p>
    <w:p w14:paraId="2018CFAD" w14:textId="1230666A" w:rsidR="00EC524F" w:rsidRDefault="00EC524F" w:rsidP="00EC524F">
      <w:pPr>
        <w:pStyle w:val="Heading5"/>
      </w:pPr>
      <w:r>
        <w:lastRenderedPageBreak/>
        <w:t>4.2 Data Cleaning</w:t>
      </w:r>
    </w:p>
    <w:p w14:paraId="65D5B0A5" w14:textId="2A2AA579" w:rsidR="001B5554" w:rsidRDefault="001B5554" w:rsidP="003D7131">
      <w:pPr>
        <w:jc w:val="both"/>
      </w:pPr>
      <w:r>
        <w:t xml:space="preserve">The data collected from the different sources contain a lot of noise and might lead to deviated results when experimenting with the data, </w:t>
      </w:r>
      <w:proofErr w:type="gramStart"/>
      <w:r>
        <w:t>So</w:t>
      </w:r>
      <w:proofErr w:type="gramEnd"/>
      <w:r>
        <w:t xml:space="preserve"> to remove the noise multiple </w:t>
      </w:r>
      <w:r w:rsidR="0093184C">
        <w:t>pre-processing</w:t>
      </w:r>
      <w:r>
        <w:t xml:space="preserve"> techniques were applied</w:t>
      </w:r>
      <w:r w:rsidR="005A0481">
        <w:t xml:space="preserve"> </w:t>
      </w:r>
      <w:r>
        <w:t xml:space="preserve">to the data like tokenizing, removing </w:t>
      </w:r>
      <w:r w:rsidR="0093184C">
        <w:t>stop words</w:t>
      </w:r>
      <w:r>
        <w:t>, and stemming.</w:t>
      </w:r>
    </w:p>
    <w:p w14:paraId="543C21F0" w14:textId="77777777" w:rsidR="008155BE" w:rsidRDefault="005A48F1" w:rsidP="008155BE">
      <w:pPr>
        <w:keepNext/>
        <w:jc w:val="both"/>
      </w:pPr>
      <w:r>
        <w:rPr>
          <w:noProof/>
        </w:rPr>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17D38FD9" w:rsidR="004D2C54" w:rsidRDefault="008155BE" w:rsidP="008155BE">
      <w:pPr>
        <w:pStyle w:val="Caption"/>
        <w:jc w:val="both"/>
      </w:pPr>
      <w:bookmarkStart w:id="20" w:name="_Toc79475147"/>
      <w:r>
        <w:t xml:space="preserve">Figure </w:t>
      </w:r>
      <w:r w:rsidR="00676F25">
        <w:fldChar w:fldCharType="begin"/>
      </w:r>
      <w:r w:rsidR="00676F25">
        <w:instrText xml:space="preserve"> SEQ Figure \* ARABIC </w:instrText>
      </w:r>
      <w:r w:rsidR="00676F25">
        <w:fldChar w:fldCharType="separate"/>
      </w:r>
      <w:r w:rsidR="00D2083B">
        <w:rPr>
          <w:noProof/>
        </w:rPr>
        <w:t>11</w:t>
      </w:r>
      <w:r w:rsidR="00676F25">
        <w:rPr>
          <w:noProof/>
        </w:rPr>
        <w:fldChar w:fldCharType="end"/>
      </w:r>
      <w:r>
        <w:t xml:space="preserve"> </w:t>
      </w:r>
      <w:r w:rsidRPr="001E3C68">
        <w:t>code for Pre-processing</w:t>
      </w:r>
      <w:r>
        <w:t>.</w:t>
      </w:r>
      <w:bookmarkEnd w:id="20"/>
    </w:p>
    <w:p w14:paraId="7BD038C8" w14:textId="7E1F4A09" w:rsidR="004D2C54" w:rsidRDefault="004D2C54" w:rsidP="004D2C54"/>
    <w:p w14:paraId="1168455E" w14:textId="6839D1A1" w:rsidR="004D2C54" w:rsidRDefault="004D2C54" w:rsidP="004D2C54"/>
    <w:p w14:paraId="0D2C0D52" w14:textId="6E07B19E" w:rsidR="004D2C54" w:rsidRDefault="004D2C54" w:rsidP="004D2C54"/>
    <w:p w14:paraId="3835E865" w14:textId="0721370C" w:rsidR="004D2C54" w:rsidRDefault="004D2C54" w:rsidP="004D2C54"/>
    <w:p w14:paraId="20497E5C" w14:textId="3E814F56" w:rsidR="004D2C54" w:rsidRDefault="004D2C54" w:rsidP="004D2C54"/>
    <w:p w14:paraId="01CD6DC3" w14:textId="643106C7" w:rsidR="004D2C54" w:rsidRDefault="004D2C54" w:rsidP="004D2C54"/>
    <w:p w14:paraId="47DDF3E8" w14:textId="77777777" w:rsidR="004D2C54" w:rsidRDefault="004D2C54" w:rsidP="004D2C54"/>
    <w:p w14:paraId="1A053BC2" w14:textId="6E7112EA" w:rsidR="004D2C54" w:rsidRDefault="004D2C54" w:rsidP="004D2C54"/>
    <w:p w14:paraId="02EF97D8" w14:textId="77777777" w:rsidR="008155BE" w:rsidRPr="004D2C54" w:rsidRDefault="008155BE" w:rsidP="004D2C54"/>
    <w:p w14:paraId="5361151C" w14:textId="55D234BA" w:rsidR="00EC524F" w:rsidRDefault="00EC524F" w:rsidP="00EC524F">
      <w:pPr>
        <w:pStyle w:val="Heading5"/>
      </w:pPr>
      <w:r>
        <w:lastRenderedPageBreak/>
        <w:t>4.3 LSA</w:t>
      </w:r>
    </w:p>
    <w:p w14:paraId="7C3DA6B2" w14:textId="77777777" w:rsidR="004D2C54" w:rsidRPr="004D2C54" w:rsidRDefault="004D2C54" w:rsidP="004D2C54"/>
    <w:p w14:paraId="78CFCE6C" w14:textId="2E45E68F"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spellStart"/>
      <w:r w:rsidR="00F817CE">
        <w:t>lsimodel</w:t>
      </w:r>
      <w:proofErr w:type="spellEnd"/>
      <w:r w:rsidR="0003439D">
        <w:t>)</w:t>
      </w:r>
      <w:r w:rsidR="00F817CE">
        <w:t xml:space="preserve"> </w:t>
      </w:r>
      <w:r w:rsidR="00C02652">
        <w:t xml:space="preserve"> from python </w:t>
      </w:r>
      <w:r w:rsidR="0003439D">
        <w:t>“</w:t>
      </w:r>
      <w:proofErr w:type="spellStart"/>
      <w:r w:rsidR="00C02652">
        <w:t>genism</w:t>
      </w:r>
      <w:r w:rsidR="0003439D">
        <w:t>.models</w:t>
      </w:r>
      <w:proofErr w:type="spellEnd"/>
      <w:r w:rsidR="0003439D">
        <w:t>” library</w:t>
      </w:r>
      <w:r w:rsidR="00F817CE">
        <w:t>.</w:t>
      </w:r>
      <w:r w:rsidR="004D2C54">
        <w:t xml:space="preserve"> And then generating the top 5 words from the corpus.</w:t>
      </w:r>
    </w:p>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3785DB89" w:rsidR="00EC556C" w:rsidRDefault="00E3441B" w:rsidP="00E3441B">
      <w:pPr>
        <w:pStyle w:val="Caption"/>
      </w:pPr>
      <w:bookmarkStart w:id="21" w:name="_Toc79475148"/>
      <w:r>
        <w:t xml:space="preserve">Figure </w:t>
      </w:r>
      <w:r w:rsidR="00676F25">
        <w:fldChar w:fldCharType="begin"/>
      </w:r>
      <w:r w:rsidR="00676F25">
        <w:instrText xml:space="preserve"> SEQ Figure \* ARABIC </w:instrText>
      </w:r>
      <w:r w:rsidR="00676F25">
        <w:fldChar w:fldCharType="separate"/>
      </w:r>
      <w:r w:rsidR="00D2083B">
        <w:rPr>
          <w:noProof/>
        </w:rPr>
        <w:t>12</w:t>
      </w:r>
      <w:r w:rsidR="00676F25">
        <w:rPr>
          <w:noProof/>
        </w:rPr>
        <w:fldChar w:fldCharType="end"/>
      </w:r>
      <w:r>
        <w:t xml:space="preserve"> </w:t>
      </w:r>
      <w:r w:rsidRPr="00BC4EE5">
        <w:t>Code for modelling LSA and generating top 5 words at article level from “covid-science-large.txt” dataset.</w:t>
      </w:r>
      <w:bookmarkEnd w:id="21"/>
    </w:p>
    <w:p w14:paraId="14232D33" w14:textId="77777777" w:rsidR="00E3441B" w:rsidRDefault="00684A14" w:rsidP="00E3441B">
      <w:pPr>
        <w:keepNext/>
      </w:pPr>
      <w:r>
        <w:rPr>
          <w:noProof/>
        </w:rPr>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2D586552" w:rsidR="00684A14" w:rsidRDefault="00E3441B" w:rsidP="00E3441B">
      <w:pPr>
        <w:pStyle w:val="Caption"/>
      </w:pPr>
      <w:bookmarkStart w:id="22" w:name="_Toc79475149"/>
      <w:r>
        <w:t xml:space="preserve">Figure </w:t>
      </w:r>
      <w:r w:rsidR="00676F25">
        <w:fldChar w:fldCharType="begin"/>
      </w:r>
      <w:r w:rsidR="00676F25">
        <w:instrText xml:space="preserve"> SEQ Figure \* ARABIC </w:instrText>
      </w:r>
      <w:r w:rsidR="00676F25">
        <w:fldChar w:fldCharType="separate"/>
      </w:r>
      <w:r w:rsidR="00D2083B">
        <w:rPr>
          <w:noProof/>
        </w:rPr>
        <w:t>13</w:t>
      </w:r>
      <w:r w:rsidR="00676F25">
        <w:rPr>
          <w:noProof/>
        </w:rPr>
        <w:fldChar w:fldCharType="end"/>
      </w:r>
      <w:r>
        <w:t xml:space="preserve"> </w:t>
      </w:r>
      <w:r w:rsidRPr="00DA5658">
        <w:t>Code for modelling LSA and generating top 5 words at article level from “covid-psychology-large.txt” dataset.</w:t>
      </w:r>
      <w:bookmarkEnd w:id="22"/>
    </w:p>
    <w:p w14:paraId="5C75D8E7" w14:textId="77777777" w:rsidR="00E3441B" w:rsidRDefault="007718B6" w:rsidP="00E3441B">
      <w:pPr>
        <w:keepNext/>
      </w:pPr>
      <w:r>
        <w:rPr>
          <w:noProof/>
        </w:rPr>
        <w:lastRenderedPageBreak/>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4C2A79FE" w:rsidR="00372A30" w:rsidRDefault="00E3441B" w:rsidP="00E3441B">
      <w:pPr>
        <w:pStyle w:val="Caption"/>
      </w:pPr>
      <w:bookmarkStart w:id="23" w:name="_Toc79475150"/>
      <w:r>
        <w:t xml:space="preserve">Figure </w:t>
      </w:r>
      <w:r w:rsidR="00676F25">
        <w:fldChar w:fldCharType="begin"/>
      </w:r>
      <w:r w:rsidR="00676F25">
        <w:instrText xml:space="preserve"> SEQ Figure \* ARABIC </w:instrText>
      </w:r>
      <w:r w:rsidR="00676F25">
        <w:fldChar w:fldCharType="separate"/>
      </w:r>
      <w:r w:rsidR="00D2083B">
        <w:rPr>
          <w:noProof/>
        </w:rPr>
        <w:t>14</w:t>
      </w:r>
      <w:r w:rsidR="00676F25">
        <w:rPr>
          <w:noProof/>
        </w:rPr>
        <w:fldChar w:fldCharType="end"/>
      </w:r>
      <w:r>
        <w:t xml:space="preserve"> </w:t>
      </w:r>
      <w:r w:rsidRPr="00F14D0D">
        <w:t>Code for modelling LSA and generating top 5 words at 2-3 paragraph-level from “covid-science-large.txt” dataset.</w:t>
      </w:r>
      <w:bookmarkEnd w:id="23"/>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4307F4C6" w:rsidR="00372A30" w:rsidRDefault="00E3441B" w:rsidP="00E3441B">
      <w:pPr>
        <w:pStyle w:val="Caption"/>
      </w:pPr>
      <w:bookmarkStart w:id="24" w:name="_Toc79475151"/>
      <w:r>
        <w:t xml:space="preserve">Figure </w:t>
      </w:r>
      <w:r w:rsidR="00676F25">
        <w:fldChar w:fldCharType="begin"/>
      </w:r>
      <w:r w:rsidR="00676F25">
        <w:instrText xml:space="preserve"> SEQ Figure \* ARABIC </w:instrText>
      </w:r>
      <w:r w:rsidR="00676F25">
        <w:fldChar w:fldCharType="separate"/>
      </w:r>
      <w:r w:rsidR="00D2083B">
        <w:rPr>
          <w:noProof/>
        </w:rPr>
        <w:t>15</w:t>
      </w:r>
      <w:r w:rsidR="00676F25">
        <w:rPr>
          <w:noProof/>
        </w:rPr>
        <w:fldChar w:fldCharType="end"/>
      </w:r>
      <w:r>
        <w:t xml:space="preserve"> </w:t>
      </w:r>
      <w:r w:rsidRPr="00CD35D5">
        <w:t>Code for modelling LSA and generating top 5 words at 2-3 paragraph-level from “covid-psychology-large.txt”</w:t>
      </w:r>
      <w:bookmarkEnd w:id="24"/>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4E9A21DD">
            <wp:extent cx="5731510" cy="14052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1405255"/>
                    </a:xfrm>
                    <a:prstGeom prst="rect">
                      <a:avLst/>
                    </a:prstGeom>
                    <a:noFill/>
                    <a:ln>
                      <a:noFill/>
                    </a:ln>
                  </pic:spPr>
                </pic:pic>
              </a:graphicData>
            </a:graphic>
          </wp:inline>
        </w:drawing>
      </w:r>
    </w:p>
    <w:p w14:paraId="2210A979" w14:textId="3B7598DB" w:rsidR="008813F3" w:rsidRDefault="00E3441B" w:rsidP="00E3441B">
      <w:pPr>
        <w:pStyle w:val="Caption"/>
      </w:pPr>
      <w:bookmarkStart w:id="25" w:name="_Toc79475152"/>
      <w:r>
        <w:t xml:space="preserve">Figure </w:t>
      </w:r>
      <w:r w:rsidR="00676F25">
        <w:fldChar w:fldCharType="begin"/>
      </w:r>
      <w:r w:rsidR="00676F25">
        <w:instrText xml:space="preserve"> SEQ Figure \</w:instrText>
      </w:r>
      <w:r w:rsidR="00676F25">
        <w:instrText xml:space="preserve">* ARABIC </w:instrText>
      </w:r>
      <w:r w:rsidR="00676F25">
        <w:fldChar w:fldCharType="separate"/>
      </w:r>
      <w:r w:rsidR="00D2083B">
        <w:rPr>
          <w:noProof/>
        </w:rPr>
        <w:t>16</w:t>
      </w:r>
      <w:r w:rsidR="00676F25">
        <w:rPr>
          <w:noProof/>
        </w:rPr>
        <w:fldChar w:fldCharType="end"/>
      </w:r>
      <w:r>
        <w:t xml:space="preserve"> </w:t>
      </w:r>
      <w:r w:rsidRPr="00202754">
        <w:t>Code for modelling LSA and generating top 5 words at paragraph-level(all paragraphs) from “covid-science-large.txt” dataset.</w:t>
      </w:r>
      <w:bookmarkEnd w:id="25"/>
    </w:p>
    <w:p w14:paraId="4E15920D" w14:textId="77777777" w:rsidR="00E3441B" w:rsidRPr="00E3441B" w:rsidRDefault="00E3441B" w:rsidP="00E3441B"/>
    <w:p w14:paraId="4C6C209F" w14:textId="77777777" w:rsidR="00E3441B" w:rsidRDefault="00DB6768" w:rsidP="00E3441B">
      <w:pPr>
        <w:keepNext/>
      </w:pPr>
      <w:r>
        <w:rPr>
          <w:noProof/>
        </w:rPr>
        <w:drawing>
          <wp:inline distT="0" distB="0" distL="0" distR="0" wp14:anchorId="435A0159" wp14:editId="1305C4CA">
            <wp:extent cx="5731510" cy="1374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0CE32683" w14:textId="4AEB2B19" w:rsidR="007E265B" w:rsidRDefault="00E3441B" w:rsidP="00E3441B">
      <w:pPr>
        <w:pStyle w:val="Caption"/>
      </w:pPr>
      <w:bookmarkStart w:id="26" w:name="_Toc79475153"/>
      <w:r>
        <w:t xml:space="preserve">Figure </w:t>
      </w:r>
      <w:r w:rsidR="00676F25">
        <w:fldChar w:fldCharType="begin"/>
      </w:r>
      <w:r w:rsidR="00676F25">
        <w:instrText xml:space="preserve"> SEQ Figure \* ARABIC </w:instrText>
      </w:r>
      <w:r w:rsidR="00676F25">
        <w:fldChar w:fldCharType="separate"/>
      </w:r>
      <w:r w:rsidR="00D2083B">
        <w:rPr>
          <w:noProof/>
        </w:rPr>
        <w:t>17</w:t>
      </w:r>
      <w:r w:rsidR="00676F25">
        <w:rPr>
          <w:noProof/>
        </w:rPr>
        <w:fldChar w:fldCharType="end"/>
      </w:r>
      <w:r>
        <w:t xml:space="preserve"> </w:t>
      </w:r>
      <w:r w:rsidRPr="00FE03B3">
        <w:t>Code for modelling LSA and generating top 5 words at paragraph-level(all paragraphs) from “covid-psychology-large.txt” dataset.</w:t>
      </w:r>
      <w:bookmarkEnd w:id="26"/>
    </w:p>
    <w:p w14:paraId="3FF70EE9" w14:textId="0403D7CA" w:rsidR="007E265B" w:rsidRDefault="007E265B" w:rsidP="007E265B"/>
    <w:p w14:paraId="227A1D60" w14:textId="77777777" w:rsidR="007E265B" w:rsidRPr="007E265B" w:rsidRDefault="007E265B" w:rsidP="007E265B"/>
    <w:p w14:paraId="63C1AC1E" w14:textId="69B6D8F2" w:rsidR="00FE71F5" w:rsidRPr="00085A22" w:rsidRDefault="00FE71F5" w:rsidP="00FE71F5">
      <w:pPr>
        <w:rPr>
          <w:b/>
          <w:bCs/>
        </w:rPr>
      </w:pPr>
      <w:r w:rsidRPr="00085A22">
        <w:rPr>
          <w:b/>
          <w:bCs/>
        </w:rPr>
        <w:lastRenderedPageBreak/>
        <w:t>The below table shows the top 5 words and their weights in the document generated by “</w:t>
      </w:r>
      <w:proofErr w:type="spellStart"/>
      <w:r w:rsidRPr="00085A22">
        <w:rPr>
          <w:b/>
          <w:bCs/>
        </w:rPr>
        <w:t>lsimodel</w:t>
      </w:r>
      <w:proofErr w:type="spellEnd"/>
      <w:r w:rsidRPr="00085A22">
        <w:rPr>
          <w:b/>
          <w:bCs/>
        </w:rPr>
        <w:t>”.</w:t>
      </w:r>
    </w:p>
    <w:p w14:paraId="78B65C28" w14:textId="677E7502" w:rsidR="00AF1A79" w:rsidRDefault="00AF1A79" w:rsidP="0004644B">
      <w:pPr>
        <w:pStyle w:val="Caption"/>
        <w:keepNext/>
      </w:pPr>
      <w:bookmarkStart w:id="27" w:name="_Toc79475185"/>
      <w:r>
        <w:t xml:space="preserve">Table </w:t>
      </w:r>
      <w:r w:rsidR="00676F25">
        <w:fldChar w:fldCharType="begin"/>
      </w:r>
      <w:r w:rsidR="00676F25">
        <w:instrText xml:space="preserve"> SEQ Table \* ARABIC </w:instrText>
      </w:r>
      <w:r w:rsidR="00676F25">
        <w:fldChar w:fldCharType="separate"/>
      </w:r>
      <w:r w:rsidR="0004644B">
        <w:rPr>
          <w:noProof/>
        </w:rPr>
        <w:t>1</w:t>
      </w:r>
      <w:r w:rsidR="00676F25">
        <w:rPr>
          <w:noProof/>
        </w:rPr>
        <w:fldChar w:fldCharType="end"/>
      </w:r>
      <w:r>
        <w:t xml:space="preserve"> List of words from LSA model(LSA results)</w:t>
      </w:r>
      <w:bookmarkEnd w:id="27"/>
    </w:p>
    <w:tbl>
      <w:tblPr>
        <w:tblStyle w:val="TableGrid"/>
        <w:tblpPr w:leftFromText="180" w:rightFromText="180" w:vertAnchor="page" w:horzAnchor="margin" w:tblpXSpec="center" w:tblpY="2623"/>
        <w:tblW w:w="10380" w:type="dxa"/>
        <w:tblLayout w:type="fixed"/>
        <w:tblLook w:val="04E0" w:firstRow="1" w:lastRow="1" w:firstColumn="1" w:lastColumn="0" w:noHBand="0" w:noVBand="1"/>
      </w:tblPr>
      <w:tblGrid>
        <w:gridCol w:w="2148"/>
        <w:gridCol w:w="2100"/>
        <w:gridCol w:w="2101"/>
        <w:gridCol w:w="2015"/>
        <w:gridCol w:w="2016"/>
      </w:tblGrid>
      <w:tr w:rsidR="00085A22" w:rsidRPr="009400BC" w14:paraId="7301B5D6" w14:textId="77777777" w:rsidTr="00510E58">
        <w:trPr>
          <w:trHeight w:val="413"/>
        </w:trPr>
        <w:tc>
          <w:tcPr>
            <w:tcW w:w="10380" w:type="dxa"/>
            <w:gridSpan w:val="5"/>
          </w:tcPr>
          <w:p w14:paraId="1F3C9A8C" w14:textId="4DAB9D19" w:rsidR="00085A22" w:rsidRPr="009400BC" w:rsidRDefault="00085A22" w:rsidP="00085A22">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85A22" w:rsidRPr="00911626" w14:paraId="4E82ABB3" w14:textId="77777777" w:rsidTr="00AF1A79">
        <w:trPr>
          <w:trHeight w:val="194"/>
        </w:trPr>
        <w:tc>
          <w:tcPr>
            <w:tcW w:w="2148" w:type="dxa"/>
            <w:vMerge w:val="restart"/>
          </w:tcPr>
          <w:p w14:paraId="23A9CFCD" w14:textId="0D0AFD9A" w:rsidR="00085A22" w:rsidRPr="0028591F" w:rsidRDefault="00203DF2" w:rsidP="00085A22">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Pr>
                <w:b/>
                <w:bCs/>
              </w:rPr>
              <w:t>s</w:t>
            </w:r>
          </w:p>
        </w:tc>
        <w:tc>
          <w:tcPr>
            <w:tcW w:w="4201" w:type="dxa"/>
            <w:gridSpan w:val="2"/>
          </w:tcPr>
          <w:p w14:paraId="4495A518" w14:textId="77777777" w:rsidR="00085A22" w:rsidRPr="00911626" w:rsidRDefault="00085A22" w:rsidP="00085A22">
            <w:pPr>
              <w:rPr>
                <w:b/>
                <w:bCs/>
              </w:rPr>
            </w:pPr>
            <w:r w:rsidRPr="00911626">
              <w:rPr>
                <w:b/>
                <w:bCs/>
              </w:rPr>
              <w:t>law-texts-all</w:t>
            </w:r>
          </w:p>
        </w:tc>
        <w:tc>
          <w:tcPr>
            <w:tcW w:w="4031" w:type="dxa"/>
            <w:gridSpan w:val="2"/>
          </w:tcPr>
          <w:p w14:paraId="3BEB5758" w14:textId="77777777" w:rsidR="00085A22" w:rsidRPr="00911626" w:rsidRDefault="00085A22" w:rsidP="00085A22">
            <w:pPr>
              <w:rPr>
                <w:b/>
                <w:bCs/>
              </w:rPr>
            </w:pPr>
            <w:r w:rsidRPr="00911626">
              <w:rPr>
                <w:b/>
                <w:bCs/>
              </w:rPr>
              <w:t>non-law-all</w:t>
            </w:r>
          </w:p>
        </w:tc>
      </w:tr>
      <w:tr w:rsidR="00085A22" w:rsidRPr="00911626" w14:paraId="4B7D5EAC" w14:textId="77777777" w:rsidTr="00AF1A79">
        <w:trPr>
          <w:trHeight w:val="194"/>
        </w:trPr>
        <w:tc>
          <w:tcPr>
            <w:tcW w:w="2148" w:type="dxa"/>
            <w:vMerge/>
          </w:tcPr>
          <w:p w14:paraId="0601DEFA" w14:textId="77777777" w:rsidR="00085A22" w:rsidRPr="0028591F" w:rsidRDefault="00085A22" w:rsidP="00085A22">
            <w:pPr>
              <w:rPr>
                <w:b/>
                <w:bCs/>
              </w:rPr>
            </w:pPr>
          </w:p>
        </w:tc>
        <w:tc>
          <w:tcPr>
            <w:tcW w:w="2100" w:type="dxa"/>
          </w:tcPr>
          <w:p w14:paraId="10D3D458" w14:textId="77777777" w:rsidR="00085A22" w:rsidRPr="00911626" w:rsidRDefault="00085A22" w:rsidP="00085A22">
            <w:pPr>
              <w:rPr>
                <w:b/>
                <w:bCs/>
              </w:rPr>
            </w:pPr>
            <w:r>
              <w:rPr>
                <w:b/>
                <w:bCs/>
              </w:rPr>
              <w:t>Top words</w:t>
            </w:r>
          </w:p>
        </w:tc>
        <w:tc>
          <w:tcPr>
            <w:tcW w:w="2101" w:type="dxa"/>
          </w:tcPr>
          <w:p w14:paraId="2985FE4D" w14:textId="77777777" w:rsidR="00085A22" w:rsidRPr="00911626" w:rsidRDefault="00085A22" w:rsidP="00085A22">
            <w:pPr>
              <w:rPr>
                <w:b/>
                <w:bCs/>
              </w:rPr>
            </w:pPr>
            <w:r>
              <w:rPr>
                <w:b/>
                <w:bCs/>
              </w:rPr>
              <w:t>weights</w:t>
            </w:r>
          </w:p>
        </w:tc>
        <w:tc>
          <w:tcPr>
            <w:tcW w:w="2015" w:type="dxa"/>
          </w:tcPr>
          <w:p w14:paraId="14798AA5" w14:textId="77777777" w:rsidR="00085A22" w:rsidRPr="00911626" w:rsidRDefault="00085A22" w:rsidP="00085A22">
            <w:pPr>
              <w:rPr>
                <w:b/>
                <w:bCs/>
              </w:rPr>
            </w:pPr>
            <w:r>
              <w:rPr>
                <w:b/>
                <w:bCs/>
              </w:rPr>
              <w:t>Top words</w:t>
            </w:r>
          </w:p>
        </w:tc>
        <w:tc>
          <w:tcPr>
            <w:tcW w:w="2016" w:type="dxa"/>
          </w:tcPr>
          <w:p w14:paraId="15C89809" w14:textId="77777777" w:rsidR="00085A22" w:rsidRPr="00911626" w:rsidRDefault="00085A22" w:rsidP="00085A22">
            <w:pPr>
              <w:rPr>
                <w:b/>
                <w:bCs/>
              </w:rPr>
            </w:pPr>
            <w:r>
              <w:rPr>
                <w:b/>
                <w:bCs/>
              </w:rPr>
              <w:t>weights</w:t>
            </w:r>
          </w:p>
        </w:tc>
      </w:tr>
      <w:tr w:rsidR="00085A22" w14:paraId="1830A458" w14:textId="77777777" w:rsidTr="00AF1A79">
        <w:trPr>
          <w:trHeight w:val="255"/>
        </w:trPr>
        <w:tc>
          <w:tcPr>
            <w:tcW w:w="2148" w:type="dxa"/>
            <w:vMerge w:val="restart"/>
          </w:tcPr>
          <w:p w14:paraId="23A5B850" w14:textId="77777777" w:rsidR="00085A22" w:rsidRPr="0028591F" w:rsidRDefault="00085A22" w:rsidP="00085A22">
            <w:pPr>
              <w:pStyle w:val="ListParagraph"/>
              <w:numPr>
                <w:ilvl w:val="0"/>
                <w:numId w:val="1"/>
              </w:numPr>
              <w:rPr>
                <w:b/>
                <w:bCs/>
              </w:rPr>
            </w:pPr>
            <w:r w:rsidRPr="0028591F">
              <w:rPr>
                <w:b/>
                <w:bCs/>
              </w:rPr>
              <w:t>Article level (4|4)</w:t>
            </w:r>
          </w:p>
        </w:tc>
        <w:tc>
          <w:tcPr>
            <w:tcW w:w="2100" w:type="dxa"/>
          </w:tcPr>
          <w:p w14:paraId="279CA803"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2101" w:type="dxa"/>
          </w:tcPr>
          <w:p w14:paraId="3FE6317D"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2015" w:type="dxa"/>
          </w:tcPr>
          <w:p w14:paraId="7D055D4D"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w:t>
            </w:r>
            <w:proofErr w:type="spellStart"/>
            <w:r w:rsidRPr="00FD191D">
              <w:rPr>
                <w:rFonts w:asciiTheme="majorHAnsi" w:hAnsiTheme="majorHAnsi" w:cstheme="majorHAnsi"/>
                <w:b/>
                <w:bCs/>
                <w:color w:val="000000"/>
                <w:sz w:val="20"/>
                <w:szCs w:val="20"/>
              </w:rPr>
              <w:t>judg</w:t>
            </w:r>
            <w:proofErr w:type="spellEnd"/>
            <w:r w:rsidRPr="00FD191D">
              <w:rPr>
                <w:rFonts w:asciiTheme="majorHAnsi" w:hAnsiTheme="majorHAnsi" w:cstheme="majorHAnsi"/>
                <w:b/>
                <w:bCs/>
                <w:color w:val="000000"/>
                <w:sz w:val="20"/>
                <w:szCs w:val="20"/>
              </w:rPr>
              <w:t>'</w:t>
            </w:r>
          </w:p>
        </w:tc>
        <w:tc>
          <w:tcPr>
            <w:tcW w:w="2016" w:type="dxa"/>
          </w:tcPr>
          <w:p w14:paraId="51D94B75"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085A22" w14:paraId="39A32FE4" w14:textId="77777777" w:rsidTr="00AF1A79">
        <w:trPr>
          <w:trHeight w:val="273"/>
        </w:trPr>
        <w:tc>
          <w:tcPr>
            <w:tcW w:w="2148" w:type="dxa"/>
            <w:vMerge/>
          </w:tcPr>
          <w:p w14:paraId="1D1D7978" w14:textId="77777777" w:rsidR="00085A22" w:rsidRPr="0028591F" w:rsidRDefault="00085A22" w:rsidP="00085A22">
            <w:pPr>
              <w:pStyle w:val="ListParagraph"/>
              <w:numPr>
                <w:ilvl w:val="0"/>
                <w:numId w:val="1"/>
              </w:numPr>
              <w:rPr>
                <w:b/>
                <w:bCs/>
              </w:rPr>
            </w:pPr>
          </w:p>
        </w:tc>
        <w:tc>
          <w:tcPr>
            <w:tcW w:w="2100" w:type="dxa"/>
          </w:tcPr>
          <w:p w14:paraId="0EC9BE99"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2101" w:type="dxa"/>
          </w:tcPr>
          <w:p w14:paraId="6CA1AA6D"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2015" w:type="dxa"/>
          </w:tcPr>
          <w:p w14:paraId="1114164E"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evid</w:t>
            </w:r>
            <w:proofErr w:type="spellEnd"/>
            <w:r w:rsidRPr="00FD191D">
              <w:rPr>
                <w:rFonts w:asciiTheme="majorHAnsi" w:hAnsiTheme="majorHAnsi" w:cstheme="majorHAnsi"/>
                <w:b/>
                <w:bCs/>
                <w:color w:val="000000"/>
                <w:sz w:val="20"/>
                <w:szCs w:val="20"/>
              </w:rPr>
              <w:t>'</w:t>
            </w:r>
          </w:p>
        </w:tc>
        <w:tc>
          <w:tcPr>
            <w:tcW w:w="2016" w:type="dxa"/>
          </w:tcPr>
          <w:p w14:paraId="4AA867CE"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085A22" w14:paraId="1CD56D52" w14:textId="77777777" w:rsidTr="00AF1A79">
        <w:trPr>
          <w:trHeight w:val="66"/>
        </w:trPr>
        <w:tc>
          <w:tcPr>
            <w:tcW w:w="2148" w:type="dxa"/>
            <w:vMerge/>
          </w:tcPr>
          <w:p w14:paraId="44710070" w14:textId="77777777" w:rsidR="00085A22" w:rsidRPr="0028591F" w:rsidRDefault="00085A22" w:rsidP="00085A22">
            <w:pPr>
              <w:pStyle w:val="ListParagraph"/>
              <w:numPr>
                <w:ilvl w:val="0"/>
                <w:numId w:val="1"/>
              </w:numPr>
              <w:rPr>
                <w:b/>
                <w:bCs/>
              </w:rPr>
            </w:pPr>
          </w:p>
        </w:tc>
        <w:tc>
          <w:tcPr>
            <w:tcW w:w="2100" w:type="dxa"/>
          </w:tcPr>
          <w:p w14:paraId="3E2AB4E2"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2101" w:type="dxa"/>
          </w:tcPr>
          <w:p w14:paraId="076A2709"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2015" w:type="dxa"/>
          </w:tcPr>
          <w:p w14:paraId="0E682B16"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2016" w:type="dxa"/>
          </w:tcPr>
          <w:p w14:paraId="4D49A1EA"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085A22" w14:paraId="59B247B6" w14:textId="77777777" w:rsidTr="00AF1A79">
        <w:trPr>
          <w:trHeight w:val="66"/>
        </w:trPr>
        <w:tc>
          <w:tcPr>
            <w:tcW w:w="2148" w:type="dxa"/>
            <w:vMerge/>
          </w:tcPr>
          <w:p w14:paraId="42CF9810" w14:textId="77777777" w:rsidR="00085A22" w:rsidRPr="0028591F" w:rsidRDefault="00085A22" w:rsidP="00085A22">
            <w:pPr>
              <w:pStyle w:val="ListParagraph"/>
              <w:numPr>
                <w:ilvl w:val="0"/>
                <w:numId w:val="1"/>
              </w:numPr>
              <w:rPr>
                <w:b/>
                <w:bCs/>
              </w:rPr>
            </w:pPr>
          </w:p>
        </w:tc>
        <w:tc>
          <w:tcPr>
            <w:tcW w:w="2100" w:type="dxa"/>
          </w:tcPr>
          <w:p w14:paraId="31097D46"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2101" w:type="dxa"/>
          </w:tcPr>
          <w:p w14:paraId="5417A9A4"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2015" w:type="dxa"/>
          </w:tcPr>
          <w:p w14:paraId="2AD3CFCC"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2016" w:type="dxa"/>
          </w:tcPr>
          <w:p w14:paraId="1AD78912"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085A22" w14:paraId="4C9260AF" w14:textId="77777777" w:rsidTr="00AF1A79">
        <w:trPr>
          <w:trHeight w:val="66"/>
        </w:trPr>
        <w:tc>
          <w:tcPr>
            <w:tcW w:w="2148" w:type="dxa"/>
            <w:vMerge/>
          </w:tcPr>
          <w:p w14:paraId="2775F898" w14:textId="77777777" w:rsidR="00085A22" w:rsidRPr="0028591F" w:rsidRDefault="00085A22" w:rsidP="00085A22">
            <w:pPr>
              <w:pStyle w:val="ListParagraph"/>
              <w:numPr>
                <w:ilvl w:val="0"/>
                <w:numId w:val="1"/>
              </w:numPr>
              <w:rPr>
                <w:b/>
                <w:bCs/>
              </w:rPr>
            </w:pPr>
          </w:p>
        </w:tc>
        <w:tc>
          <w:tcPr>
            <w:tcW w:w="2100" w:type="dxa"/>
          </w:tcPr>
          <w:p w14:paraId="73CEB323"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2101" w:type="dxa"/>
          </w:tcPr>
          <w:p w14:paraId="5BBB3056"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2015" w:type="dxa"/>
          </w:tcPr>
          <w:p w14:paraId="373A3F5D"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2016" w:type="dxa"/>
          </w:tcPr>
          <w:p w14:paraId="509DB0BF"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085A22" w14:paraId="2F82DD4E" w14:textId="77777777" w:rsidTr="00AF1A79">
        <w:trPr>
          <w:trHeight w:val="66"/>
        </w:trPr>
        <w:tc>
          <w:tcPr>
            <w:tcW w:w="2148" w:type="dxa"/>
          </w:tcPr>
          <w:p w14:paraId="2693F67D" w14:textId="77777777" w:rsidR="00085A22" w:rsidRPr="0028591F" w:rsidRDefault="00085A22" w:rsidP="00085A22">
            <w:pPr>
              <w:pStyle w:val="ListParagraph"/>
              <w:rPr>
                <w:b/>
                <w:bCs/>
              </w:rPr>
            </w:pPr>
          </w:p>
        </w:tc>
        <w:tc>
          <w:tcPr>
            <w:tcW w:w="2100" w:type="dxa"/>
          </w:tcPr>
          <w:p w14:paraId="1563D5E1" w14:textId="77777777" w:rsidR="00085A22" w:rsidRPr="00C360D2"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2101" w:type="dxa"/>
          </w:tcPr>
          <w:p w14:paraId="3210E29E" w14:textId="77777777" w:rsidR="00085A22" w:rsidRPr="00C360D2" w:rsidRDefault="00085A22" w:rsidP="00085A22">
            <w:pPr>
              <w:rPr>
                <w:rFonts w:asciiTheme="majorHAnsi" w:hAnsiTheme="majorHAnsi" w:cstheme="majorHAnsi"/>
                <w:color w:val="000000"/>
                <w:sz w:val="20"/>
                <w:szCs w:val="20"/>
              </w:rPr>
            </w:pPr>
          </w:p>
        </w:tc>
        <w:tc>
          <w:tcPr>
            <w:tcW w:w="2015" w:type="dxa"/>
          </w:tcPr>
          <w:p w14:paraId="4CD2A4FC" w14:textId="77777777" w:rsidR="00085A22" w:rsidRPr="00C360D2" w:rsidRDefault="00085A22" w:rsidP="00085A22">
            <w:pPr>
              <w:rPr>
                <w:rFonts w:asciiTheme="majorHAnsi" w:hAnsiTheme="majorHAnsi" w:cstheme="majorHAnsi"/>
                <w:color w:val="000000"/>
                <w:sz w:val="20"/>
                <w:szCs w:val="20"/>
              </w:rPr>
            </w:pPr>
          </w:p>
        </w:tc>
        <w:tc>
          <w:tcPr>
            <w:tcW w:w="2016" w:type="dxa"/>
          </w:tcPr>
          <w:p w14:paraId="48102C5E" w14:textId="77777777" w:rsidR="00085A22" w:rsidRPr="00C360D2" w:rsidRDefault="00085A22" w:rsidP="00085A22">
            <w:pPr>
              <w:rPr>
                <w:rFonts w:asciiTheme="majorHAnsi" w:hAnsiTheme="majorHAnsi" w:cstheme="majorHAnsi"/>
                <w:color w:val="000000"/>
                <w:sz w:val="20"/>
                <w:szCs w:val="20"/>
              </w:rPr>
            </w:pPr>
          </w:p>
        </w:tc>
      </w:tr>
      <w:tr w:rsidR="00085A22" w14:paraId="29E785AE" w14:textId="77777777" w:rsidTr="00AF1A79">
        <w:trPr>
          <w:trHeight w:val="67"/>
        </w:trPr>
        <w:tc>
          <w:tcPr>
            <w:tcW w:w="2148" w:type="dxa"/>
            <w:vMerge w:val="restart"/>
          </w:tcPr>
          <w:p w14:paraId="4A70B3EE" w14:textId="77777777" w:rsidR="00085A22" w:rsidRPr="0028591F" w:rsidRDefault="00085A22" w:rsidP="00085A22">
            <w:pPr>
              <w:pStyle w:val="ListParagraph"/>
              <w:numPr>
                <w:ilvl w:val="0"/>
                <w:numId w:val="1"/>
              </w:numPr>
              <w:rPr>
                <w:b/>
                <w:bCs/>
              </w:rPr>
            </w:pPr>
            <w:r w:rsidRPr="0028591F">
              <w:rPr>
                <w:b/>
                <w:bCs/>
              </w:rPr>
              <w:t>2-3 paragraphs</w:t>
            </w:r>
          </w:p>
        </w:tc>
        <w:tc>
          <w:tcPr>
            <w:tcW w:w="2100" w:type="dxa"/>
          </w:tcPr>
          <w:p w14:paraId="60B38CF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633317C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2015" w:type="dxa"/>
          </w:tcPr>
          <w:p w14:paraId="3A24DEED"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016" w:type="dxa"/>
          </w:tcPr>
          <w:p w14:paraId="33890091"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085A22" w14:paraId="12A32A8F" w14:textId="77777777" w:rsidTr="00AF1A79">
        <w:trPr>
          <w:trHeight w:val="66"/>
        </w:trPr>
        <w:tc>
          <w:tcPr>
            <w:tcW w:w="2148" w:type="dxa"/>
            <w:vMerge/>
          </w:tcPr>
          <w:p w14:paraId="3200373C" w14:textId="77777777" w:rsidR="00085A22" w:rsidRPr="0028591F" w:rsidRDefault="00085A22" w:rsidP="00085A22">
            <w:pPr>
              <w:pStyle w:val="ListParagraph"/>
              <w:numPr>
                <w:ilvl w:val="0"/>
                <w:numId w:val="1"/>
              </w:numPr>
              <w:rPr>
                <w:b/>
                <w:bCs/>
              </w:rPr>
            </w:pPr>
          </w:p>
        </w:tc>
        <w:tc>
          <w:tcPr>
            <w:tcW w:w="2100" w:type="dxa"/>
          </w:tcPr>
          <w:p w14:paraId="4D53B62A"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803A08"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2015" w:type="dxa"/>
          </w:tcPr>
          <w:p w14:paraId="153F176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016" w:type="dxa"/>
          </w:tcPr>
          <w:p w14:paraId="3071A3B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085A22" w14:paraId="0A854A5D" w14:textId="77777777" w:rsidTr="00AF1A79">
        <w:trPr>
          <w:trHeight w:val="66"/>
        </w:trPr>
        <w:tc>
          <w:tcPr>
            <w:tcW w:w="2148" w:type="dxa"/>
            <w:vMerge/>
          </w:tcPr>
          <w:p w14:paraId="18A45976" w14:textId="77777777" w:rsidR="00085A22" w:rsidRPr="0028591F" w:rsidRDefault="00085A22" w:rsidP="00085A22">
            <w:pPr>
              <w:pStyle w:val="ListParagraph"/>
              <w:numPr>
                <w:ilvl w:val="0"/>
                <w:numId w:val="1"/>
              </w:numPr>
              <w:rPr>
                <w:b/>
                <w:bCs/>
              </w:rPr>
            </w:pPr>
          </w:p>
        </w:tc>
        <w:tc>
          <w:tcPr>
            <w:tcW w:w="2100" w:type="dxa"/>
          </w:tcPr>
          <w:p w14:paraId="7408CF7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110C1300"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2015" w:type="dxa"/>
          </w:tcPr>
          <w:p w14:paraId="1741A9C4"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016" w:type="dxa"/>
          </w:tcPr>
          <w:p w14:paraId="4D1A719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085A22" w14:paraId="4D14F9E8" w14:textId="77777777" w:rsidTr="00AF1A79">
        <w:trPr>
          <w:trHeight w:val="66"/>
        </w:trPr>
        <w:tc>
          <w:tcPr>
            <w:tcW w:w="2148" w:type="dxa"/>
            <w:vMerge/>
          </w:tcPr>
          <w:p w14:paraId="36827959" w14:textId="77777777" w:rsidR="00085A22" w:rsidRPr="0028591F" w:rsidRDefault="00085A22" w:rsidP="00085A22">
            <w:pPr>
              <w:pStyle w:val="ListParagraph"/>
              <w:numPr>
                <w:ilvl w:val="0"/>
                <w:numId w:val="1"/>
              </w:numPr>
              <w:rPr>
                <w:b/>
                <w:bCs/>
              </w:rPr>
            </w:pPr>
          </w:p>
        </w:tc>
        <w:tc>
          <w:tcPr>
            <w:tcW w:w="2100" w:type="dxa"/>
          </w:tcPr>
          <w:p w14:paraId="46762193"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2101" w:type="dxa"/>
          </w:tcPr>
          <w:p w14:paraId="3CF2E0DD"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2015" w:type="dxa"/>
          </w:tcPr>
          <w:p w14:paraId="4CA95DA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187B4BB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085A22" w14:paraId="14E09D97" w14:textId="77777777" w:rsidTr="00AF1A79">
        <w:trPr>
          <w:trHeight w:val="66"/>
        </w:trPr>
        <w:tc>
          <w:tcPr>
            <w:tcW w:w="2148" w:type="dxa"/>
            <w:vMerge/>
          </w:tcPr>
          <w:p w14:paraId="38C4233B" w14:textId="77777777" w:rsidR="00085A22" w:rsidRPr="0028591F" w:rsidRDefault="00085A22" w:rsidP="00085A22">
            <w:pPr>
              <w:pStyle w:val="ListParagraph"/>
              <w:numPr>
                <w:ilvl w:val="0"/>
                <w:numId w:val="1"/>
              </w:numPr>
              <w:rPr>
                <w:b/>
                <w:bCs/>
              </w:rPr>
            </w:pPr>
          </w:p>
        </w:tc>
        <w:tc>
          <w:tcPr>
            <w:tcW w:w="2100" w:type="dxa"/>
          </w:tcPr>
          <w:p w14:paraId="57886221"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101" w:type="dxa"/>
          </w:tcPr>
          <w:p w14:paraId="262961B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2015" w:type="dxa"/>
          </w:tcPr>
          <w:p w14:paraId="1C962ECE"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2016" w:type="dxa"/>
          </w:tcPr>
          <w:p w14:paraId="488E4457"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085A22" w14:paraId="23B0DEFE" w14:textId="77777777" w:rsidTr="00AF1A79">
        <w:trPr>
          <w:trHeight w:val="66"/>
        </w:trPr>
        <w:tc>
          <w:tcPr>
            <w:tcW w:w="2148" w:type="dxa"/>
          </w:tcPr>
          <w:p w14:paraId="080A777C" w14:textId="77777777" w:rsidR="00085A22" w:rsidRPr="0028591F" w:rsidRDefault="00085A22" w:rsidP="00085A22">
            <w:pPr>
              <w:pStyle w:val="ListParagraph"/>
              <w:rPr>
                <w:b/>
                <w:bCs/>
              </w:rPr>
            </w:pPr>
          </w:p>
        </w:tc>
        <w:tc>
          <w:tcPr>
            <w:tcW w:w="2100" w:type="dxa"/>
          </w:tcPr>
          <w:p w14:paraId="14968A6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color w:val="000000"/>
              </w:rPr>
            </w:pPr>
          </w:p>
        </w:tc>
        <w:tc>
          <w:tcPr>
            <w:tcW w:w="2101" w:type="dxa"/>
          </w:tcPr>
          <w:p w14:paraId="6E48F173"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color w:val="000000"/>
              </w:rPr>
            </w:pPr>
          </w:p>
        </w:tc>
        <w:tc>
          <w:tcPr>
            <w:tcW w:w="2015" w:type="dxa"/>
          </w:tcPr>
          <w:p w14:paraId="7F63CD06"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color w:val="000000"/>
              </w:rPr>
            </w:pPr>
          </w:p>
        </w:tc>
        <w:tc>
          <w:tcPr>
            <w:tcW w:w="2016" w:type="dxa"/>
          </w:tcPr>
          <w:p w14:paraId="32BD4FF3"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color w:val="000000"/>
              </w:rPr>
            </w:pPr>
          </w:p>
        </w:tc>
      </w:tr>
      <w:tr w:rsidR="00085A22" w14:paraId="6B5FD870" w14:textId="77777777" w:rsidTr="00AF1A79">
        <w:trPr>
          <w:trHeight w:val="101"/>
        </w:trPr>
        <w:tc>
          <w:tcPr>
            <w:tcW w:w="2148" w:type="dxa"/>
            <w:vMerge w:val="restart"/>
          </w:tcPr>
          <w:p w14:paraId="53677536" w14:textId="77777777" w:rsidR="00085A22" w:rsidRPr="00584E54" w:rsidRDefault="00085A22" w:rsidP="00085A22">
            <w:pPr>
              <w:pStyle w:val="ListParagraph"/>
              <w:numPr>
                <w:ilvl w:val="0"/>
                <w:numId w:val="1"/>
              </w:numPr>
              <w:rPr>
                <w:b/>
                <w:bCs/>
              </w:rPr>
            </w:pPr>
            <w:r w:rsidRPr="00584E54">
              <w:rPr>
                <w:b/>
                <w:bCs/>
              </w:rPr>
              <w:t>Paragraph level (450|3038)</w:t>
            </w:r>
          </w:p>
        </w:tc>
        <w:tc>
          <w:tcPr>
            <w:tcW w:w="2100" w:type="dxa"/>
          </w:tcPr>
          <w:p w14:paraId="430888A3"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396E9DE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2015" w:type="dxa"/>
          </w:tcPr>
          <w:p w14:paraId="63AC3B5F"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616E9BE7"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085A22" w14:paraId="58D7E461" w14:textId="77777777" w:rsidTr="00AF1A79">
        <w:trPr>
          <w:trHeight w:val="99"/>
        </w:trPr>
        <w:tc>
          <w:tcPr>
            <w:tcW w:w="2148" w:type="dxa"/>
            <w:vMerge/>
          </w:tcPr>
          <w:p w14:paraId="56FF33A0" w14:textId="77777777" w:rsidR="00085A22" w:rsidRPr="00584E54" w:rsidRDefault="00085A22" w:rsidP="00085A22">
            <w:pPr>
              <w:pStyle w:val="ListParagraph"/>
              <w:numPr>
                <w:ilvl w:val="0"/>
                <w:numId w:val="1"/>
              </w:numPr>
              <w:rPr>
                <w:b/>
                <w:bCs/>
              </w:rPr>
            </w:pPr>
          </w:p>
        </w:tc>
        <w:tc>
          <w:tcPr>
            <w:tcW w:w="2100" w:type="dxa"/>
          </w:tcPr>
          <w:p w14:paraId="176C738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cretari</w:t>
            </w:r>
            <w:proofErr w:type="spellEnd"/>
            <w:r w:rsidRPr="00FD191D">
              <w:rPr>
                <w:rFonts w:asciiTheme="majorHAnsi" w:hAnsiTheme="majorHAnsi" w:cstheme="majorHAnsi"/>
                <w:b/>
                <w:bCs/>
                <w:color w:val="000000"/>
              </w:rPr>
              <w:t>'</w:t>
            </w:r>
          </w:p>
        </w:tc>
        <w:tc>
          <w:tcPr>
            <w:tcW w:w="2101" w:type="dxa"/>
          </w:tcPr>
          <w:p w14:paraId="36995CF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2015" w:type="dxa"/>
          </w:tcPr>
          <w:p w14:paraId="3490FFF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yra</w:t>
            </w:r>
            <w:proofErr w:type="spellEnd"/>
            <w:r w:rsidRPr="00FD191D">
              <w:rPr>
                <w:rFonts w:asciiTheme="majorHAnsi" w:hAnsiTheme="majorHAnsi" w:cstheme="majorHAnsi"/>
                <w:b/>
                <w:bCs/>
                <w:color w:val="000000"/>
              </w:rPr>
              <w:t>'</w:t>
            </w:r>
          </w:p>
        </w:tc>
        <w:tc>
          <w:tcPr>
            <w:tcW w:w="2016" w:type="dxa"/>
          </w:tcPr>
          <w:p w14:paraId="39B7BCEF"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085A22" w14:paraId="232B695D" w14:textId="77777777" w:rsidTr="00AF1A79">
        <w:trPr>
          <w:trHeight w:val="99"/>
        </w:trPr>
        <w:tc>
          <w:tcPr>
            <w:tcW w:w="2148" w:type="dxa"/>
            <w:vMerge/>
          </w:tcPr>
          <w:p w14:paraId="6D6148FC" w14:textId="77777777" w:rsidR="00085A22" w:rsidRPr="00584E54" w:rsidRDefault="00085A22" w:rsidP="00085A22">
            <w:pPr>
              <w:pStyle w:val="ListParagraph"/>
              <w:numPr>
                <w:ilvl w:val="0"/>
                <w:numId w:val="1"/>
              </w:numPr>
              <w:rPr>
                <w:b/>
                <w:bCs/>
              </w:rPr>
            </w:pPr>
          </w:p>
        </w:tc>
        <w:tc>
          <w:tcPr>
            <w:tcW w:w="2100" w:type="dxa"/>
          </w:tcPr>
          <w:p w14:paraId="4839CD07"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6C7B6B8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2015" w:type="dxa"/>
          </w:tcPr>
          <w:p w14:paraId="55D8AF5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2016" w:type="dxa"/>
          </w:tcPr>
          <w:p w14:paraId="74CACD1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085A22" w14:paraId="0BDE6C40" w14:textId="77777777" w:rsidTr="00AF1A79">
        <w:trPr>
          <w:trHeight w:val="99"/>
        </w:trPr>
        <w:tc>
          <w:tcPr>
            <w:tcW w:w="2148" w:type="dxa"/>
            <w:vMerge/>
          </w:tcPr>
          <w:p w14:paraId="5375E5A2" w14:textId="77777777" w:rsidR="00085A22" w:rsidRPr="00584E54" w:rsidRDefault="00085A22" w:rsidP="00085A22">
            <w:pPr>
              <w:pStyle w:val="ListParagraph"/>
              <w:numPr>
                <w:ilvl w:val="0"/>
                <w:numId w:val="1"/>
              </w:numPr>
              <w:rPr>
                <w:b/>
                <w:bCs/>
              </w:rPr>
            </w:pPr>
          </w:p>
        </w:tc>
        <w:tc>
          <w:tcPr>
            <w:tcW w:w="2100" w:type="dxa"/>
          </w:tcPr>
          <w:p w14:paraId="6CF75150"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2101" w:type="dxa"/>
          </w:tcPr>
          <w:p w14:paraId="66F7659E"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2015" w:type="dxa"/>
          </w:tcPr>
          <w:p w14:paraId="3C024C7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2016" w:type="dxa"/>
          </w:tcPr>
          <w:p w14:paraId="3F3C6AEA"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085A22" w14:paraId="305F487B" w14:textId="77777777" w:rsidTr="00AF1A79">
        <w:trPr>
          <w:trHeight w:val="99"/>
        </w:trPr>
        <w:tc>
          <w:tcPr>
            <w:tcW w:w="2148" w:type="dxa"/>
            <w:vMerge/>
          </w:tcPr>
          <w:p w14:paraId="6EEB9389" w14:textId="77777777" w:rsidR="00085A22" w:rsidRPr="00584E54" w:rsidRDefault="00085A22" w:rsidP="00085A22">
            <w:pPr>
              <w:pStyle w:val="ListParagraph"/>
              <w:numPr>
                <w:ilvl w:val="0"/>
                <w:numId w:val="1"/>
              </w:numPr>
              <w:rPr>
                <w:b/>
                <w:bCs/>
              </w:rPr>
            </w:pPr>
          </w:p>
        </w:tc>
        <w:tc>
          <w:tcPr>
            <w:tcW w:w="2100" w:type="dxa"/>
          </w:tcPr>
          <w:p w14:paraId="5E87E920"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07624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2015" w:type="dxa"/>
          </w:tcPr>
          <w:p w14:paraId="79529FC6"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2016" w:type="dxa"/>
          </w:tcPr>
          <w:p w14:paraId="71C86889"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26ADB945" w14:textId="77777777" w:rsidR="00A46230" w:rsidRDefault="00A46230" w:rsidP="00FE71F5"/>
    <w:p w14:paraId="1247DAAE" w14:textId="77777777" w:rsidR="00505143" w:rsidRDefault="00505143" w:rsidP="00FE71F5"/>
    <w:p w14:paraId="7636D0B3" w14:textId="486FEC84" w:rsidR="00505143" w:rsidRDefault="00FE71F5">
      <w:r>
        <w:br w:type="page"/>
      </w:r>
    </w:p>
    <w:tbl>
      <w:tblPr>
        <w:tblStyle w:val="TableGrid"/>
        <w:tblpPr w:leftFromText="180" w:rightFromText="180" w:vertAnchor="page" w:horzAnchor="margin" w:tblpXSpec="center" w:tblpY="559"/>
        <w:tblW w:w="11477" w:type="dxa"/>
        <w:tblLayout w:type="fixed"/>
        <w:tblLook w:val="04E0" w:firstRow="1" w:lastRow="1" w:firstColumn="1" w:lastColumn="0" w:noHBand="0" w:noVBand="1"/>
      </w:tblPr>
      <w:tblGrid>
        <w:gridCol w:w="1965"/>
        <w:gridCol w:w="1425"/>
        <w:gridCol w:w="1425"/>
        <w:gridCol w:w="1559"/>
        <w:gridCol w:w="1559"/>
        <w:gridCol w:w="1559"/>
        <w:gridCol w:w="1985"/>
      </w:tblGrid>
      <w:tr w:rsidR="00510E58" w:rsidRPr="00584E54" w14:paraId="237FA7DF" w14:textId="77777777" w:rsidTr="00510E58">
        <w:trPr>
          <w:trHeight w:val="386"/>
        </w:trPr>
        <w:tc>
          <w:tcPr>
            <w:tcW w:w="11477" w:type="dxa"/>
            <w:gridSpan w:val="7"/>
          </w:tcPr>
          <w:p w14:paraId="414C3450" w14:textId="42B24FC9" w:rsidR="00510E58" w:rsidRPr="00510E58" w:rsidRDefault="00510E58" w:rsidP="00510E58">
            <w:pPr>
              <w:rPr>
                <w:rFonts w:cstheme="minorHAnsi"/>
                <w:b/>
                <w:bCs/>
                <w:sz w:val="20"/>
                <w:szCs w:val="20"/>
              </w:rPr>
            </w:pPr>
            <w:r w:rsidRPr="00510E58">
              <w:rPr>
                <w:rFonts w:cstheme="minorHAnsi"/>
                <w:b/>
                <w:bCs/>
                <w:sz w:val="20"/>
                <w:szCs w:val="20"/>
              </w:rPr>
              <w:lastRenderedPageBreak/>
              <w:t>Experiment 2: Document at various level</w:t>
            </w:r>
            <w:r w:rsidR="005A0481">
              <w:rPr>
                <w:rFonts w:cstheme="minorHAnsi"/>
                <w:b/>
                <w:bCs/>
                <w:sz w:val="20"/>
                <w:szCs w:val="20"/>
              </w:rPr>
              <w:t>s</w:t>
            </w:r>
            <w:r w:rsidRPr="00510E58">
              <w:rPr>
                <w:rFonts w:cstheme="minorHAnsi"/>
                <w:b/>
                <w:bCs/>
                <w:sz w:val="20"/>
                <w:szCs w:val="20"/>
              </w:rPr>
              <w:t xml:space="preserve"> for </w:t>
            </w:r>
            <w:r w:rsidR="005A0481">
              <w:rPr>
                <w:rFonts w:cstheme="minorHAnsi"/>
                <w:b/>
                <w:bCs/>
                <w:sz w:val="20"/>
                <w:szCs w:val="20"/>
              </w:rPr>
              <w:t xml:space="preserve">a </w:t>
            </w:r>
            <w:r w:rsidRPr="00510E58">
              <w:rPr>
                <w:rFonts w:cstheme="minorHAnsi"/>
                <w:b/>
                <w:bCs/>
                <w:sz w:val="20"/>
                <w:szCs w:val="20"/>
              </w:rPr>
              <w:t>small dataset (COVID-science: non-science: Covid-psychology)</w:t>
            </w:r>
          </w:p>
        </w:tc>
      </w:tr>
      <w:tr w:rsidR="00510E58" w14:paraId="50AFA8AA" w14:textId="77777777" w:rsidTr="00510E58">
        <w:trPr>
          <w:trHeight w:val="173"/>
        </w:trPr>
        <w:tc>
          <w:tcPr>
            <w:tcW w:w="1965" w:type="dxa"/>
            <w:vMerge w:val="restart"/>
          </w:tcPr>
          <w:p w14:paraId="7357E270" w14:textId="79AFA4F4" w:rsidR="00510E58" w:rsidRPr="00510E58" w:rsidRDefault="00740930" w:rsidP="00510E58">
            <w:pPr>
              <w:rPr>
                <w:rFonts w:cstheme="minorHAnsi"/>
                <w:sz w:val="20"/>
                <w:szCs w:val="20"/>
              </w:rPr>
            </w:pPr>
            <w:proofErr w:type="spellStart"/>
            <w:r>
              <w:rPr>
                <w:rFonts w:cstheme="minorHAnsi"/>
                <w:b/>
                <w:bCs/>
                <w:sz w:val="20"/>
                <w:szCs w:val="20"/>
              </w:rPr>
              <w:t>No.of</w:t>
            </w:r>
            <w:proofErr w:type="spellEnd"/>
            <w:r w:rsidR="00510E58" w:rsidRPr="00510E58">
              <w:rPr>
                <w:rFonts w:cstheme="minorHAnsi"/>
                <w:b/>
                <w:bCs/>
                <w:sz w:val="20"/>
                <w:szCs w:val="20"/>
              </w:rPr>
              <w:t xml:space="preserve"> Document</w:t>
            </w:r>
            <w:r w:rsidR="00203DF2">
              <w:rPr>
                <w:rFonts w:cstheme="minorHAnsi"/>
                <w:b/>
                <w:bCs/>
                <w:sz w:val="20"/>
                <w:szCs w:val="20"/>
              </w:rPr>
              <w:t>s</w:t>
            </w:r>
          </w:p>
        </w:tc>
        <w:tc>
          <w:tcPr>
            <w:tcW w:w="2850" w:type="dxa"/>
            <w:gridSpan w:val="2"/>
          </w:tcPr>
          <w:p w14:paraId="0D96C705" w14:textId="77777777" w:rsidR="00510E58" w:rsidRPr="00510E58" w:rsidRDefault="00510E58" w:rsidP="00510E58">
            <w:pPr>
              <w:rPr>
                <w:rFonts w:cstheme="minorHAnsi"/>
                <w:sz w:val="20"/>
                <w:szCs w:val="20"/>
              </w:rPr>
            </w:pPr>
            <w:r w:rsidRPr="00510E58">
              <w:rPr>
                <w:rFonts w:cstheme="minorHAnsi"/>
                <w:b/>
                <w:bCs/>
                <w:sz w:val="20"/>
                <w:szCs w:val="20"/>
              </w:rPr>
              <w:t>covid-science-small</w:t>
            </w:r>
          </w:p>
        </w:tc>
        <w:tc>
          <w:tcPr>
            <w:tcW w:w="3118" w:type="dxa"/>
            <w:gridSpan w:val="2"/>
          </w:tcPr>
          <w:p w14:paraId="6C5DC6AF" w14:textId="77777777" w:rsidR="00510E58" w:rsidRPr="00510E58" w:rsidRDefault="00510E58" w:rsidP="00510E58">
            <w:pPr>
              <w:rPr>
                <w:rFonts w:cstheme="minorHAnsi"/>
                <w:sz w:val="20"/>
                <w:szCs w:val="20"/>
              </w:rPr>
            </w:pPr>
            <w:r w:rsidRPr="00510E58">
              <w:rPr>
                <w:rFonts w:cstheme="minorHAnsi"/>
                <w:b/>
                <w:bCs/>
                <w:sz w:val="20"/>
                <w:szCs w:val="20"/>
              </w:rPr>
              <w:t>Covid-non-science-small</w:t>
            </w:r>
          </w:p>
        </w:tc>
        <w:tc>
          <w:tcPr>
            <w:tcW w:w="3544" w:type="dxa"/>
            <w:gridSpan w:val="2"/>
          </w:tcPr>
          <w:p w14:paraId="649C066E" w14:textId="77777777" w:rsidR="00510E58" w:rsidRPr="00510E58" w:rsidRDefault="00510E58" w:rsidP="00510E58">
            <w:pPr>
              <w:rPr>
                <w:rFonts w:cstheme="minorHAnsi"/>
                <w:b/>
                <w:bCs/>
                <w:sz w:val="20"/>
                <w:szCs w:val="20"/>
              </w:rPr>
            </w:pPr>
            <w:r w:rsidRPr="00510E58">
              <w:rPr>
                <w:rFonts w:cstheme="minorHAnsi"/>
                <w:b/>
                <w:bCs/>
                <w:sz w:val="20"/>
                <w:szCs w:val="20"/>
              </w:rPr>
              <w:t>Covid-psychology-small</w:t>
            </w:r>
          </w:p>
        </w:tc>
      </w:tr>
      <w:tr w:rsidR="00510E58" w14:paraId="721CF1AD" w14:textId="77777777" w:rsidTr="00510E58">
        <w:trPr>
          <w:trHeight w:val="173"/>
        </w:trPr>
        <w:tc>
          <w:tcPr>
            <w:tcW w:w="1965" w:type="dxa"/>
            <w:vMerge/>
          </w:tcPr>
          <w:p w14:paraId="7DE66183" w14:textId="77777777" w:rsidR="00510E58" w:rsidRPr="00510E58" w:rsidRDefault="00510E58" w:rsidP="00510E58">
            <w:pPr>
              <w:rPr>
                <w:rFonts w:cstheme="minorHAnsi"/>
                <w:b/>
                <w:bCs/>
                <w:sz w:val="20"/>
                <w:szCs w:val="20"/>
              </w:rPr>
            </w:pPr>
          </w:p>
        </w:tc>
        <w:tc>
          <w:tcPr>
            <w:tcW w:w="1425" w:type="dxa"/>
          </w:tcPr>
          <w:p w14:paraId="0A37E40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425" w:type="dxa"/>
          </w:tcPr>
          <w:p w14:paraId="1D341A7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72E72D7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559" w:type="dxa"/>
          </w:tcPr>
          <w:p w14:paraId="29C885A7"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0CBC138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985" w:type="dxa"/>
          </w:tcPr>
          <w:p w14:paraId="26464DA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r>
      <w:tr w:rsidR="00510E58" w14:paraId="4BC6ECB3" w14:textId="77777777" w:rsidTr="00510E58">
        <w:trPr>
          <w:trHeight w:val="70"/>
        </w:trPr>
        <w:tc>
          <w:tcPr>
            <w:tcW w:w="1965" w:type="dxa"/>
            <w:vMerge w:val="restart"/>
          </w:tcPr>
          <w:p w14:paraId="5B707208" w14:textId="77777777" w:rsidR="00510E58" w:rsidRPr="00510E58" w:rsidRDefault="00510E58" w:rsidP="00510E58">
            <w:pPr>
              <w:rPr>
                <w:rFonts w:cstheme="minorHAnsi"/>
                <w:sz w:val="20"/>
                <w:szCs w:val="20"/>
              </w:rPr>
            </w:pPr>
            <w:r w:rsidRPr="00510E58">
              <w:rPr>
                <w:rFonts w:cstheme="minorHAnsi"/>
                <w:b/>
                <w:bCs/>
                <w:sz w:val="20"/>
                <w:szCs w:val="20"/>
              </w:rPr>
              <w:t>Article level (10|10)</w:t>
            </w:r>
          </w:p>
        </w:tc>
        <w:tc>
          <w:tcPr>
            <w:tcW w:w="1425" w:type="dxa"/>
          </w:tcPr>
          <w:p w14:paraId="03D3843D" w14:textId="77777777" w:rsidR="00510E58" w:rsidRPr="00510E58" w:rsidRDefault="00510E58" w:rsidP="00510E58">
            <w:pPr>
              <w:rPr>
                <w:rFonts w:cstheme="minorHAnsi"/>
                <w:b/>
                <w:bCs/>
                <w:sz w:val="20"/>
                <w:szCs w:val="20"/>
              </w:rPr>
            </w:pPr>
            <w:r w:rsidRPr="00510E58">
              <w:rPr>
                <w:rFonts w:cstheme="minorHAnsi"/>
                <w:b/>
                <w:bCs/>
                <w:color w:val="000000"/>
                <w:sz w:val="20"/>
                <w:szCs w:val="20"/>
              </w:rPr>
              <w:t>'covid'</w:t>
            </w:r>
          </w:p>
        </w:tc>
        <w:tc>
          <w:tcPr>
            <w:tcW w:w="1425" w:type="dxa"/>
          </w:tcPr>
          <w:p w14:paraId="6484B7C7" w14:textId="77777777" w:rsidR="00510E58" w:rsidRPr="00510E58" w:rsidRDefault="00510E58" w:rsidP="00510E58">
            <w:pPr>
              <w:rPr>
                <w:rFonts w:cstheme="minorHAnsi"/>
                <w:sz w:val="20"/>
                <w:szCs w:val="20"/>
              </w:rPr>
            </w:pPr>
            <w:r w:rsidRPr="00510E58">
              <w:rPr>
                <w:rFonts w:cstheme="minorHAnsi"/>
                <w:color w:val="000000"/>
                <w:sz w:val="20"/>
                <w:szCs w:val="20"/>
              </w:rPr>
              <w:t>0.46802988644393423,</w:t>
            </w:r>
          </w:p>
        </w:tc>
        <w:tc>
          <w:tcPr>
            <w:tcW w:w="1559" w:type="dxa"/>
          </w:tcPr>
          <w:p w14:paraId="528B40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559" w:type="dxa"/>
          </w:tcPr>
          <w:p w14:paraId="432929D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559" w:type="dxa"/>
          </w:tcPr>
          <w:p w14:paraId="1D36880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985" w:type="dxa"/>
          </w:tcPr>
          <w:p w14:paraId="500E32F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510E58" w14:paraId="3FE27541" w14:textId="77777777" w:rsidTr="00510E58">
        <w:trPr>
          <w:trHeight w:val="69"/>
        </w:trPr>
        <w:tc>
          <w:tcPr>
            <w:tcW w:w="1965" w:type="dxa"/>
            <w:vMerge/>
          </w:tcPr>
          <w:p w14:paraId="2973723C" w14:textId="77777777" w:rsidR="00510E58" w:rsidRPr="00510E58" w:rsidRDefault="00510E58" w:rsidP="00510E58">
            <w:pPr>
              <w:rPr>
                <w:rFonts w:cstheme="minorHAnsi"/>
                <w:b/>
                <w:bCs/>
                <w:sz w:val="20"/>
                <w:szCs w:val="20"/>
              </w:rPr>
            </w:pPr>
          </w:p>
        </w:tc>
        <w:tc>
          <w:tcPr>
            <w:tcW w:w="1425" w:type="dxa"/>
          </w:tcPr>
          <w:p w14:paraId="4CF22E2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model'</w:t>
            </w:r>
          </w:p>
        </w:tc>
        <w:tc>
          <w:tcPr>
            <w:tcW w:w="1425" w:type="dxa"/>
          </w:tcPr>
          <w:p w14:paraId="01E17D84" w14:textId="77777777" w:rsidR="00510E58" w:rsidRPr="00510E58" w:rsidRDefault="00510E58" w:rsidP="00510E58">
            <w:pPr>
              <w:rPr>
                <w:rFonts w:cstheme="minorHAnsi"/>
                <w:color w:val="000000"/>
                <w:sz w:val="20"/>
                <w:szCs w:val="20"/>
              </w:rPr>
            </w:pPr>
            <w:r w:rsidRPr="00510E58">
              <w:rPr>
                <w:rFonts w:cstheme="minorHAnsi"/>
                <w:color w:val="000000"/>
                <w:sz w:val="20"/>
                <w:szCs w:val="20"/>
              </w:rPr>
              <w:t>0.3319825262829552,</w:t>
            </w:r>
          </w:p>
        </w:tc>
        <w:tc>
          <w:tcPr>
            <w:tcW w:w="1559" w:type="dxa"/>
          </w:tcPr>
          <w:p w14:paraId="4298E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eopl</w:t>
            </w:r>
            <w:proofErr w:type="spellEnd"/>
            <w:r w:rsidRPr="00510E58">
              <w:rPr>
                <w:rFonts w:asciiTheme="minorHAnsi" w:hAnsiTheme="minorHAnsi" w:cstheme="minorHAnsi"/>
                <w:b/>
                <w:bCs/>
                <w:color w:val="000000"/>
              </w:rPr>
              <w:t>'</w:t>
            </w:r>
          </w:p>
        </w:tc>
        <w:tc>
          <w:tcPr>
            <w:tcW w:w="1559" w:type="dxa"/>
          </w:tcPr>
          <w:p w14:paraId="7E0767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559" w:type="dxa"/>
          </w:tcPr>
          <w:p w14:paraId="7D09D4D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985" w:type="dxa"/>
          </w:tcPr>
          <w:p w14:paraId="7D36F1A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510E58" w14:paraId="7F3D15A4" w14:textId="77777777" w:rsidTr="00510E58">
        <w:trPr>
          <w:trHeight w:val="69"/>
        </w:trPr>
        <w:tc>
          <w:tcPr>
            <w:tcW w:w="1965" w:type="dxa"/>
            <w:vMerge/>
          </w:tcPr>
          <w:p w14:paraId="6DB91EBE" w14:textId="77777777" w:rsidR="00510E58" w:rsidRPr="00510E58" w:rsidRDefault="00510E58" w:rsidP="00510E58">
            <w:pPr>
              <w:rPr>
                <w:rFonts w:cstheme="minorHAnsi"/>
                <w:b/>
                <w:bCs/>
                <w:sz w:val="20"/>
                <w:szCs w:val="20"/>
              </w:rPr>
            </w:pPr>
          </w:p>
        </w:tc>
        <w:tc>
          <w:tcPr>
            <w:tcW w:w="1425" w:type="dxa"/>
          </w:tcPr>
          <w:p w14:paraId="71DD60F2"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25" w:type="dxa"/>
          </w:tcPr>
          <w:p w14:paraId="54DD22EB" w14:textId="77777777" w:rsidR="00510E58" w:rsidRPr="00510E58" w:rsidRDefault="00510E58" w:rsidP="00510E58">
            <w:pPr>
              <w:rPr>
                <w:rFonts w:cstheme="minorHAnsi"/>
                <w:sz w:val="20"/>
                <w:szCs w:val="20"/>
              </w:rPr>
            </w:pPr>
            <w:r w:rsidRPr="00510E58">
              <w:rPr>
                <w:rFonts w:cstheme="minorHAnsi"/>
                <w:color w:val="000000"/>
                <w:sz w:val="20"/>
                <w:szCs w:val="20"/>
              </w:rPr>
              <w:t>0.32671571923604975</w:t>
            </w:r>
          </w:p>
        </w:tc>
        <w:tc>
          <w:tcPr>
            <w:tcW w:w="1559" w:type="dxa"/>
          </w:tcPr>
          <w:p w14:paraId="429166B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5F1E500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559" w:type="dxa"/>
          </w:tcPr>
          <w:p w14:paraId="28F1C6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5E65B77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510E58" w14:paraId="2FB21E6E" w14:textId="77777777" w:rsidTr="00510E58">
        <w:trPr>
          <w:trHeight w:val="69"/>
        </w:trPr>
        <w:tc>
          <w:tcPr>
            <w:tcW w:w="1965" w:type="dxa"/>
            <w:vMerge/>
          </w:tcPr>
          <w:p w14:paraId="65742F9C" w14:textId="77777777" w:rsidR="00510E58" w:rsidRPr="00510E58" w:rsidRDefault="00510E58" w:rsidP="00510E58">
            <w:pPr>
              <w:rPr>
                <w:rFonts w:cstheme="minorHAnsi"/>
                <w:b/>
                <w:bCs/>
                <w:sz w:val="20"/>
                <w:szCs w:val="20"/>
              </w:rPr>
            </w:pPr>
          </w:p>
        </w:tc>
        <w:tc>
          <w:tcPr>
            <w:tcW w:w="1425" w:type="dxa"/>
          </w:tcPr>
          <w:p w14:paraId="3553576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class'</w:t>
            </w:r>
          </w:p>
        </w:tc>
        <w:tc>
          <w:tcPr>
            <w:tcW w:w="1425" w:type="dxa"/>
          </w:tcPr>
          <w:p w14:paraId="594CDB30" w14:textId="77777777" w:rsidR="00510E58" w:rsidRPr="00510E58" w:rsidRDefault="00510E58" w:rsidP="00510E58">
            <w:pPr>
              <w:rPr>
                <w:rFonts w:cstheme="minorHAnsi"/>
                <w:sz w:val="20"/>
                <w:szCs w:val="20"/>
              </w:rPr>
            </w:pPr>
            <w:r w:rsidRPr="00510E58">
              <w:rPr>
                <w:rFonts w:cstheme="minorHAnsi"/>
                <w:color w:val="000000"/>
                <w:sz w:val="20"/>
                <w:szCs w:val="20"/>
              </w:rPr>
              <w:t>0.20559425407282925,</w:t>
            </w:r>
          </w:p>
        </w:tc>
        <w:tc>
          <w:tcPr>
            <w:tcW w:w="1559" w:type="dxa"/>
          </w:tcPr>
          <w:p w14:paraId="7481B9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559" w:type="dxa"/>
          </w:tcPr>
          <w:p w14:paraId="2FAE71E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559" w:type="dxa"/>
          </w:tcPr>
          <w:p w14:paraId="5255585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985" w:type="dxa"/>
          </w:tcPr>
          <w:p w14:paraId="2F2B6AE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510E58" w14:paraId="4AEFBDE7" w14:textId="77777777" w:rsidTr="00510E58">
        <w:trPr>
          <w:trHeight w:val="69"/>
        </w:trPr>
        <w:tc>
          <w:tcPr>
            <w:tcW w:w="1965" w:type="dxa"/>
            <w:vMerge/>
          </w:tcPr>
          <w:p w14:paraId="5F462000" w14:textId="77777777" w:rsidR="00510E58" w:rsidRPr="00510E58" w:rsidRDefault="00510E58" w:rsidP="00510E58">
            <w:pPr>
              <w:rPr>
                <w:rFonts w:cstheme="minorHAnsi"/>
                <w:b/>
                <w:bCs/>
                <w:sz w:val="20"/>
                <w:szCs w:val="20"/>
              </w:rPr>
            </w:pPr>
          </w:p>
        </w:tc>
        <w:tc>
          <w:tcPr>
            <w:tcW w:w="1425" w:type="dxa"/>
          </w:tcPr>
          <w:p w14:paraId="20468920"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dataset'</w:t>
            </w:r>
          </w:p>
        </w:tc>
        <w:tc>
          <w:tcPr>
            <w:tcW w:w="1425" w:type="dxa"/>
          </w:tcPr>
          <w:p w14:paraId="4D076465" w14:textId="77777777" w:rsidR="00510E58" w:rsidRPr="00510E58" w:rsidRDefault="00510E58" w:rsidP="00510E58">
            <w:pPr>
              <w:rPr>
                <w:rFonts w:cstheme="minorHAnsi"/>
                <w:sz w:val="20"/>
                <w:szCs w:val="20"/>
              </w:rPr>
            </w:pPr>
            <w:r w:rsidRPr="00510E58">
              <w:rPr>
                <w:rFonts w:cstheme="minorHAnsi"/>
                <w:color w:val="000000"/>
                <w:sz w:val="20"/>
                <w:szCs w:val="20"/>
              </w:rPr>
              <w:t>0.15776417661741118</w:t>
            </w:r>
          </w:p>
        </w:tc>
        <w:tc>
          <w:tcPr>
            <w:tcW w:w="1559" w:type="dxa"/>
          </w:tcPr>
          <w:p w14:paraId="2FA3536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559" w:type="dxa"/>
          </w:tcPr>
          <w:p w14:paraId="27C27E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559" w:type="dxa"/>
          </w:tcPr>
          <w:p w14:paraId="6B6EE77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18B3F5F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510E58" w14:paraId="033E6E44" w14:textId="77777777" w:rsidTr="00510E58">
        <w:trPr>
          <w:trHeight w:val="69"/>
        </w:trPr>
        <w:tc>
          <w:tcPr>
            <w:tcW w:w="1965" w:type="dxa"/>
          </w:tcPr>
          <w:p w14:paraId="6A551118" w14:textId="77777777" w:rsidR="00510E58" w:rsidRPr="00510E58" w:rsidRDefault="00510E58" w:rsidP="00510E58">
            <w:pPr>
              <w:rPr>
                <w:rFonts w:cstheme="minorHAnsi"/>
                <w:b/>
                <w:bCs/>
                <w:sz w:val="20"/>
                <w:szCs w:val="20"/>
              </w:rPr>
            </w:pPr>
          </w:p>
        </w:tc>
        <w:tc>
          <w:tcPr>
            <w:tcW w:w="1425" w:type="dxa"/>
          </w:tcPr>
          <w:p w14:paraId="5C7DBF2D" w14:textId="77777777" w:rsidR="00510E58" w:rsidRPr="00510E58" w:rsidRDefault="00510E58" w:rsidP="00510E58">
            <w:pPr>
              <w:rPr>
                <w:rFonts w:cstheme="minorHAnsi"/>
                <w:b/>
                <w:bCs/>
                <w:color w:val="000000"/>
                <w:sz w:val="20"/>
                <w:szCs w:val="20"/>
              </w:rPr>
            </w:pPr>
          </w:p>
        </w:tc>
        <w:tc>
          <w:tcPr>
            <w:tcW w:w="1425" w:type="dxa"/>
          </w:tcPr>
          <w:p w14:paraId="5F1C0C0B" w14:textId="77777777" w:rsidR="00510E58" w:rsidRPr="00510E58" w:rsidRDefault="00510E58" w:rsidP="00510E58">
            <w:pPr>
              <w:rPr>
                <w:rFonts w:cstheme="minorHAnsi"/>
                <w:color w:val="000000"/>
                <w:sz w:val="20"/>
                <w:szCs w:val="20"/>
              </w:rPr>
            </w:pPr>
          </w:p>
        </w:tc>
        <w:tc>
          <w:tcPr>
            <w:tcW w:w="1559" w:type="dxa"/>
          </w:tcPr>
          <w:p w14:paraId="5206F50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6FF246F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3C9921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5999FAF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299A1AA0" w14:textId="77777777" w:rsidTr="00510E58">
        <w:trPr>
          <w:trHeight w:val="60"/>
        </w:trPr>
        <w:tc>
          <w:tcPr>
            <w:tcW w:w="1965" w:type="dxa"/>
            <w:vMerge w:val="restart"/>
          </w:tcPr>
          <w:p w14:paraId="0D18DC94" w14:textId="77777777" w:rsidR="00510E58" w:rsidRPr="00510E58" w:rsidRDefault="00510E58" w:rsidP="00510E58">
            <w:pPr>
              <w:rPr>
                <w:rFonts w:cstheme="minorHAnsi"/>
                <w:sz w:val="20"/>
                <w:szCs w:val="20"/>
              </w:rPr>
            </w:pPr>
            <w:r w:rsidRPr="00510E58">
              <w:rPr>
                <w:rFonts w:cstheme="minorHAnsi"/>
                <w:b/>
                <w:bCs/>
                <w:sz w:val="20"/>
                <w:szCs w:val="20"/>
              </w:rPr>
              <w:t>2-3 paragraphs</w:t>
            </w:r>
          </w:p>
        </w:tc>
        <w:tc>
          <w:tcPr>
            <w:tcW w:w="1425" w:type="dxa"/>
          </w:tcPr>
          <w:p w14:paraId="0DD2E44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25" w:type="dxa"/>
          </w:tcPr>
          <w:p w14:paraId="6E8B247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559" w:type="dxa"/>
          </w:tcPr>
          <w:p w14:paraId="6B03914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559" w:type="dxa"/>
          </w:tcPr>
          <w:p w14:paraId="02EA67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559" w:type="dxa"/>
          </w:tcPr>
          <w:p w14:paraId="7588F8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misinfodem</w:t>
            </w:r>
            <w:proofErr w:type="spellEnd"/>
            <w:r w:rsidRPr="00510E58">
              <w:rPr>
                <w:rFonts w:asciiTheme="minorHAnsi" w:hAnsiTheme="minorHAnsi" w:cstheme="minorHAnsi"/>
                <w:b/>
                <w:bCs/>
                <w:color w:val="000000"/>
              </w:rPr>
              <w:t>'</w:t>
            </w:r>
          </w:p>
        </w:tc>
        <w:tc>
          <w:tcPr>
            <w:tcW w:w="1985" w:type="dxa"/>
          </w:tcPr>
          <w:p w14:paraId="22A185E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510E58" w14:paraId="4FE2AB45" w14:textId="77777777" w:rsidTr="00510E58">
        <w:trPr>
          <w:trHeight w:val="57"/>
        </w:trPr>
        <w:tc>
          <w:tcPr>
            <w:tcW w:w="1965" w:type="dxa"/>
            <w:vMerge/>
          </w:tcPr>
          <w:p w14:paraId="17FC38B4" w14:textId="77777777" w:rsidR="00510E58" w:rsidRPr="00510E58" w:rsidRDefault="00510E58" w:rsidP="00510E58">
            <w:pPr>
              <w:rPr>
                <w:rFonts w:cstheme="minorHAnsi"/>
                <w:b/>
                <w:bCs/>
                <w:sz w:val="20"/>
                <w:szCs w:val="20"/>
              </w:rPr>
            </w:pPr>
          </w:p>
        </w:tc>
        <w:tc>
          <w:tcPr>
            <w:tcW w:w="1425" w:type="dxa"/>
          </w:tcPr>
          <w:p w14:paraId="42181D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25" w:type="dxa"/>
          </w:tcPr>
          <w:p w14:paraId="3228A0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559" w:type="dxa"/>
          </w:tcPr>
          <w:p w14:paraId="5B951D8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029AE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559" w:type="dxa"/>
          </w:tcPr>
          <w:p w14:paraId="0B77DC3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1048B20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510E58" w14:paraId="16C4E62F" w14:textId="77777777" w:rsidTr="00510E58">
        <w:trPr>
          <w:trHeight w:val="57"/>
        </w:trPr>
        <w:tc>
          <w:tcPr>
            <w:tcW w:w="1965" w:type="dxa"/>
            <w:vMerge/>
          </w:tcPr>
          <w:p w14:paraId="45D166DF" w14:textId="77777777" w:rsidR="00510E58" w:rsidRPr="00510E58" w:rsidRDefault="00510E58" w:rsidP="00510E58">
            <w:pPr>
              <w:rPr>
                <w:rFonts w:cstheme="minorHAnsi"/>
                <w:b/>
                <w:bCs/>
                <w:sz w:val="20"/>
                <w:szCs w:val="20"/>
              </w:rPr>
            </w:pPr>
          </w:p>
        </w:tc>
        <w:tc>
          <w:tcPr>
            <w:tcW w:w="1425" w:type="dxa"/>
          </w:tcPr>
          <w:p w14:paraId="0D645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25" w:type="dxa"/>
          </w:tcPr>
          <w:p w14:paraId="5C8EE99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559" w:type="dxa"/>
          </w:tcPr>
          <w:p w14:paraId="71A3DC5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friday</w:t>
            </w:r>
            <w:proofErr w:type="spellEnd"/>
            <w:r w:rsidRPr="00510E58">
              <w:rPr>
                <w:rFonts w:asciiTheme="minorHAnsi" w:hAnsiTheme="minorHAnsi" w:cstheme="minorHAnsi"/>
                <w:b/>
                <w:bCs/>
                <w:color w:val="000000"/>
              </w:rPr>
              <w:t>'</w:t>
            </w:r>
          </w:p>
        </w:tc>
        <w:tc>
          <w:tcPr>
            <w:tcW w:w="1559" w:type="dxa"/>
          </w:tcPr>
          <w:p w14:paraId="36489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559" w:type="dxa"/>
          </w:tcPr>
          <w:p w14:paraId="199FFE0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articl</w:t>
            </w:r>
            <w:proofErr w:type="spellEnd"/>
            <w:r w:rsidRPr="00510E58">
              <w:rPr>
                <w:rFonts w:asciiTheme="minorHAnsi" w:hAnsiTheme="minorHAnsi" w:cstheme="minorHAnsi"/>
                <w:b/>
                <w:bCs/>
                <w:color w:val="000000"/>
              </w:rPr>
              <w:t>'</w:t>
            </w:r>
          </w:p>
        </w:tc>
        <w:tc>
          <w:tcPr>
            <w:tcW w:w="1985" w:type="dxa"/>
          </w:tcPr>
          <w:p w14:paraId="29E023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510E58" w14:paraId="76BC44E6" w14:textId="77777777" w:rsidTr="00510E58">
        <w:trPr>
          <w:trHeight w:val="57"/>
        </w:trPr>
        <w:tc>
          <w:tcPr>
            <w:tcW w:w="1965" w:type="dxa"/>
            <w:vMerge/>
          </w:tcPr>
          <w:p w14:paraId="1ABF601C" w14:textId="77777777" w:rsidR="00510E58" w:rsidRPr="00510E58" w:rsidRDefault="00510E58" w:rsidP="00510E58">
            <w:pPr>
              <w:rPr>
                <w:rFonts w:cstheme="minorHAnsi"/>
                <w:b/>
                <w:bCs/>
                <w:sz w:val="20"/>
                <w:szCs w:val="20"/>
              </w:rPr>
            </w:pPr>
          </w:p>
        </w:tc>
        <w:tc>
          <w:tcPr>
            <w:tcW w:w="1425" w:type="dxa"/>
          </w:tcPr>
          <w:p w14:paraId="3AD6CD2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25" w:type="dxa"/>
          </w:tcPr>
          <w:p w14:paraId="5D88B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60BCA7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559" w:type="dxa"/>
          </w:tcPr>
          <w:p w14:paraId="406A1C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559" w:type="dxa"/>
          </w:tcPr>
          <w:p w14:paraId="41C596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commun</w:t>
            </w:r>
            <w:proofErr w:type="spellEnd"/>
            <w:r w:rsidRPr="00510E58">
              <w:rPr>
                <w:rFonts w:asciiTheme="minorHAnsi" w:hAnsiTheme="minorHAnsi" w:cstheme="minorHAnsi"/>
                <w:b/>
                <w:bCs/>
                <w:color w:val="000000"/>
              </w:rPr>
              <w:t>'</w:t>
            </w:r>
          </w:p>
        </w:tc>
        <w:tc>
          <w:tcPr>
            <w:tcW w:w="1985" w:type="dxa"/>
          </w:tcPr>
          <w:p w14:paraId="541CFA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510E58" w14:paraId="52A87B85" w14:textId="77777777" w:rsidTr="00510E58">
        <w:trPr>
          <w:trHeight w:val="57"/>
        </w:trPr>
        <w:tc>
          <w:tcPr>
            <w:tcW w:w="1965" w:type="dxa"/>
            <w:vMerge/>
          </w:tcPr>
          <w:p w14:paraId="2FAC2A56" w14:textId="77777777" w:rsidR="00510E58" w:rsidRPr="00510E58" w:rsidRDefault="00510E58" w:rsidP="00510E58">
            <w:pPr>
              <w:rPr>
                <w:rFonts w:cstheme="minorHAnsi"/>
                <w:b/>
                <w:bCs/>
                <w:sz w:val="20"/>
                <w:szCs w:val="20"/>
              </w:rPr>
            </w:pPr>
          </w:p>
        </w:tc>
        <w:tc>
          <w:tcPr>
            <w:tcW w:w="1425" w:type="dxa"/>
          </w:tcPr>
          <w:p w14:paraId="7AE0E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25" w:type="dxa"/>
          </w:tcPr>
          <w:p w14:paraId="20D546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30F5B2B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559" w:type="dxa"/>
          </w:tcPr>
          <w:p w14:paraId="5CD4D9C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559" w:type="dxa"/>
          </w:tcPr>
          <w:p w14:paraId="6CB4CC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6F094B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510E58" w14:paraId="0D82ABE2" w14:textId="77777777" w:rsidTr="00510E58">
        <w:trPr>
          <w:trHeight w:val="57"/>
        </w:trPr>
        <w:tc>
          <w:tcPr>
            <w:tcW w:w="1965" w:type="dxa"/>
          </w:tcPr>
          <w:p w14:paraId="2497712A" w14:textId="77777777" w:rsidR="00510E58" w:rsidRPr="00510E58" w:rsidRDefault="00510E58" w:rsidP="00510E58">
            <w:pPr>
              <w:rPr>
                <w:rFonts w:cstheme="minorHAnsi"/>
                <w:b/>
                <w:bCs/>
                <w:sz w:val="20"/>
                <w:szCs w:val="20"/>
              </w:rPr>
            </w:pPr>
          </w:p>
        </w:tc>
        <w:tc>
          <w:tcPr>
            <w:tcW w:w="1425" w:type="dxa"/>
          </w:tcPr>
          <w:p w14:paraId="60DD158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425" w:type="dxa"/>
          </w:tcPr>
          <w:p w14:paraId="1C908C0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058BF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17AA60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E51BC9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20BCFEA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44827C51" w14:textId="77777777" w:rsidTr="00510E58">
        <w:trPr>
          <w:trHeight w:val="146"/>
        </w:trPr>
        <w:tc>
          <w:tcPr>
            <w:tcW w:w="1965" w:type="dxa"/>
            <w:vMerge w:val="restart"/>
          </w:tcPr>
          <w:p w14:paraId="6908B4B2" w14:textId="77777777" w:rsidR="00510E58" w:rsidRPr="00510E58" w:rsidRDefault="00510E58" w:rsidP="00510E58">
            <w:pPr>
              <w:rPr>
                <w:rFonts w:cstheme="minorHAnsi"/>
                <w:sz w:val="20"/>
                <w:szCs w:val="20"/>
              </w:rPr>
            </w:pPr>
            <w:r w:rsidRPr="00510E58">
              <w:rPr>
                <w:rFonts w:cstheme="minorHAnsi"/>
                <w:b/>
                <w:bCs/>
                <w:sz w:val="20"/>
                <w:szCs w:val="20"/>
              </w:rPr>
              <w:t>Paragraph level (7401|229)</w:t>
            </w:r>
          </w:p>
        </w:tc>
        <w:tc>
          <w:tcPr>
            <w:tcW w:w="1425" w:type="dxa"/>
          </w:tcPr>
          <w:p w14:paraId="0E0908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425" w:type="dxa"/>
          </w:tcPr>
          <w:p w14:paraId="0B91351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559" w:type="dxa"/>
          </w:tcPr>
          <w:p w14:paraId="5CAD89A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559" w:type="dxa"/>
          </w:tcPr>
          <w:p w14:paraId="088648D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559" w:type="dxa"/>
          </w:tcPr>
          <w:p w14:paraId="22A47DE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1B7DCF3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510E58" w14:paraId="5135CB54" w14:textId="77777777" w:rsidTr="00510E58">
        <w:trPr>
          <w:trHeight w:val="86"/>
        </w:trPr>
        <w:tc>
          <w:tcPr>
            <w:tcW w:w="1965" w:type="dxa"/>
            <w:vMerge/>
          </w:tcPr>
          <w:p w14:paraId="5CE81062" w14:textId="77777777" w:rsidR="00510E58" w:rsidRPr="00510E58" w:rsidRDefault="00510E58" w:rsidP="00510E58">
            <w:pPr>
              <w:rPr>
                <w:rFonts w:cstheme="minorHAnsi"/>
                <w:b/>
                <w:bCs/>
                <w:sz w:val="20"/>
                <w:szCs w:val="20"/>
              </w:rPr>
            </w:pPr>
          </w:p>
        </w:tc>
        <w:tc>
          <w:tcPr>
            <w:tcW w:w="1425" w:type="dxa"/>
          </w:tcPr>
          <w:p w14:paraId="4DC95B1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425" w:type="dxa"/>
          </w:tcPr>
          <w:p w14:paraId="40B852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559" w:type="dxa"/>
          </w:tcPr>
          <w:p w14:paraId="7A504D3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vaccin</w:t>
            </w:r>
            <w:proofErr w:type="spellEnd"/>
            <w:r w:rsidRPr="00510E58">
              <w:rPr>
                <w:rFonts w:asciiTheme="minorHAnsi" w:hAnsiTheme="minorHAnsi" w:cstheme="minorHAnsi"/>
                <w:b/>
                <w:bCs/>
                <w:color w:val="000000"/>
              </w:rPr>
              <w:t>'</w:t>
            </w:r>
          </w:p>
        </w:tc>
        <w:tc>
          <w:tcPr>
            <w:tcW w:w="1559" w:type="dxa"/>
          </w:tcPr>
          <w:p w14:paraId="75AE274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559" w:type="dxa"/>
          </w:tcPr>
          <w:p w14:paraId="35254D3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olici</w:t>
            </w:r>
            <w:proofErr w:type="spellEnd"/>
            <w:r w:rsidRPr="00510E58">
              <w:rPr>
                <w:rFonts w:asciiTheme="minorHAnsi" w:hAnsiTheme="minorHAnsi" w:cstheme="minorHAnsi"/>
                <w:b/>
                <w:bCs/>
                <w:color w:val="000000"/>
              </w:rPr>
              <w:t>'</w:t>
            </w:r>
          </w:p>
        </w:tc>
        <w:tc>
          <w:tcPr>
            <w:tcW w:w="1985" w:type="dxa"/>
          </w:tcPr>
          <w:p w14:paraId="73103E6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510E58" w14:paraId="3F9E361C" w14:textId="77777777" w:rsidTr="00510E58">
        <w:trPr>
          <w:trHeight w:val="86"/>
        </w:trPr>
        <w:tc>
          <w:tcPr>
            <w:tcW w:w="1965" w:type="dxa"/>
            <w:vMerge/>
          </w:tcPr>
          <w:p w14:paraId="17C6496F" w14:textId="77777777" w:rsidR="00510E58" w:rsidRPr="00510E58" w:rsidRDefault="00510E58" w:rsidP="00510E58">
            <w:pPr>
              <w:rPr>
                <w:rFonts w:cstheme="minorHAnsi"/>
                <w:b/>
                <w:bCs/>
                <w:sz w:val="20"/>
                <w:szCs w:val="20"/>
              </w:rPr>
            </w:pPr>
          </w:p>
        </w:tc>
        <w:tc>
          <w:tcPr>
            <w:tcW w:w="1425" w:type="dxa"/>
          </w:tcPr>
          <w:p w14:paraId="2CFBDAB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imag</w:t>
            </w:r>
            <w:proofErr w:type="spellEnd"/>
            <w:r w:rsidRPr="00510E58">
              <w:rPr>
                <w:rFonts w:asciiTheme="minorHAnsi" w:hAnsiTheme="minorHAnsi" w:cstheme="minorHAnsi"/>
                <w:b/>
                <w:bCs/>
                <w:color w:val="000000"/>
              </w:rPr>
              <w:t>'</w:t>
            </w:r>
          </w:p>
        </w:tc>
        <w:tc>
          <w:tcPr>
            <w:tcW w:w="1425" w:type="dxa"/>
          </w:tcPr>
          <w:p w14:paraId="5502DC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559" w:type="dxa"/>
          </w:tcPr>
          <w:p w14:paraId="69C946F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559" w:type="dxa"/>
          </w:tcPr>
          <w:p w14:paraId="69B3596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559" w:type="dxa"/>
          </w:tcPr>
          <w:p w14:paraId="207993B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7323CD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510E58" w14:paraId="2DA5D40B" w14:textId="77777777" w:rsidTr="00510E58">
        <w:trPr>
          <w:trHeight w:val="86"/>
        </w:trPr>
        <w:tc>
          <w:tcPr>
            <w:tcW w:w="1965" w:type="dxa"/>
            <w:vMerge/>
          </w:tcPr>
          <w:p w14:paraId="338EB64D" w14:textId="77777777" w:rsidR="00510E58" w:rsidRPr="00510E58" w:rsidRDefault="00510E58" w:rsidP="00510E58">
            <w:pPr>
              <w:rPr>
                <w:rFonts w:cstheme="minorHAnsi"/>
                <w:b/>
                <w:bCs/>
                <w:sz w:val="20"/>
                <w:szCs w:val="20"/>
              </w:rPr>
            </w:pPr>
          </w:p>
        </w:tc>
        <w:tc>
          <w:tcPr>
            <w:tcW w:w="1425" w:type="dxa"/>
          </w:tcPr>
          <w:p w14:paraId="04F4718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425" w:type="dxa"/>
          </w:tcPr>
          <w:p w14:paraId="30B5164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559" w:type="dxa"/>
          </w:tcPr>
          <w:p w14:paraId="2E2546E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559" w:type="dxa"/>
          </w:tcPr>
          <w:p w14:paraId="671E48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559" w:type="dxa"/>
          </w:tcPr>
          <w:p w14:paraId="0FD66A7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2FBE2BD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510E58" w14:paraId="0EB63C3D" w14:textId="77777777" w:rsidTr="00510E58">
        <w:trPr>
          <w:trHeight w:val="749"/>
        </w:trPr>
        <w:tc>
          <w:tcPr>
            <w:tcW w:w="1965" w:type="dxa"/>
            <w:vMerge/>
          </w:tcPr>
          <w:p w14:paraId="4DC46F28" w14:textId="77777777" w:rsidR="00510E58" w:rsidRPr="00510E58" w:rsidRDefault="00510E58" w:rsidP="00510E58">
            <w:pPr>
              <w:rPr>
                <w:rFonts w:cstheme="minorHAnsi"/>
                <w:b/>
                <w:bCs/>
                <w:sz w:val="20"/>
                <w:szCs w:val="20"/>
              </w:rPr>
            </w:pPr>
          </w:p>
        </w:tc>
        <w:tc>
          <w:tcPr>
            <w:tcW w:w="1425" w:type="dxa"/>
          </w:tcPr>
          <w:p w14:paraId="03E91E1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425" w:type="dxa"/>
          </w:tcPr>
          <w:p w14:paraId="2134E41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559" w:type="dxa"/>
          </w:tcPr>
          <w:p w14:paraId="051E86D2"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F26D89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p>
        </w:tc>
        <w:tc>
          <w:tcPr>
            <w:tcW w:w="1559" w:type="dxa"/>
          </w:tcPr>
          <w:p w14:paraId="104F07F3"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42F09DA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p>
          <w:p w14:paraId="23DD58ED" w14:textId="77777777" w:rsidR="00510E58" w:rsidRPr="00510E58" w:rsidRDefault="00510E58" w:rsidP="00510E58">
            <w:pPr>
              <w:jc w:val="center"/>
              <w:rPr>
                <w:rFonts w:cstheme="minorHAnsi"/>
                <w:sz w:val="20"/>
                <w:szCs w:val="20"/>
                <w:lang w:eastAsia="en-GB"/>
              </w:rPr>
            </w:pPr>
          </w:p>
        </w:tc>
        <w:tc>
          <w:tcPr>
            <w:tcW w:w="1559" w:type="dxa"/>
          </w:tcPr>
          <w:p w14:paraId="7DA95196"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63ABF15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p>
        </w:tc>
        <w:tc>
          <w:tcPr>
            <w:tcW w:w="1985" w:type="dxa"/>
          </w:tcPr>
          <w:p w14:paraId="565738A7"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6B253D86" w14:textId="77777777" w:rsidR="00510E58" w:rsidRPr="00510E58" w:rsidRDefault="00510E58" w:rsidP="00510E58">
            <w:pPr>
              <w:jc w:val="center"/>
              <w:rPr>
                <w:rFonts w:cstheme="minorHAnsi"/>
                <w:sz w:val="20"/>
                <w:szCs w:val="20"/>
                <w:lang w:eastAsia="en-GB"/>
              </w:rPr>
            </w:pPr>
          </w:p>
        </w:tc>
      </w:tr>
    </w:tbl>
    <w:p w14:paraId="1EF77F4B" w14:textId="4458FB2A" w:rsidR="00510E58" w:rsidRDefault="00510E58"/>
    <w:p w14:paraId="24A8420B" w14:textId="65FA53EB" w:rsidR="007223F0" w:rsidRDefault="007223F0"/>
    <w:p w14:paraId="4F7259DA" w14:textId="70EDE738" w:rsidR="007223F0" w:rsidRDefault="007223F0"/>
    <w:p w14:paraId="71CC462D" w14:textId="44AD2FD9" w:rsidR="007223F0" w:rsidRDefault="007223F0"/>
    <w:p w14:paraId="3391BB70" w14:textId="77777777" w:rsidR="00824384" w:rsidRDefault="00F4321B">
      <w:r>
        <w:br w:type="page"/>
      </w:r>
    </w:p>
    <w:tbl>
      <w:tblPr>
        <w:tblStyle w:val="TableGrid"/>
        <w:tblpPr w:leftFromText="180" w:rightFromText="180" w:vertAnchor="page" w:horzAnchor="margin" w:tblpXSpec="center" w:tblpY="873"/>
        <w:tblW w:w="10740" w:type="dxa"/>
        <w:tblLayout w:type="fixed"/>
        <w:tblLook w:val="04E0" w:firstRow="1" w:lastRow="1" w:firstColumn="1" w:lastColumn="0" w:noHBand="0" w:noVBand="1"/>
      </w:tblPr>
      <w:tblGrid>
        <w:gridCol w:w="1384"/>
        <w:gridCol w:w="1276"/>
        <w:gridCol w:w="1559"/>
        <w:gridCol w:w="1276"/>
        <w:gridCol w:w="1559"/>
        <w:gridCol w:w="1418"/>
        <w:gridCol w:w="2268"/>
      </w:tblGrid>
      <w:tr w:rsidR="00824384" w:rsidRPr="00584E54" w14:paraId="758E0CA6" w14:textId="77777777" w:rsidTr="0004644B">
        <w:trPr>
          <w:trHeight w:val="341"/>
        </w:trPr>
        <w:tc>
          <w:tcPr>
            <w:tcW w:w="10740" w:type="dxa"/>
            <w:gridSpan w:val="7"/>
          </w:tcPr>
          <w:p w14:paraId="78D09917" w14:textId="4ED4B6BB" w:rsidR="00824384" w:rsidRPr="00584E54" w:rsidRDefault="00824384" w:rsidP="00D61FFD">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824384" w14:paraId="36AEE59A" w14:textId="77777777" w:rsidTr="0004644B">
        <w:trPr>
          <w:trHeight w:val="161"/>
        </w:trPr>
        <w:tc>
          <w:tcPr>
            <w:tcW w:w="1384" w:type="dxa"/>
            <w:vMerge w:val="restart"/>
          </w:tcPr>
          <w:p w14:paraId="658841E6" w14:textId="625824B1" w:rsidR="00824384" w:rsidRDefault="00BF0F43" w:rsidP="00D61FFD">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835" w:type="dxa"/>
            <w:gridSpan w:val="2"/>
          </w:tcPr>
          <w:p w14:paraId="37550FAA" w14:textId="77777777" w:rsidR="00824384" w:rsidRDefault="00824384" w:rsidP="00D61FFD">
            <w:r>
              <w:rPr>
                <w:b/>
                <w:bCs/>
              </w:rPr>
              <w:t>covid-science</w:t>
            </w:r>
            <w:r w:rsidRPr="00911626">
              <w:rPr>
                <w:b/>
                <w:bCs/>
              </w:rPr>
              <w:t>.txt</w:t>
            </w:r>
          </w:p>
        </w:tc>
        <w:tc>
          <w:tcPr>
            <w:tcW w:w="2835" w:type="dxa"/>
            <w:gridSpan w:val="2"/>
          </w:tcPr>
          <w:p w14:paraId="5546B0F1" w14:textId="77777777" w:rsidR="00824384" w:rsidRDefault="00824384" w:rsidP="00D61FFD">
            <w:r>
              <w:rPr>
                <w:b/>
                <w:bCs/>
              </w:rPr>
              <w:t>Covid-non-science</w:t>
            </w:r>
            <w:r w:rsidRPr="00911626">
              <w:rPr>
                <w:b/>
                <w:bCs/>
              </w:rPr>
              <w:t>.txt</w:t>
            </w:r>
          </w:p>
        </w:tc>
        <w:tc>
          <w:tcPr>
            <w:tcW w:w="3686" w:type="dxa"/>
            <w:gridSpan w:val="2"/>
          </w:tcPr>
          <w:p w14:paraId="13FEF2A2" w14:textId="77777777" w:rsidR="00824384" w:rsidRDefault="00824384" w:rsidP="00D61FFD">
            <w:pPr>
              <w:rPr>
                <w:b/>
                <w:bCs/>
              </w:rPr>
            </w:pPr>
            <w:r>
              <w:rPr>
                <w:b/>
                <w:bCs/>
              </w:rPr>
              <w:t>Covid-psychology.txt</w:t>
            </w:r>
          </w:p>
        </w:tc>
      </w:tr>
      <w:tr w:rsidR="00824384" w14:paraId="1EDB05A1" w14:textId="77777777" w:rsidTr="0004644B">
        <w:trPr>
          <w:trHeight w:val="161"/>
        </w:trPr>
        <w:tc>
          <w:tcPr>
            <w:tcW w:w="1384" w:type="dxa"/>
            <w:vMerge/>
          </w:tcPr>
          <w:p w14:paraId="6EAB19FD" w14:textId="77777777" w:rsidR="00824384" w:rsidRPr="0028591F" w:rsidRDefault="00824384" w:rsidP="00D61FFD">
            <w:pPr>
              <w:rPr>
                <w:b/>
                <w:bCs/>
              </w:rPr>
            </w:pPr>
          </w:p>
        </w:tc>
        <w:tc>
          <w:tcPr>
            <w:tcW w:w="1276" w:type="dxa"/>
          </w:tcPr>
          <w:p w14:paraId="3510DEF8" w14:textId="77777777" w:rsidR="00824384" w:rsidRDefault="00824384" w:rsidP="00D61FFD">
            <w:pPr>
              <w:rPr>
                <w:b/>
                <w:bCs/>
              </w:rPr>
            </w:pPr>
            <w:r>
              <w:rPr>
                <w:b/>
                <w:bCs/>
              </w:rPr>
              <w:t>Top words</w:t>
            </w:r>
          </w:p>
        </w:tc>
        <w:tc>
          <w:tcPr>
            <w:tcW w:w="1559" w:type="dxa"/>
          </w:tcPr>
          <w:p w14:paraId="6346A4D6" w14:textId="77777777" w:rsidR="00824384" w:rsidRDefault="00824384" w:rsidP="00D61FFD">
            <w:pPr>
              <w:rPr>
                <w:b/>
                <w:bCs/>
              </w:rPr>
            </w:pPr>
            <w:r>
              <w:rPr>
                <w:b/>
                <w:bCs/>
              </w:rPr>
              <w:t>weights</w:t>
            </w:r>
          </w:p>
        </w:tc>
        <w:tc>
          <w:tcPr>
            <w:tcW w:w="1276" w:type="dxa"/>
          </w:tcPr>
          <w:p w14:paraId="282E904B" w14:textId="77777777" w:rsidR="00824384" w:rsidRDefault="00824384" w:rsidP="00D61FFD">
            <w:pPr>
              <w:rPr>
                <w:b/>
                <w:bCs/>
              </w:rPr>
            </w:pPr>
            <w:r>
              <w:rPr>
                <w:b/>
                <w:bCs/>
              </w:rPr>
              <w:t>Top words</w:t>
            </w:r>
          </w:p>
        </w:tc>
        <w:tc>
          <w:tcPr>
            <w:tcW w:w="1559" w:type="dxa"/>
          </w:tcPr>
          <w:p w14:paraId="1D624BF7" w14:textId="77777777" w:rsidR="00824384" w:rsidRDefault="00824384" w:rsidP="00D61FFD">
            <w:pPr>
              <w:rPr>
                <w:b/>
                <w:bCs/>
              </w:rPr>
            </w:pPr>
            <w:r>
              <w:rPr>
                <w:b/>
                <w:bCs/>
              </w:rPr>
              <w:t>weights</w:t>
            </w:r>
          </w:p>
        </w:tc>
        <w:tc>
          <w:tcPr>
            <w:tcW w:w="1418" w:type="dxa"/>
          </w:tcPr>
          <w:p w14:paraId="5F08F77A" w14:textId="77777777" w:rsidR="00824384" w:rsidRDefault="00824384" w:rsidP="00D61FFD">
            <w:pPr>
              <w:rPr>
                <w:b/>
                <w:bCs/>
              </w:rPr>
            </w:pPr>
            <w:r>
              <w:rPr>
                <w:b/>
                <w:bCs/>
              </w:rPr>
              <w:t>Top words</w:t>
            </w:r>
          </w:p>
        </w:tc>
        <w:tc>
          <w:tcPr>
            <w:tcW w:w="2268" w:type="dxa"/>
          </w:tcPr>
          <w:p w14:paraId="760AFEB9" w14:textId="77777777" w:rsidR="00824384" w:rsidRDefault="00824384" w:rsidP="00D61FFD">
            <w:pPr>
              <w:rPr>
                <w:b/>
                <w:bCs/>
              </w:rPr>
            </w:pPr>
            <w:r>
              <w:rPr>
                <w:b/>
                <w:bCs/>
              </w:rPr>
              <w:t>weights</w:t>
            </w:r>
          </w:p>
        </w:tc>
      </w:tr>
      <w:tr w:rsidR="00824384" w14:paraId="1C04D89A" w14:textId="77777777" w:rsidTr="0004644B">
        <w:trPr>
          <w:trHeight w:val="65"/>
        </w:trPr>
        <w:tc>
          <w:tcPr>
            <w:tcW w:w="1384" w:type="dxa"/>
            <w:vMerge w:val="restart"/>
          </w:tcPr>
          <w:p w14:paraId="5373C63B" w14:textId="77777777" w:rsidR="00824384" w:rsidRDefault="00824384" w:rsidP="00D61FFD">
            <w:r w:rsidRPr="0028591F">
              <w:rPr>
                <w:b/>
                <w:bCs/>
              </w:rPr>
              <w:t>Article level (</w:t>
            </w:r>
            <w:r>
              <w:rPr>
                <w:b/>
                <w:bCs/>
              </w:rPr>
              <w:t>20</w:t>
            </w:r>
            <w:r w:rsidRPr="0028591F">
              <w:rPr>
                <w:b/>
                <w:bCs/>
              </w:rPr>
              <w:t>|</w:t>
            </w:r>
            <w:r>
              <w:rPr>
                <w:b/>
                <w:bCs/>
              </w:rPr>
              <w:t>20</w:t>
            </w:r>
            <w:r w:rsidRPr="0028591F">
              <w:rPr>
                <w:b/>
                <w:bCs/>
              </w:rPr>
              <w:t>)</w:t>
            </w:r>
          </w:p>
        </w:tc>
        <w:tc>
          <w:tcPr>
            <w:tcW w:w="1276" w:type="dxa"/>
          </w:tcPr>
          <w:p w14:paraId="1B88AFF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5D4154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276" w:type="dxa"/>
          </w:tcPr>
          <w:p w14:paraId="1440867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559" w:type="dxa"/>
          </w:tcPr>
          <w:p w14:paraId="0A72E53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418" w:type="dxa"/>
          </w:tcPr>
          <w:p w14:paraId="74CF1C2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487718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824384" w14:paraId="406215DD" w14:textId="77777777" w:rsidTr="0004644B">
        <w:trPr>
          <w:trHeight w:val="64"/>
        </w:trPr>
        <w:tc>
          <w:tcPr>
            <w:tcW w:w="1384" w:type="dxa"/>
            <w:vMerge/>
          </w:tcPr>
          <w:p w14:paraId="00F659E0" w14:textId="77777777" w:rsidR="00824384" w:rsidRPr="0028591F" w:rsidRDefault="00824384" w:rsidP="00D61FFD">
            <w:pPr>
              <w:rPr>
                <w:b/>
                <w:bCs/>
              </w:rPr>
            </w:pPr>
          </w:p>
        </w:tc>
        <w:tc>
          <w:tcPr>
            <w:tcW w:w="1276" w:type="dxa"/>
          </w:tcPr>
          <w:p w14:paraId="05E296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60AB18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276" w:type="dxa"/>
          </w:tcPr>
          <w:p w14:paraId="1EC77BC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eopl</w:t>
            </w:r>
            <w:proofErr w:type="spellEnd"/>
            <w:r w:rsidRPr="00FD191D">
              <w:rPr>
                <w:rFonts w:asciiTheme="majorHAnsi" w:hAnsiTheme="majorHAnsi" w:cstheme="majorHAnsi"/>
                <w:b/>
                <w:bCs/>
                <w:color w:val="000000"/>
              </w:rPr>
              <w:t>'</w:t>
            </w:r>
          </w:p>
        </w:tc>
        <w:tc>
          <w:tcPr>
            <w:tcW w:w="1559" w:type="dxa"/>
          </w:tcPr>
          <w:p w14:paraId="65E491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418" w:type="dxa"/>
          </w:tcPr>
          <w:p w14:paraId="0CA73B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268" w:type="dxa"/>
          </w:tcPr>
          <w:p w14:paraId="06A343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824384" w14:paraId="15F2CDA7" w14:textId="77777777" w:rsidTr="0004644B">
        <w:trPr>
          <w:trHeight w:val="64"/>
        </w:trPr>
        <w:tc>
          <w:tcPr>
            <w:tcW w:w="1384" w:type="dxa"/>
            <w:vMerge/>
          </w:tcPr>
          <w:p w14:paraId="0DEDA33E" w14:textId="77777777" w:rsidR="00824384" w:rsidRPr="0028591F" w:rsidRDefault="00824384" w:rsidP="00D61FFD">
            <w:pPr>
              <w:rPr>
                <w:b/>
                <w:bCs/>
              </w:rPr>
            </w:pPr>
          </w:p>
        </w:tc>
        <w:tc>
          <w:tcPr>
            <w:tcW w:w="1276" w:type="dxa"/>
          </w:tcPr>
          <w:p w14:paraId="709C40D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35703E3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276" w:type="dxa"/>
          </w:tcPr>
          <w:p w14:paraId="2E1084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4ABBC4A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418" w:type="dxa"/>
          </w:tcPr>
          <w:p w14:paraId="2073800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2268" w:type="dxa"/>
          </w:tcPr>
          <w:p w14:paraId="0A02513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824384" w14:paraId="53E8D3C4" w14:textId="77777777" w:rsidTr="0004644B">
        <w:trPr>
          <w:trHeight w:val="64"/>
        </w:trPr>
        <w:tc>
          <w:tcPr>
            <w:tcW w:w="1384" w:type="dxa"/>
            <w:vMerge/>
          </w:tcPr>
          <w:p w14:paraId="1EC84042" w14:textId="77777777" w:rsidR="00824384" w:rsidRPr="0028591F" w:rsidRDefault="00824384" w:rsidP="00D61FFD">
            <w:pPr>
              <w:rPr>
                <w:b/>
                <w:bCs/>
              </w:rPr>
            </w:pPr>
          </w:p>
        </w:tc>
        <w:tc>
          <w:tcPr>
            <w:tcW w:w="1276" w:type="dxa"/>
          </w:tcPr>
          <w:p w14:paraId="0355ED7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128468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276" w:type="dxa"/>
          </w:tcPr>
          <w:p w14:paraId="7CB4F6C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559" w:type="dxa"/>
          </w:tcPr>
          <w:p w14:paraId="456D2C7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418" w:type="dxa"/>
          </w:tcPr>
          <w:p w14:paraId="0850370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epidem</w:t>
            </w:r>
            <w:proofErr w:type="spellEnd"/>
            <w:r w:rsidRPr="00FD191D">
              <w:rPr>
                <w:rFonts w:asciiTheme="majorHAnsi" w:hAnsiTheme="majorHAnsi" w:cstheme="majorHAnsi"/>
                <w:b/>
                <w:bCs/>
                <w:color w:val="000000"/>
              </w:rPr>
              <w:t>'</w:t>
            </w:r>
          </w:p>
        </w:tc>
        <w:tc>
          <w:tcPr>
            <w:tcW w:w="2268" w:type="dxa"/>
          </w:tcPr>
          <w:p w14:paraId="085C31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824384" w14:paraId="6D51B16D" w14:textId="77777777" w:rsidTr="0004644B">
        <w:trPr>
          <w:trHeight w:val="64"/>
        </w:trPr>
        <w:tc>
          <w:tcPr>
            <w:tcW w:w="1384" w:type="dxa"/>
            <w:vMerge/>
          </w:tcPr>
          <w:p w14:paraId="2610DDB9" w14:textId="77777777" w:rsidR="00824384" w:rsidRPr="0028591F" w:rsidRDefault="00824384" w:rsidP="00D61FFD">
            <w:pPr>
              <w:rPr>
                <w:b/>
                <w:bCs/>
              </w:rPr>
            </w:pPr>
          </w:p>
        </w:tc>
        <w:tc>
          <w:tcPr>
            <w:tcW w:w="1276" w:type="dxa"/>
          </w:tcPr>
          <w:p w14:paraId="7016BBA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559" w:type="dxa"/>
          </w:tcPr>
          <w:p w14:paraId="332AC1E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276" w:type="dxa"/>
          </w:tcPr>
          <w:p w14:paraId="0A5D7DA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559" w:type="dxa"/>
          </w:tcPr>
          <w:p w14:paraId="3FAB4FF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418" w:type="dxa"/>
          </w:tcPr>
          <w:p w14:paraId="2A282CD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624E34E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824384" w14:paraId="14BF32C0" w14:textId="77777777" w:rsidTr="0004644B">
        <w:trPr>
          <w:trHeight w:val="64"/>
        </w:trPr>
        <w:tc>
          <w:tcPr>
            <w:tcW w:w="1384" w:type="dxa"/>
          </w:tcPr>
          <w:p w14:paraId="7210A56B" w14:textId="77777777" w:rsidR="00824384" w:rsidRPr="0028591F" w:rsidRDefault="00824384" w:rsidP="00D61FFD">
            <w:pPr>
              <w:rPr>
                <w:b/>
                <w:bCs/>
              </w:rPr>
            </w:pPr>
          </w:p>
        </w:tc>
        <w:tc>
          <w:tcPr>
            <w:tcW w:w="1276" w:type="dxa"/>
          </w:tcPr>
          <w:p w14:paraId="03A6FFC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8AEF2D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AA63C5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46662F4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59305D7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2F7E20D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2309EC17" w14:textId="77777777" w:rsidTr="0004644B">
        <w:trPr>
          <w:trHeight w:val="42"/>
        </w:trPr>
        <w:tc>
          <w:tcPr>
            <w:tcW w:w="1384" w:type="dxa"/>
            <w:vMerge w:val="restart"/>
          </w:tcPr>
          <w:p w14:paraId="060AA447" w14:textId="77777777" w:rsidR="00824384" w:rsidRDefault="00824384" w:rsidP="00D61FFD">
            <w:r w:rsidRPr="0028591F">
              <w:rPr>
                <w:b/>
                <w:bCs/>
              </w:rPr>
              <w:t>2-3 paragraphs</w:t>
            </w:r>
          </w:p>
        </w:tc>
        <w:tc>
          <w:tcPr>
            <w:tcW w:w="1276" w:type="dxa"/>
          </w:tcPr>
          <w:p w14:paraId="614CF7E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559" w:type="dxa"/>
          </w:tcPr>
          <w:p w14:paraId="60D051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276" w:type="dxa"/>
          </w:tcPr>
          <w:p w14:paraId="32E21E9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559" w:type="dxa"/>
          </w:tcPr>
          <w:p w14:paraId="27BBAE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418" w:type="dxa"/>
          </w:tcPr>
          <w:p w14:paraId="6617526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268" w:type="dxa"/>
          </w:tcPr>
          <w:p w14:paraId="27C09B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824384" w14:paraId="0B9561C1" w14:textId="77777777" w:rsidTr="0004644B">
        <w:trPr>
          <w:trHeight w:val="42"/>
        </w:trPr>
        <w:tc>
          <w:tcPr>
            <w:tcW w:w="1384" w:type="dxa"/>
            <w:vMerge/>
          </w:tcPr>
          <w:p w14:paraId="4EB2ED12" w14:textId="77777777" w:rsidR="00824384" w:rsidRPr="0028591F" w:rsidRDefault="00824384" w:rsidP="00D61FFD">
            <w:pPr>
              <w:rPr>
                <w:b/>
                <w:bCs/>
              </w:rPr>
            </w:pPr>
          </w:p>
        </w:tc>
        <w:tc>
          <w:tcPr>
            <w:tcW w:w="1276" w:type="dxa"/>
          </w:tcPr>
          <w:p w14:paraId="413DA6A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559" w:type="dxa"/>
          </w:tcPr>
          <w:p w14:paraId="752F29B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276" w:type="dxa"/>
          </w:tcPr>
          <w:p w14:paraId="2D600B2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5899921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418" w:type="dxa"/>
          </w:tcPr>
          <w:p w14:paraId="168666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68" w:type="dxa"/>
          </w:tcPr>
          <w:p w14:paraId="3D2690F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824384" w14:paraId="3FC54088" w14:textId="77777777" w:rsidTr="0004644B">
        <w:trPr>
          <w:trHeight w:val="42"/>
        </w:trPr>
        <w:tc>
          <w:tcPr>
            <w:tcW w:w="1384" w:type="dxa"/>
            <w:vMerge/>
          </w:tcPr>
          <w:p w14:paraId="7CD3D7CA" w14:textId="77777777" w:rsidR="00824384" w:rsidRPr="0028591F" w:rsidRDefault="00824384" w:rsidP="00D61FFD">
            <w:pPr>
              <w:rPr>
                <w:b/>
                <w:bCs/>
              </w:rPr>
            </w:pPr>
          </w:p>
        </w:tc>
        <w:tc>
          <w:tcPr>
            <w:tcW w:w="1276" w:type="dxa"/>
          </w:tcPr>
          <w:p w14:paraId="660A66C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3816C19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276" w:type="dxa"/>
          </w:tcPr>
          <w:p w14:paraId="5C0D355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friday</w:t>
            </w:r>
            <w:proofErr w:type="spellEnd"/>
            <w:r w:rsidRPr="00FD191D">
              <w:rPr>
                <w:rFonts w:asciiTheme="majorHAnsi" w:hAnsiTheme="majorHAnsi" w:cstheme="majorHAnsi"/>
                <w:b/>
                <w:bCs/>
                <w:color w:val="000000"/>
              </w:rPr>
              <w:t>'</w:t>
            </w:r>
          </w:p>
        </w:tc>
        <w:tc>
          <w:tcPr>
            <w:tcW w:w="1559" w:type="dxa"/>
          </w:tcPr>
          <w:p w14:paraId="01C3232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418" w:type="dxa"/>
          </w:tcPr>
          <w:p w14:paraId="3627F73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268" w:type="dxa"/>
          </w:tcPr>
          <w:p w14:paraId="3642E7D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824384" w14:paraId="571A0676" w14:textId="77777777" w:rsidTr="0004644B">
        <w:trPr>
          <w:trHeight w:val="42"/>
        </w:trPr>
        <w:tc>
          <w:tcPr>
            <w:tcW w:w="1384" w:type="dxa"/>
            <w:vMerge/>
          </w:tcPr>
          <w:p w14:paraId="0D496CF0" w14:textId="77777777" w:rsidR="00824384" w:rsidRPr="0028591F" w:rsidRDefault="00824384" w:rsidP="00D61FFD">
            <w:pPr>
              <w:rPr>
                <w:b/>
                <w:bCs/>
              </w:rPr>
            </w:pPr>
          </w:p>
        </w:tc>
        <w:tc>
          <w:tcPr>
            <w:tcW w:w="1276" w:type="dxa"/>
          </w:tcPr>
          <w:p w14:paraId="54E4EA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559" w:type="dxa"/>
          </w:tcPr>
          <w:p w14:paraId="6CFBD3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13E3051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559" w:type="dxa"/>
          </w:tcPr>
          <w:p w14:paraId="074796B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418" w:type="dxa"/>
          </w:tcPr>
          <w:p w14:paraId="606E47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268" w:type="dxa"/>
          </w:tcPr>
          <w:p w14:paraId="01A94D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824384" w14:paraId="6AA80599" w14:textId="77777777" w:rsidTr="0004644B">
        <w:trPr>
          <w:trHeight w:val="42"/>
        </w:trPr>
        <w:tc>
          <w:tcPr>
            <w:tcW w:w="1384" w:type="dxa"/>
            <w:vMerge/>
          </w:tcPr>
          <w:p w14:paraId="1C76D308" w14:textId="77777777" w:rsidR="00824384" w:rsidRPr="0028591F" w:rsidRDefault="00824384" w:rsidP="00D61FFD">
            <w:pPr>
              <w:rPr>
                <w:b/>
                <w:bCs/>
              </w:rPr>
            </w:pPr>
          </w:p>
        </w:tc>
        <w:tc>
          <w:tcPr>
            <w:tcW w:w="1276" w:type="dxa"/>
          </w:tcPr>
          <w:p w14:paraId="158AAA0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559" w:type="dxa"/>
          </w:tcPr>
          <w:p w14:paraId="03A8C8E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7D2EEB0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reuter</w:t>
            </w:r>
            <w:proofErr w:type="spellEnd"/>
            <w:r w:rsidRPr="00FD191D">
              <w:rPr>
                <w:rFonts w:asciiTheme="majorHAnsi" w:hAnsiTheme="majorHAnsi" w:cstheme="majorHAnsi"/>
                <w:b/>
                <w:bCs/>
                <w:color w:val="000000"/>
              </w:rPr>
              <w:t>'</w:t>
            </w:r>
          </w:p>
        </w:tc>
        <w:tc>
          <w:tcPr>
            <w:tcW w:w="1559" w:type="dxa"/>
          </w:tcPr>
          <w:p w14:paraId="0BFC3B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418" w:type="dxa"/>
          </w:tcPr>
          <w:p w14:paraId="669588C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268" w:type="dxa"/>
          </w:tcPr>
          <w:p w14:paraId="11AE66B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824384" w14:paraId="1CCE21DD" w14:textId="77777777" w:rsidTr="0004644B">
        <w:trPr>
          <w:trHeight w:val="42"/>
        </w:trPr>
        <w:tc>
          <w:tcPr>
            <w:tcW w:w="1384" w:type="dxa"/>
          </w:tcPr>
          <w:p w14:paraId="4AEBAD7A" w14:textId="77777777" w:rsidR="00824384" w:rsidRPr="0028591F" w:rsidRDefault="00824384" w:rsidP="00D61FFD">
            <w:pPr>
              <w:rPr>
                <w:b/>
                <w:bCs/>
              </w:rPr>
            </w:pPr>
          </w:p>
        </w:tc>
        <w:tc>
          <w:tcPr>
            <w:tcW w:w="1276" w:type="dxa"/>
          </w:tcPr>
          <w:p w14:paraId="4E6AF49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783530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BA39EB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F0B99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3B11B19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30D6001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69065480" w14:textId="77777777" w:rsidTr="0004644B">
        <w:trPr>
          <w:trHeight w:val="65"/>
        </w:trPr>
        <w:tc>
          <w:tcPr>
            <w:tcW w:w="1384" w:type="dxa"/>
            <w:vMerge w:val="restart"/>
          </w:tcPr>
          <w:p w14:paraId="2AF5D4E8" w14:textId="77777777" w:rsidR="00824384" w:rsidRDefault="00824384" w:rsidP="00D61FFD">
            <w:r w:rsidRPr="00584E54">
              <w:rPr>
                <w:b/>
                <w:bCs/>
              </w:rPr>
              <w:t>Paragraph level (</w:t>
            </w:r>
            <w:r>
              <w:rPr>
                <w:b/>
                <w:bCs/>
              </w:rPr>
              <w:t>14379</w:t>
            </w:r>
            <w:r w:rsidRPr="00584E54">
              <w:rPr>
                <w:b/>
                <w:bCs/>
              </w:rPr>
              <w:t>|</w:t>
            </w:r>
            <w:r>
              <w:rPr>
                <w:b/>
                <w:bCs/>
              </w:rPr>
              <w:t>387</w:t>
            </w:r>
            <w:r w:rsidRPr="00584E54">
              <w:rPr>
                <w:b/>
                <w:bCs/>
              </w:rPr>
              <w:t>)</w:t>
            </w:r>
          </w:p>
        </w:tc>
        <w:tc>
          <w:tcPr>
            <w:tcW w:w="1276" w:type="dxa"/>
          </w:tcPr>
          <w:p w14:paraId="33F595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F84C60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276" w:type="dxa"/>
          </w:tcPr>
          <w:p w14:paraId="53AD4E0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559" w:type="dxa"/>
          </w:tcPr>
          <w:p w14:paraId="3A978D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418" w:type="dxa"/>
          </w:tcPr>
          <w:p w14:paraId="6314C1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2E5409B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824384" w14:paraId="0BECC22B" w14:textId="77777777" w:rsidTr="0004644B">
        <w:trPr>
          <w:trHeight w:val="64"/>
        </w:trPr>
        <w:tc>
          <w:tcPr>
            <w:tcW w:w="1384" w:type="dxa"/>
            <w:vMerge/>
          </w:tcPr>
          <w:p w14:paraId="32E49F39" w14:textId="77777777" w:rsidR="00824384" w:rsidRPr="00584E54" w:rsidRDefault="00824384" w:rsidP="00D61FFD">
            <w:pPr>
              <w:rPr>
                <w:b/>
                <w:bCs/>
              </w:rPr>
            </w:pPr>
          </w:p>
        </w:tc>
        <w:tc>
          <w:tcPr>
            <w:tcW w:w="1276" w:type="dxa"/>
          </w:tcPr>
          <w:p w14:paraId="07BD16B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7C1C34A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276" w:type="dxa"/>
          </w:tcPr>
          <w:p w14:paraId="611BE46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accin</w:t>
            </w:r>
            <w:proofErr w:type="spellEnd"/>
            <w:r w:rsidRPr="00FD191D">
              <w:rPr>
                <w:rFonts w:asciiTheme="majorHAnsi" w:hAnsiTheme="majorHAnsi" w:cstheme="majorHAnsi"/>
                <w:b/>
                <w:bCs/>
                <w:color w:val="000000"/>
              </w:rPr>
              <w:t>'</w:t>
            </w:r>
          </w:p>
        </w:tc>
        <w:tc>
          <w:tcPr>
            <w:tcW w:w="1559" w:type="dxa"/>
          </w:tcPr>
          <w:p w14:paraId="0615E3B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418" w:type="dxa"/>
          </w:tcPr>
          <w:p w14:paraId="10CDA1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268" w:type="dxa"/>
          </w:tcPr>
          <w:p w14:paraId="3BCB93A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824384" w14:paraId="2E3A9FF8" w14:textId="77777777" w:rsidTr="0004644B">
        <w:trPr>
          <w:trHeight w:val="64"/>
        </w:trPr>
        <w:tc>
          <w:tcPr>
            <w:tcW w:w="1384" w:type="dxa"/>
            <w:vMerge/>
          </w:tcPr>
          <w:p w14:paraId="14E1A432" w14:textId="77777777" w:rsidR="00824384" w:rsidRPr="00584E54" w:rsidRDefault="00824384" w:rsidP="00D61FFD">
            <w:pPr>
              <w:rPr>
                <w:b/>
                <w:bCs/>
              </w:rPr>
            </w:pPr>
          </w:p>
        </w:tc>
        <w:tc>
          <w:tcPr>
            <w:tcW w:w="1276" w:type="dxa"/>
          </w:tcPr>
          <w:p w14:paraId="2F64CAF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559" w:type="dxa"/>
          </w:tcPr>
          <w:p w14:paraId="48CB0D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276" w:type="dxa"/>
          </w:tcPr>
          <w:p w14:paraId="30C12C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559" w:type="dxa"/>
          </w:tcPr>
          <w:p w14:paraId="7DE3763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418" w:type="dxa"/>
          </w:tcPr>
          <w:p w14:paraId="1A3A60C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4C9FEC5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824384" w14:paraId="4CE40499" w14:textId="77777777" w:rsidTr="0004644B">
        <w:trPr>
          <w:trHeight w:val="64"/>
        </w:trPr>
        <w:tc>
          <w:tcPr>
            <w:tcW w:w="1384" w:type="dxa"/>
            <w:vMerge/>
          </w:tcPr>
          <w:p w14:paraId="1A17C92F" w14:textId="77777777" w:rsidR="00824384" w:rsidRPr="00584E54" w:rsidRDefault="00824384" w:rsidP="00D61FFD">
            <w:pPr>
              <w:rPr>
                <w:b/>
                <w:bCs/>
              </w:rPr>
            </w:pPr>
          </w:p>
        </w:tc>
        <w:tc>
          <w:tcPr>
            <w:tcW w:w="1276" w:type="dxa"/>
          </w:tcPr>
          <w:p w14:paraId="1D8DCC9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63EF9A3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276" w:type="dxa"/>
          </w:tcPr>
          <w:p w14:paraId="79FD3C5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559" w:type="dxa"/>
          </w:tcPr>
          <w:p w14:paraId="03011DE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418" w:type="dxa"/>
          </w:tcPr>
          <w:p w14:paraId="5CE47B8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olici</w:t>
            </w:r>
            <w:proofErr w:type="spellEnd"/>
            <w:r w:rsidRPr="00FD191D">
              <w:rPr>
                <w:rFonts w:asciiTheme="majorHAnsi" w:hAnsiTheme="majorHAnsi" w:cstheme="majorHAnsi"/>
                <w:b/>
                <w:bCs/>
                <w:color w:val="000000"/>
              </w:rPr>
              <w:t>'</w:t>
            </w:r>
          </w:p>
        </w:tc>
        <w:tc>
          <w:tcPr>
            <w:tcW w:w="2268" w:type="dxa"/>
          </w:tcPr>
          <w:p w14:paraId="44640A1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824384" w14:paraId="762D4EFD" w14:textId="77777777" w:rsidTr="0004644B">
        <w:trPr>
          <w:trHeight w:val="64"/>
        </w:trPr>
        <w:tc>
          <w:tcPr>
            <w:tcW w:w="1384" w:type="dxa"/>
            <w:vMerge/>
          </w:tcPr>
          <w:p w14:paraId="62913F2A" w14:textId="77777777" w:rsidR="00824384" w:rsidRPr="00584E54" w:rsidRDefault="00824384" w:rsidP="00D61FFD">
            <w:pPr>
              <w:rPr>
                <w:b/>
                <w:bCs/>
              </w:rPr>
            </w:pPr>
          </w:p>
        </w:tc>
        <w:tc>
          <w:tcPr>
            <w:tcW w:w="1276" w:type="dxa"/>
          </w:tcPr>
          <w:p w14:paraId="7931297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6E0F9F3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276" w:type="dxa"/>
          </w:tcPr>
          <w:p w14:paraId="685B6EE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559" w:type="dxa"/>
          </w:tcPr>
          <w:p w14:paraId="16BB364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418" w:type="dxa"/>
          </w:tcPr>
          <w:p w14:paraId="271DA3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268" w:type="dxa"/>
          </w:tcPr>
          <w:p w14:paraId="3705D79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79F02BA2" w14:textId="68CDA076" w:rsidR="00F4321B" w:rsidRDefault="00F4321B"/>
    <w:p w14:paraId="382FF368" w14:textId="38F2E08B" w:rsidR="007223F0" w:rsidRDefault="00F4321B">
      <w:r>
        <w:br w:type="page"/>
      </w:r>
    </w:p>
    <w:tbl>
      <w:tblPr>
        <w:tblStyle w:val="TableGrid"/>
        <w:tblpPr w:leftFromText="180" w:rightFromText="180" w:vertAnchor="page" w:horzAnchor="margin" w:tblpXSpec="center" w:tblpY="1000"/>
        <w:tblW w:w="10910" w:type="dxa"/>
        <w:tblLayout w:type="fixed"/>
        <w:tblLook w:val="04E0" w:firstRow="1" w:lastRow="1" w:firstColumn="1" w:lastColumn="0" w:noHBand="0" w:noVBand="1"/>
      </w:tblPr>
      <w:tblGrid>
        <w:gridCol w:w="1591"/>
        <w:gridCol w:w="2250"/>
        <w:gridCol w:w="2250"/>
        <w:gridCol w:w="2409"/>
        <w:gridCol w:w="2410"/>
      </w:tblGrid>
      <w:tr w:rsidR="007136C4" w14:paraId="08F84509" w14:textId="77777777" w:rsidTr="00D61FFD">
        <w:trPr>
          <w:trHeight w:val="416"/>
        </w:trPr>
        <w:tc>
          <w:tcPr>
            <w:tcW w:w="10910" w:type="dxa"/>
            <w:gridSpan w:val="5"/>
          </w:tcPr>
          <w:p w14:paraId="29E31DBA" w14:textId="6094FDAD" w:rsidR="007136C4" w:rsidRDefault="007136C4" w:rsidP="00D61FFD">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7136C4" w14:paraId="56BFB07D" w14:textId="77777777" w:rsidTr="00002496">
        <w:trPr>
          <w:trHeight w:val="232"/>
        </w:trPr>
        <w:tc>
          <w:tcPr>
            <w:tcW w:w="10910" w:type="dxa"/>
            <w:gridSpan w:val="5"/>
          </w:tcPr>
          <w:p w14:paraId="377D234A" w14:textId="77777777" w:rsidR="007136C4" w:rsidRPr="00FD191D" w:rsidRDefault="007136C4" w:rsidP="00D61FFD">
            <w:pPr>
              <w:pStyle w:val="HTMLPreformatted"/>
              <w:shd w:val="clear" w:color="auto" w:fill="FFFFFF"/>
              <w:wordWrap w:val="0"/>
              <w:textAlignment w:val="baseline"/>
              <w:rPr>
                <w:b/>
                <w:bCs/>
                <w:sz w:val="2"/>
                <w:szCs w:val="2"/>
              </w:rPr>
            </w:pPr>
          </w:p>
        </w:tc>
      </w:tr>
      <w:tr w:rsidR="007136C4" w14:paraId="426A19E8" w14:textId="77777777" w:rsidTr="00D61FFD">
        <w:trPr>
          <w:trHeight w:val="173"/>
        </w:trPr>
        <w:tc>
          <w:tcPr>
            <w:tcW w:w="1591" w:type="dxa"/>
            <w:vMerge w:val="restart"/>
          </w:tcPr>
          <w:p w14:paraId="12E286C0" w14:textId="6A848479" w:rsidR="007136C4" w:rsidRPr="0028591F" w:rsidRDefault="00BF0F43" w:rsidP="00D61FFD">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4500" w:type="dxa"/>
            <w:gridSpan w:val="2"/>
          </w:tcPr>
          <w:p w14:paraId="17583757" w14:textId="77777777" w:rsidR="007136C4" w:rsidRDefault="007136C4" w:rsidP="00D61FFD">
            <w:pPr>
              <w:pStyle w:val="HTMLPreformatted"/>
              <w:shd w:val="clear" w:color="auto" w:fill="FFFFFF"/>
              <w:wordWrap w:val="0"/>
              <w:textAlignment w:val="baseline"/>
              <w:rPr>
                <w:noProof/>
              </w:rPr>
            </w:pPr>
            <w:r>
              <w:rPr>
                <w:b/>
                <w:bCs/>
              </w:rPr>
              <w:t>covid-science-large</w:t>
            </w:r>
            <w:r w:rsidRPr="00911626">
              <w:rPr>
                <w:b/>
                <w:bCs/>
              </w:rPr>
              <w:t>.txt</w:t>
            </w:r>
          </w:p>
        </w:tc>
        <w:tc>
          <w:tcPr>
            <w:tcW w:w="4819" w:type="dxa"/>
            <w:gridSpan w:val="2"/>
          </w:tcPr>
          <w:p w14:paraId="2E4FB1F0" w14:textId="77777777" w:rsidR="007136C4" w:rsidRDefault="007136C4" w:rsidP="00D61FFD">
            <w:pPr>
              <w:pStyle w:val="HTMLPreformatted"/>
              <w:shd w:val="clear" w:color="auto" w:fill="FFFFFF"/>
              <w:wordWrap w:val="0"/>
              <w:textAlignment w:val="baseline"/>
              <w:rPr>
                <w:noProof/>
              </w:rPr>
            </w:pPr>
            <w:r>
              <w:rPr>
                <w:b/>
                <w:bCs/>
              </w:rPr>
              <w:t>Covid-psychology-large</w:t>
            </w:r>
            <w:r w:rsidRPr="00911626">
              <w:rPr>
                <w:b/>
                <w:bCs/>
              </w:rPr>
              <w:t>.txt</w:t>
            </w:r>
          </w:p>
        </w:tc>
      </w:tr>
      <w:tr w:rsidR="007136C4" w14:paraId="235BFED7" w14:textId="77777777" w:rsidTr="00D61FFD">
        <w:trPr>
          <w:trHeight w:val="173"/>
        </w:trPr>
        <w:tc>
          <w:tcPr>
            <w:tcW w:w="1591" w:type="dxa"/>
            <w:vMerge/>
          </w:tcPr>
          <w:p w14:paraId="7B70AB53" w14:textId="77777777" w:rsidR="007136C4" w:rsidRPr="0028591F" w:rsidRDefault="007136C4" w:rsidP="00D61FFD">
            <w:pPr>
              <w:rPr>
                <w:b/>
                <w:bCs/>
              </w:rPr>
            </w:pPr>
          </w:p>
        </w:tc>
        <w:tc>
          <w:tcPr>
            <w:tcW w:w="2250" w:type="dxa"/>
          </w:tcPr>
          <w:p w14:paraId="2C698B63" w14:textId="77777777" w:rsidR="007136C4" w:rsidRDefault="007136C4" w:rsidP="00D61FFD">
            <w:pPr>
              <w:pStyle w:val="HTMLPreformatted"/>
              <w:shd w:val="clear" w:color="auto" w:fill="FFFFFF"/>
              <w:wordWrap w:val="0"/>
              <w:textAlignment w:val="baseline"/>
              <w:rPr>
                <w:b/>
                <w:bCs/>
              </w:rPr>
            </w:pPr>
            <w:r>
              <w:rPr>
                <w:b/>
                <w:bCs/>
              </w:rPr>
              <w:t>Top words</w:t>
            </w:r>
          </w:p>
        </w:tc>
        <w:tc>
          <w:tcPr>
            <w:tcW w:w="2250" w:type="dxa"/>
          </w:tcPr>
          <w:p w14:paraId="68150EBC" w14:textId="77777777" w:rsidR="007136C4" w:rsidRDefault="007136C4" w:rsidP="00D61FFD">
            <w:pPr>
              <w:pStyle w:val="HTMLPreformatted"/>
              <w:shd w:val="clear" w:color="auto" w:fill="FFFFFF"/>
              <w:wordWrap w:val="0"/>
              <w:textAlignment w:val="baseline"/>
              <w:rPr>
                <w:b/>
                <w:bCs/>
              </w:rPr>
            </w:pPr>
            <w:r>
              <w:rPr>
                <w:b/>
                <w:bCs/>
              </w:rPr>
              <w:t>weights</w:t>
            </w:r>
          </w:p>
        </w:tc>
        <w:tc>
          <w:tcPr>
            <w:tcW w:w="2409" w:type="dxa"/>
          </w:tcPr>
          <w:p w14:paraId="0AE31DDD" w14:textId="77777777" w:rsidR="007136C4" w:rsidRDefault="007136C4" w:rsidP="00D61FFD">
            <w:pPr>
              <w:pStyle w:val="HTMLPreformatted"/>
              <w:shd w:val="clear" w:color="auto" w:fill="FFFFFF"/>
              <w:wordWrap w:val="0"/>
              <w:textAlignment w:val="baseline"/>
              <w:rPr>
                <w:b/>
                <w:bCs/>
              </w:rPr>
            </w:pPr>
            <w:r>
              <w:rPr>
                <w:b/>
                <w:bCs/>
              </w:rPr>
              <w:t>Top words</w:t>
            </w:r>
          </w:p>
        </w:tc>
        <w:tc>
          <w:tcPr>
            <w:tcW w:w="2410" w:type="dxa"/>
          </w:tcPr>
          <w:p w14:paraId="45FD596A" w14:textId="77777777" w:rsidR="007136C4" w:rsidRDefault="007136C4" w:rsidP="00D61FFD">
            <w:pPr>
              <w:pStyle w:val="HTMLPreformatted"/>
              <w:shd w:val="clear" w:color="auto" w:fill="FFFFFF"/>
              <w:wordWrap w:val="0"/>
              <w:textAlignment w:val="baseline"/>
              <w:rPr>
                <w:b/>
                <w:bCs/>
              </w:rPr>
            </w:pPr>
            <w:r>
              <w:rPr>
                <w:b/>
                <w:bCs/>
              </w:rPr>
              <w:t>weights</w:t>
            </w:r>
          </w:p>
        </w:tc>
      </w:tr>
      <w:tr w:rsidR="007136C4" w14:paraId="1C20A3CA" w14:textId="77777777" w:rsidTr="00D61FFD">
        <w:trPr>
          <w:trHeight w:val="313"/>
        </w:trPr>
        <w:tc>
          <w:tcPr>
            <w:tcW w:w="1591" w:type="dxa"/>
            <w:vMerge w:val="restart"/>
          </w:tcPr>
          <w:p w14:paraId="1B4C54F3" w14:textId="77777777" w:rsidR="007136C4" w:rsidRPr="00584E54" w:rsidRDefault="007136C4" w:rsidP="00D61FFD">
            <w:pPr>
              <w:rPr>
                <w:b/>
                <w:bCs/>
              </w:rPr>
            </w:pPr>
            <w:r w:rsidRPr="0028591F">
              <w:rPr>
                <w:b/>
                <w:bCs/>
              </w:rPr>
              <w:t>Article level (</w:t>
            </w:r>
            <w:r>
              <w:rPr>
                <w:b/>
                <w:bCs/>
              </w:rPr>
              <w:t>40</w:t>
            </w:r>
            <w:r w:rsidRPr="0028591F">
              <w:rPr>
                <w:b/>
                <w:bCs/>
              </w:rPr>
              <w:t>|</w:t>
            </w:r>
            <w:r>
              <w:rPr>
                <w:b/>
                <w:bCs/>
              </w:rPr>
              <w:t>40</w:t>
            </w:r>
            <w:r w:rsidRPr="0028591F">
              <w:rPr>
                <w:b/>
                <w:bCs/>
              </w:rPr>
              <w:t>)</w:t>
            </w:r>
          </w:p>
        </w:tc>
        <w:tc>
          <w:tcPr>
            <w:tcW w:w="2250" w:type="dxa"/>
          </w:tcPr>
          <w:p w14:paraId="5A63B5C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3E40B8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2409" w:type="dxa"/>
          </w:tcPr>
          <w:p w14:paraId="53E97B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2410" w:type="dxa"/>
          </w:tcPr>
          <w:p w14:paraId="3F28D28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7136C4" w14:paraId="6630AAA2" w14:textId="77777777" w:rsidTr="00D61FFD">
        <w:trPr>
          <w:trHeight w:val="313"/>
        </w:trPr>
        <w:tc>
          <w:tcPr>
            <w:tcW w:w="1591" w:type="dxa"/>
            <w:vMerge/>
          </w:tcPr>
          <w:p w14:paraId="2B3838B4" w14:textId="77777777" w:rsidR="007136C4" w:rsidRPr="0028591F" w:rsidRDefault="007136C4" w:rsidP="00D61FFD">
            <w:pPr>
              <w:rPr>
                <w:b/>
                <w:bCs/>
              </w:rPr>
            </w:pPr>
          </w:p>
        </w:tc>
        <w:tc>
          <w:tcPr>
            <w:tcW w:w="2250" w:type="dxa"/>
          </w:tcPr>
          <w:p w14:paraId="26E40D5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15E05B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2409" w:type="dxa"/>
          </w:tcPr>
          <w:p w14:paraId="5B2B02D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1C182AD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7136C4" w14:paraId="192157E2" w14:textId="77777777" w:rsidTr="00D61FFD">
        <w:trPr>
          <w:trHeight w:val="313"/>
        </w:trPr>
        <w:tc>
          <w:tcPr>
            <w:tcW w:w="1591" w:type="dxa"/>
            <w:vMerge/>
          </w:tcPr>
          <w:p w14:paraId="740F06F4" w14:textId="77777777" w:rsidR="007136C4" w:rsidRPr="0028591F" w:rsidRDefault="007136C4" w:rsidP="00D61FFD">
            <w:pPr>
              <w:rPr>
                <w:b/>
                <w:bCs/>
              </w:rPr>
            </w:pPr>
          </w:p>
        </w:tc>
        <w:tc>
          <w:tcPr>
            <w:tcW w:w="2250" w:type="dxa"/>
          </w:tcPr>
          <w:p w14:paraId="7F8AB36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7106A1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2409" w:type="dxa"/>
          </w:tcPr>
          <w:p w14:paraId="1BC2530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08F77A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7136C4" w14:paraId="0A56E63E" w14:textId="77777777" w:rsidTr="00D61FFD">
        <w:trPr>
          <w:trHeight w:val="313"/>
        </w:trPr>
        <w:tc>
          <w:tcPr>
            <w:tcW w:w="1591" w:type="dxa"/>
            <w:vMerge/>
          </w:tcPr>
          <w:p w14:paraId="2F35453B" w14:textId="77777777" w:rsidR="007136C4" w:rsidRPr="0028591F" w:rsidRDefault="007136C4" w:rsidP="00D61FFD">
            <w:pPr>
              <w:rPr>
                <w:b/>
                <w:bCs/>
              </w:rPr>
            </w:pPr>
          </w:p>
        </w:tc>
        <w:tc>
          <w:tcPr>
            <w:tcW w:w="2250" w:type="dxa"/>
          </w:tcPr>
          <w:p w14:paraId="29ADB0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2250" w:type="dxa"/>
          </w:tcPr>
          <w:p w14:paraId="0767E71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2409" w:type="dxa"/>
          </w:tcPr>
          <w:p w14:paraId="3819CD3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2410" w:type="dxa"/>
          </w:tcPr>
          <w:p w14:paraId="50E207E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7136C4" w14:paraId="4157C21F" w14:textId="77777777" w:rsidTr="00D61FFD">
        <w:trPr>
          <w:trHeight w:val="313"/>
        </w:trPr>
        <w:tc>
          <w:tcPr>
            <w:tcW w:w="1591" w:type="dxa"/>
            <w:vMerge/>
          </w:tcPr>
          <w:p w14:paraId="42CB9584" w14:textId="77777777" w:rsidR="007136C4" w:rsidRPr="0028591F" w:rsidRDefault="007136C4" w:rsidP="00D61FFD">
            <w:pPr>
              <w:rPr>
                <w:b/>
                <w:bCs/>
              </w:rPr>
            </w:pPr>
          </w:p>
        </w:tc>
        <w:tc>
          <w:tcPr>
            <w:tcW w:w="2250" w:type="dxa"/>
          </w:tcPr>
          <w:p w14:paraId="1733BD4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2250" w:type="dxa"/>
          </w:tcPr>
          <w:p w14:paraId="36F000F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2409" w:type="dxa"/>
          </w:tcPr>
          <w:p w14:paraId="3062C15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57A0728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7136C4" w14:paraId="73780696" w14:textId="77777777" w:rsidTr="00D61FFD">
        <w:trPr>
          <w:trHeight w:val="313"/>
        </w:trPr>
        <w:tc>
          <w:tcPr>
            <w:tcW w:w="1591" w:type="dxa"/>
          </w:tcPr>
          <w:p w14:paraId="5EBF07DC" w14:textId="77777777" w:rsidR="007136C4" w:rsidRPr="0028591F" w:rsidRDefault="007136C4" w:rsidP="00D61FFD">
            <w:pPr>
              <w:rPr>
                <w:b/>
                <w:bCs/>
              </w:rPr>
            </w:pPr>
          </w:p>
        </w:tc>
        <w:tc>
          <w:tcPr>
            <w:tcW w:w="2250" w:type="dxa"/>
          </w:tcPr>
          <w:p w14:paraId="619D72A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7043D0B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74AC210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0A7CDEB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17463679" w14:textId="77777777" w:rsidTr="00D61FFD">
        <w:trPr>
          <w:trHeight w:val="308"/>
        </w:trPr>
        <w:tc>
          <w:tcPr>
            <w:tcW w:w="1591" w:type="dxa"/>
            <w:vMerge w:val="restart"/>
          </w:tcPr>
          <w:p w14:paraId="5EA1A3F9" w14:textId="77777777" w:rsidR="007136C4" w:rsidRPr="00584E54" w:rsidRDefault="007136C4" w:rsidP="00D61FFD">
            <w:pPr>
              <w:rPr>
                <w:b/>
                <w:bCs/>
              </w:rPr>
            </w:pPr>
            <w:r w:rsidRPr="0028591F">
              <w:rPr>
                <w:b/>
                <w:bCs/>
              </w:rPr>
              <w:t>2-3 paragraphs</w:t>
            </w:r>
          </w:p>
        </w:tc>
        <w:tc>
          <w:tcPr>
            <w:tcW w:w="2250" w:type="dxa"/>
          </w:tcPr>
          <w:p w14:paraId="7A1C6E7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2250" w:type="dxa"/>
          </w:tcPr>
          <w:p w14:paraId="2FC75B8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2409" w:type="dxa"/>
          </w:tcPr>
          <w:p w14:paraId="0E0EDA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410" w:type="dxa"/>
          </w:tcPr>
          <w:p w14:paraId="6ADF658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7136C4" w14:paraId="567600A2" w14:textId="77777777" w:rsidTr="00D61FFD">
        <w:trPr>
          <w:trHeight w:val="307"/>
        </w:trPr>
        <w:tc>
          <w:tcPr>
            <w:tcW w:w="1591" w:type="dxa"/>
            <w:vMerge/>
          </w:tcPr>
          <w:p w14:paraId="7BA47860" w14:textId="77777777" w:rsidR="007136C4" w:rsidRPr="0028591F" w:rsidRDefault="007136C4" w:rsidP="00D61FFD">
            <w:pPr>
              <w:rPr>
                <w:b/>
                <w:bCs/>
              </w:rPr>
            </w:pPr>
          </w:p>
        </w:tc>
        <w:tc>
          <w:tcPr>
            <w:tcW w:w="2250" w:type="dxa"/>
          </w:tcPr>
          <w:p w14:paraId="6FAAF2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2250" w:type="dxa"/>
          </w:tcPr>
          <w:p w14:paraId="0C246ED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2409" w:type="dxa"/>
          </w:tcPr>
          <w:p w14:paraId="6CBBE23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7EE29B8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7136C4" w14:paraId="7F1A593C" w14:textId="77777777" w:rsidTr="00D61FFD">
        <w:trPr>
          <w:trHeight w:val="307"/>
        </w:trPr>
        <w:tc>
          <w:tcPr>
            <w:tcW w:w="1591" w:type="dxa"/>
            <w:vMerge/>
          </w:tcPr>
          <w:p w14:paraId="0803184D" w14:textId="77777777" w:rsidR="007136C4" w:rsidRPr="0028591F" w:rsidRDefault="007136C4" w:rsidP="00D61FFD">
            <w:pPr>
              <w:rPr>
                <w:b/>
                <w:bCs/>
              </w:rPr>
            </w:pPr>
          </w:p>
        </w:tc>
        <w:tc>
          <w:tcPr>
            <w:tcW w:w="2250" w:type="dxa"/>
          </w:tcPr>
          <w:p w14:paraId="79C806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50" w:type="dxa"/>
          </w:tcPr>
          <w:p w14:paraId="09AC911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2409" w:type="dxa"/>
          </w:tcPr>
          <w:p w14:paraId="3C47106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410" w:type="dxa"/>
          </w:tcPr>
          <w:p w14:paraId="0D4DDCC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7136C4" w14:paraId="7711A0EE" w14:textId="77777777" w:rsidTr="00D61FFD">
        <w:trPr>
          <w:trHeight w:val="307"/>
        </w:trPr>
        <w:tc>
          <w:tcPr>
            <w:tcW w:w="1591" w:type="dxa"/>
            <w:vMerge/>
          </w:tcPr>
          <w:p w14:paraId="30DE4870" w14:textId="77777777" w:rsidR="007136C4" w:rsidRPr="0028591F" w:rsidRDefault="007136C4" w:rsidP="00D61FFD">
            <w:pPr>
              <w:rPr>
                <w:b/>
                <w:bCs/>
              </w:rPr>
            </w:pPr>
          </w:p>
        </w:tc>
        <w:tc>
          <w:tcPr>
            <w:tcW w:w="2250" w:type="dxa"/>
          </w:tcPr>
          <w:p w14:paraId="5A8DAB0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2250" w:type="dxa"/>
          </w:tcPr>
          <w:p w14:paraId="07E825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6FE181C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410" w:type="dxa"/>
          </w:tcPr>
          <w:p w14:paraId="393D131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7136C4" w14:paraId="19817992" w14:textId="77777777" w:rsidTr="00D61FFD">
        <w:trPr>
          <w:trHeight w:val="307"/>
        </w:trPr>
        <w:tc>
          <w:tcPr>
            <w:tcW w:w="1591" w:type="dxa"/>
            <w:vMerge/>
          </w:tcPr>
          <w:p w14:paraId="7A57D347" w14:textId="77777777" w:rsidR="007136C4" w:rsidRPr="0028591F" w:rsidRDefault="007136C4" w:rsidP="00D61FFD">
            <w:pPr>
              <w:rPr>
                <w:b/>
                <w:bCs/>
              </w:rPr>
            </w:pPr>
          </w:p>
        </w:tc>
        <w:tc>
          <w:tcPr>
            <w:tcW w:w="2250" w:type="dxa"/>
          </w:tcPr>
          <w:p w14:paraId="16513E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2250" w:type="dxa"/>
          </w:tcPr>
          <w:p w14:paraId="45DF7F9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2A2EBB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410" w:type="dxa"/>
          </w:tcPr>
          <w:p w14:paraId="5DEAF3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7136C4" w14:paraId="07B15052" w14:textId="77777777" w:rsidTr="00D61FFD">
        <w:trPr>
          <w:trHeight w:val="307"/>
        </w:trPr>
        <w:tc>
          <w:tcPr>
            <w:tcW w:w="1591" w:type="dxa"/>
          </w:tcPr>
          <w:p w14:paraId="1721A1CB" w14:textId="77777777" w:rsidR="007136C4" w:rsidRPr="0028591F" w:rsidRDefault="007136C4" w:rsidP="00D61FFD">
            <w:pPr>
              <w:rPr>
                <w:b/>
                <w:bCs/>
              </w:rPr>
            </w:pPr>
          </w:p>
        </w:tc>
        <w:tc>
          <w:tcPr>
            <w:tcW w:w="2250" w:type="dxa"/>
          </w:tcPr>
          <w:p w14:paraId="0048B4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0049FE1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31A58CE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371A516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20F96402" w14:textId="77777777" w:rsidTr="00D61FFD">
        <w:trPr>
          <w:trHeight w:val="308"/>
        </w:trPr>
        <w:tc>
          <w:tcPr>
            <w:tcW w:w="1591" w:type="dxa"/>
            <w:vMerge w:val="restart"/>
          </w:tcPr>
          <w:p w14:paraId="386313A2" w14:textId="77777777" w:rsidR="007136C4" w:rsidRPr="00584E54" w:rsidRDefault="007136C4" w:rsidP="00D61FFD">
            <w:pPr>
              <w:rPr>
                <w:b/>
                <w:bCs/>
              </w:rPr>
            </w:pPr>
            <w:r w:rsidRPr="00584E54">
              <w:rPr>
                <w:b/>
                <w:bCs/>
              </w:rPr>
              <w:t>Paragraph level (</w:t>
            </w:r>
            <w:r>
              <w:rPr>
                <w:b/>
                <w:bCs/>
              </w:rPr>
              <w:t>274941</w:t>
            </w:r>
            <w:r w:rsidRPr="00584E54">
              <w:rPr>
                <w:b/>
                <w:bCs/>
              </w:rPr>
              <w:t>|</w:t>
            </w:r>
            <w:r>
              <w:rPr>
                <w:b/>
                <w:bCs/>
              </w:rPr>
              <w:t>183592</w:t>
            </w:r>
            <w:r w:rsidRPr="00584E54">
              <w:rPr>
                <w:b/>
                <w:bCs/>
              </w:rPr>
              <w:t>)</w:t>
            </w:r>
          </w:p>
        </w:tc>
        <w:tc>
          <w:tcPr>
            <w:tcW w:w="2250" w:type="dxa"/>
          </w:tcPr>
          <w:p w14:paraId="4BF5106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138253F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2409" w:type="dxa"/>
          </w:tcPr>
          <w:p w14:paraId="09DC3F2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410" w:type="dxa"/>
          </w:tcPr>
          <w:p w14:paraId="6170019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7136C4" w14:paraId="75CCCA25" w14:textId="77777777" w:rsidTr="00D61FFD">
        <w:trPr>
          <w:trHeight w:val="307"/>
        </w:trPr>
        <w:tc>
          <w:tcPr>
            <w:tcW w:w="1591" w:type="dxa"/>
            <w:vMerge/>
          </w:tcPr>
          <w:p w14:paraId="1A7E6105" w14:textId="77777777" w:rsidR="007136C4" w:rsidRPr="00584E54" w:rsidRDefault="007136C4" w:rsidP="00D61FFD">
            <w:pPr>
              <w:rPr>
                <w:b/>
                <w:bCs/>
              </w:rPr>
            </w:pPr>
          </w:p>
        </w:tc>
        <w:tc>
          <w:tcPr>
            <w:tcW w:w="2250" w:type="dxa"/>
          </w:tcPr>
          <w:p w14:paraId="7D5CAA7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6703C90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2409" w:type="dxa"/>
          </w:tcPr>
          <w:p w14:paraId="174313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0347D5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7136C4" w14:paraId="1464C9C6" w14:textId="77777777" w:rsidTr="00D61FFD">
        <w:trPr>
          <w:trHeight w:val="307"/>
        </w:trPr>
        <w:tc>
          <w:tcPr>
            <w:tcW w:w="1591" w:type="dxa"/>
            <w:vMerge/>
          </w:tcPr>
          <w:p w14:paraId="4C73DBBD" w14:textId="77777777" w:rsidR="007136C4" w:rsidRPr="00584E54" w:rsidRDefault="007136C4" w:rsidP="00D61FFD">
            <w:pPr>
              <w:rPr>
                <w:b/>
                <w:bCs/>
              </w:rPr>
            </w:pPr>
          </w:p>
        </w:tc>
        <w:tc>
          <w:tcPr>
            <w:tcW w:w="2250" w:type="dxa"/>
          </w:tcPr>
          <w:p w14:paraId="13C1BA9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A2070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2409" w:type="dxa"/>
          </w:tcPr>
          <w:p w14:paraId="19914DB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765E22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7136C4" w14:paraId="28B02951" w14:textId="77777777" w:rsidTr="00D61FFD">
        <w:trPr>
          <w:trHeight w:val="307"/>
        </w:trPr>
        <w:tc>
          <w:tcPr>
            <w:tcW w:w="1591" w:type="dxa"/>
            <w:vMerge/>
          </w:tcPr>
          <w:p w14:paraId="799D67B3" w14:textId="77777777" w:rsidR="007136C4" w:rsidRPr="00584E54" w:rsidRDefault="007136C4" w:rsidP="00D61FFD">
            <w:pPr>
              <w:rPr>
                <w:b/>
                <w:bCs/>
              </w:rPr>
            </w:pPr>
          </w:p>
        </w:tc>
        <w:tc>
          <w:tcPr>
            <w:tcW w:w="2250" w:type="dxa"/>
          </w:tcPr>
          <w:p w14:paraId="26A035C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2250" w:type="dxa"/>
          </w:tcPr>
          <w:p w14:paraId="6B3B5DD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2409" w:type="dxa"/>
          </w:tcPr>
          <w:p w14:paraId="5F8CFA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410" w:type="dxa"/>
          </w:tcPr>
          <w:p w14:paraId="3E6AF7C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7136C4" w14:paraId="7FA37B23" w14:textId="77777777" w:rsidTr="00D61FFD">
        <w:trPr>
          <w:trHeight w:val="307"/>
        </w:trPr>
        <w:tc>
          <w:tcPr>
            <w:tcW w:w="1591" w:type="dxa"/>
            <w:vMerge/>
          </w:tcPr>
          <w:p w14:paraId="092DDFB9" w14:textId="77777777" w:rsidR="007136C4" w:rsidRPr="00584E54" w:rsidRDefault="007136C4" w:rsidP="00D61FFD">
            <w:pPr>
              <w:rPr>
                <w:b/>
                <w:bCs/>
              </w:rPr>
            </w:pPr>
          </w:p>
        </w:tc>
        <w:tc>
          <w:tcPr>
            <w:tcW w:w="2250" w:type="dxa"/>
          </w:tcPr>
          <w:p w14:paraId="3FEC60C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olum</w:t>
            </w:r>
            <w:proofErr w:type="spellEnd"/>
            <w:r w:rsidRPr="00FD191D">
              <w:rPr>
                <w:rFonts w:asciiTheme="majorHAnsi" w:hAnsiTheme="majorHAnsi" w:cstheme="majorHAnsi"/>
                <w:b/>
                <w:bCs/>
                <w:color w:val="000000"/>
              </w:rPr>
              <w:t>'</w:t>
            </w:r>
          </w:p>
        </w:tc>
        <w:tc>
          <w:tcPr>
            <w:tcW w:w="2250" w:type="dxa"/>
          </w:tcPr>
          <w:p w14:paraId="6A4957F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2409" w:type="dxa"/>
          </w:tcPr>
          <w:p w14:paraId="1AC120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410" w:type="dxa"/>
          </w:tcPr>
          <w:p w14:paraId="7DF6C9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21652F29" w14:textId="1BF69D4F" w:rsidR="00F4321B" w:rsidRDefault="007223F0" w:rsidP="007136C4">
      <w:r>
        <w:br w:type="page"/>
      </w:r>
    </w:p>
    <w:p w14:paraId="710BE62A" w14:textId="18983964" w:rsidR="00EC524F" w:rsidRDefault="00EC524F" w:rsidP="00EC524F">
      <w:pPr>
        <w:pStyle w:val="Heading5"/>
      </w:pPr>
      <w:r>
        <w:lastRenderedPageBreak/>
        <w:t xml:space="preserve">4.4 </w:t>
      </w:r>
      <w:proofErr w:type="spellStart"/>
      <w:r>
        <w:t>WordClou</w:t>
      </w:r>
      <w:r w:rsidR="007136C4">
        <w:t>d</w:t>
      </w:r>
      <w:proofErr w:type="spellEnd"/>
    </w:p>
    <w:p w14:paraId="22DE6182" w14:textId="77777777" w:rsidR="007136C4" w:rsidRPr="007136C4" w:rsidRDefault="007136C4" w:rsidP="007136C4"/>
    <w:p w14:paraId="3667C0CB" w14:textId="5253B99C" w:rsidR="001B5554" w:rsidRDefault="001B5554" w:rsidP="003D7131">
      <w:pPr>
        <w:jc w:val="both"/>
      </w:pPr>
      <w:r>
        <w:t xml:space="preserve">In this step, generating the </w:t>
      </w:r>
      <w:proofErr w:type="spellStart"/>
      <w:r>
        <w:t>wordcloud</w:t>
      </w:r>
      <w:proofErr w:type="spellEnd"/>
      <w:r>
        <w:t xml:space="preserve"> for the top </w:t>
      </w:r>
      <w:r w:rsidR="00115BD5">
        <w:t>20</w:t>
      </w:r>
      <w:r>
        <w:t xml:space="preserve"> words with high weights from the</w:t>
      </w:r>
      <w:r w:rsidR="00D018E8">
        <w:t xml:space="preserve"> LSA</w:t>
      </w:r>
      <w:r>
        <w:t xml:space="preserve"> model by using </w:t>
      </w:r>
      <w:r w:rsidR="00D018E8">
        <w:t xml:space="preserve">the </w:t>
      </w:r>
      <w:proofErr w:type="spellStart"/>
      <w:r>
        <w:t>wordcloud</w:t>
      </w:r>
      <w:proofErr w:type="spellEnd"/>
      <w:r>
        <w:t xml:space="preserve"> application program interface(API)</w:t>
      </w:r>
      <w:r w:rsidR="00481725">
        <w:t xml:space="preserve"> and saving the </w:t>
      </w:r>
      <w:proofErr w:type="spellStart"/>
      <w:r w:rsidR="00481725">
        <w:t>wordcloud</w:t>
      </w:r>
      <w:proofErr w:type="spellEnd"/>
      <w:r w:rsidR="00481725">
        <w:t xml:space="preserve"> to an image.</w:t>
      </w:r>
    </w:p>
    <w:p w14:paraId="70FEFF8B" w14:textId="77777777" w:rsidR="00E24E7C" w:rsidRDefault="00E24E7C" w:rsidP="00E24E7C">
      <w:pPr>
        <w:keepNext/>
        <w:jc w:val="both"/>
      </w:pPr>
      <w:r>
        <w:rPr>
          <w:noProof/>
        </w:rPr>
        <w:drawing>
          <wp:inline distT="0" distB="0" distL="0" distR="0" wp14:anchorId="2FB3EB94" wp14:editId="7A9D3549">
            <wp:extent cx="5731510" cy="8077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07720"/>
                    </a:xfrm>
                    <a:prstGeom prst="rect">
                      <a:avLst/>
                    </a:prstGeom>
                    <a:noFill/>
                    <a:ln>
                      <a:noFill/>
                    </a:ln>
                  </pic:spPr>
                </pic:pic>
              </a:graphicData>
            </a:graphic>
          </wp:inline>
        </w:drawing>
      </w:r>
    </w:p>
    <w:p w14:paraId="60616FE9" w14:textId="21E90A82" w:rsidR="008A6B27" w:rsidRDefault="00E24E7C" w:rsidP="00532BF9">
      <w:pPr>
        <w:pStyle w:val="Caption"/>
        <w:jc w:val="both"/>
      </w:pPr>
      <w:r>
        <w:t xml:space="preserve">Figure </w:t>
      </w:r>
      <w:r w:rsidR="008A6B27">
        <w:t>4.4.1</w:t>
      </w:r>
      <w:r>
        <w:t xml:space="preserve"> Code for generating </w:t>
      </w:r>
      <w:proofErr w:type="spellStart"/>
      <w:r w:rsidR="008A6B27">
        <w:t>W</w:t>
      </w:r>
      <w:r>
        <w:t>ord</w:t>
      </w:r>
      <w:r w:rsidR="008A6B27">
        <w:t>C</w:t>
      </w:r>
      <w:r>
        <w:t>loud</w:t>
      </w:r>
      <w:proofErr w:type="spellEnd"/>
    </w:p>
    <w:p w14:paraId="0444D2A8" w14:textId="5F5217B3" w:rsidR="00AF1A79" w:rsidRPr="00AF1A79" w:rsidRDefault="00AF1A79" w:rsidP="00AF1A79">
      <w:r>
        <w:t xml:space="preserve">The below table shows </w:t>
      </w:r>
      <w:proofErr w:type="spellStart"/>
      <w:r>
        <w:t>WordCloud</w:t>
      </w:r>
      <w:proofErr w:type="spellEnd"/>
      <w:r>
        <w:t xml:space="preserve"> for the top 20 words from “</w:t>
      </w:r>
      <w:proofErr w:type="spellStart"/>
      <w:r>
        <w:t>lsimodel</w:t>
      </w:r>
      <w:proofErr w:type="spellEnd"/>
      <w:r>
        <w:t>” from 4 experiments.</w:t>
      </w:r>
    </w:p>
    <w:p w14:paraId="14DFA28B" w14:textId="46D57A0F" w:rsidR="00AF1A79" w:rsidRDefault="00AF1A79" w:rsidP="0004644B">
      <w:pPr>
        <w:pStyle w:val="Caption"/>
        <w:keepNext/>
      </w:pPr>
      <w:bookmarkStart w:id="28" w:name="_Toc79475186"/>
      <w:r>
        <w:t xml:space="preserve">Table </w:t>
      </w:r>
      <w:r w:rsidR="00676F25">
        <w:fldChar w:fldCharType="begin"/>
      </w:r>
      <w:r w:rsidR="00676F25">
        <w:instrText xml:space="preserve"> SEQ Table \* ARABIC </w:instrText>
      </w:r>
      <w:r w:rsidR="00676F25">
        <w:fldChar w:fldCharType="separate"/>
      </w:r>
      <w:r w:rsidR="0004644B">
        <w:rPr>
          <w:noProof/>
        </w:rPr>
        <w:t>2</w:t>
      </w:r>
      <w:r w:rsidR="00676F25">
        <w:rPr>
          <w:noProof/>
        </w:rPr>
        <w:fldChar w:fldCharType="end"/>
      </w:r>
      <w:r>
        <w:t xml:space="preserve"> </w:t>
      </w:r>
      <w:proofErr w:type="spellStart"/>
      <w:r>
        <w:t>Wordcloud</w:t>
      </w:r>
      <w:proofErr w:type="spellEnd"/>
      <w:r>
        <w:t xml:space="preserve"> results</w:t>
      </w:r>
      <w:bookmarkEnd w:id="28"/>
    </w:p>
    <w:tbl>
      <w:tblPr>
        <w:tblStyle w:val="TableGrid"/>
        <w:tblpPr w:leftFromText="180" w:rightFromText="180" w:vertAnchor="page" w:horzAnchor="margin" w:tblpX="-601" w:tblpY="5944"/>
        <w:tblW w:w="10094" w:type="dxa"/>
        <w:tblLayout w:type="fixed"/>
        <w:tblLook w:val="04E0" w:firstRow="1" w:lastRow="1" w:firstColumn="1" w:lastColumn="0" w:noHBand="0" w:noVBand="1"/>
      </w:tblPr>
      <w:tblGrid>
        <w:gridCol w:w="2566"/>
        <w:gridCol w:w="3842"/>
        <w:gridCol w:w="3686"/>
      </w:tblGrid>
      <w:tr w:rsidR="00AE0D16" w:rsidRPr="009400BC" w14:paraId="45205A95" w14:textId="77777777" w:rsidTr="003E4E24">
        <w:trPr>
          <w:trHeight w:val="367"/>
        </w:trPr>
        <w:tc>
          <w:tcPr>
            <w:tcW w:w="10094" w:type="dxa"/>
            <w:gridSpan w:val="3"/>
          </w:tcPr>
          <w:p w14:paraId="7D83D21B" w14:textId="5592174E" w:rsidR="00AE0D16" w:rsidRPr="009400BC" w:rsidRDefault="00AE0D16" w:rsidP="003E4E24">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AE0D16" w:rsidRPr="00911626" w14:paraId="30890DBB" w14:textId="77777777" w:rsidTr="003E4E24">
        <w:trPr>
          <w:trHeight w:val="386"/>
        </w:trPr>
        <w:tc>
          <w:tcPr>
            <w:tcW w:w="2566" w:type="dxa"/>
          </w:tcPr>
          <w:p w14:paraId="053FDAE0" w14:textId="78DAFE8E" w:rsidR="00AE0D16" w:rsidRPr="0028591F" w:rsidRDefault="00BF0F43" w:rsidP="003E4E24">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3842" w:type="dxa"/>
          </w:tcPr>
          <w:p w14:paraId="7DBC878E" w14:textId="77777777" w:rsidR="00AE0D16" w:rsidRPr="00911626" w:rsidRDefault="00AE0D16" w:rsidP="003E4E24">
            <w:pPr>
              <w:rPr>
                <w:b/>
                <w:bCs/>
              </w:rPr>
            </w:pPr>
            <w:r w:rsidRPr="00911626">
              <w:rPr>
                <w:b/>
                <w:bCs/>
              </w:rPr>
              <w:t>law-texts-all.txt</w:t>
            </w:r>
          </w:p>
        </w:tc>
        <w:tc>
          <w:tcPr>
            <w:tcW w:w="3686" w:type="dxa"/>
          </w:tcPr>
          <w:p w14:paraId="44A95E07" w14:textId="77777777" w:rsidR="00AE0D16" w:rsidRPr="00911626" w:rsidRDefault="00AE0D16" w:rsidP="003E4E24">
            <w:pPr>
              <w:rPr>
                <w:b/>
                <w:bCs/>
              </w:rPr>
            </w:pPr>
            <w:r w:rsidRPr="00911626">
              <w:rPr>
                <w:b/>
                <w:bCs/>
              </w:rPr>
              <w:t>non-law-all.txt</w:t>
            </w:r>
          </w:p>
        </w:tc>
      </w:tr>
      <w:tr w:rsidR="00AE0D16" w14:paraId="48C1FD59" w14:textId="77777777" w:rsidTr="003E4E24">
        <w:trPr>
          <w:trHeight w:val="367"/>
        </w:trPr>
        <w:tc>
          <w:tcPr>
            <w:tcW w:w="2566" w:type="dxa"/>
          </w:tcPr>
          <w:p w14:paraId="14E09AF3" w14:textId="77777777" w:rsidR="00AE0D16" w:rsidRPr="0028591F" w:rsidRDefault="00AE0D16" w:rsidP="003E4E24">
            <w:pPr>
              <w:pStyle w:val="ListParagraph"/>
              <w:numPr>
                <w:ilvl w:val="0"/>
                <w:numId w:val="4"/>
              </w:numPr>
              <w:rPr>
                <w:b/>
                <w:bCs/>
              </w:rPr>
            </w:pPr>
            <w:r w:rsidRPr="0028591F">
              <w:rPr>
                <w:b/>
                <w:bCs/>
              </w:rPr>
              <w:t>Article level (4|4)</w:t>
            </w:r>
          </w:p>
        </w:tc>
        <w:tc>
          <w:tcPr>
            <w:tcW w:w="3842" w:type="dxa"/>
          </w:tcPr>
          <w:p w14:paraId="07A511DB" w14:textId="77777777" w:rsidR="00AE0D16" w:rsidRDefault="00AE0D16" w:rsidP="003E4E24">
            <w:r>
              <w:rPr>
                <w:b/>
                <w:bCs/>
                <w:noProof/>
              </w:rPr>
              <w:drawing>
                <wp:inline distT="0" distB="0" distL="0" distR="0" wp14:anchorId="23586859" wp14:editId="11A7F314">
                  <wp:extent cx="2347629" cy="1172584"/>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686" w:type="dxa"/>
          </w:tcPr>
          <w:p w14:paraId="62AAAD2A" w14:textId="77777777" w:rsidR="00AE0D16" w:rsidRDefault="00AE0D16" w:rsidP="003E4E24">
            <w:r>
              <w:rPr>
                <w:b/>
                <w:bCs/>
                <w:noProof/>
              </w:rPr>
              <w:drawing>
                <wp:inline distT="0" distB="0" distL="0" distR="0" wp14:anchorId="73250A73" wp14:editId="6F0EC2DA">
                  <wp:extent cx="2389031" cy="1209040"/>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AE0D16" w14:paraId="79486691" w14:textId="77777777" w:rsidTr="003E4E24">
        <w:trPr>
          <w:trHeight w:val="386"/>
        </w:trPr>
        <w:tc>
          <w:tcPr>
            <w:tcW w:w="2566" w:type="dxa"/>
          </w:tcPr>
          <w:p w14:paraId="5521180C" w14:textId="77777777" w:rsidR="00AE0D16" w:rsidRPr="0028591F" w:rsidRDefault="00AE0D16" w:rsidP="003E4E24">
            <w:pPr>
              <w:pStyle w:val="ListParagraph"/>
              <w:numPr>
                <w:ilvl w:val="0"/>
                <w:numId w:val="4"/>
              </w:numPr>
              <w:rPr>
                <w:b/>
                <w:bCs/>
              </w:rPr>
            </w:pPr>
            <w:r w:rsidRPr="0028591F">
              <w:rPr>
                <w:b/>
                <w:bCs/>
              </w:rPr>
              <w:t>2-3 paragraphs</w:t>
            </w:r>
          </w:p>
        </w:tc>
        <w:tc>
          <w:tcPr>
            <w:tcW w:w="3842" w:type="dxa"/>
          </w:tcPr>
          <w:p w14:paraId="71A46098" w14:textId="77777777" w:rsidR="00AE0D16" w:rsidRDefault="00AE0D16" w:rsidP="003E4E24">
            <w:pPr>
              <w:pStyle w:val="HTMLPreformatted"/>
              <w:shd w:val="clear" w:color="auto" w:fill="FFFFFF"/>
              <w:wordWrap w:val="0"/>
              <w:textAlignment w:val="baseline"/>
            </w:pPr>
            <w:r>
              <w:rPr>
                <w:noProof/>
              </w:rPr>
              <w:drawing>
                <wp:inline distT="0" distB="0" distL="0" distR="0" wp14:anchorId="245626C0" wp14:editId="1819497A">
                  <wp:extent cx="2484915" cy="1358721"/>
                  <wp:effectExtent l="0" t="0" r="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686" w:type="dxa"/>
          </w:tcPr>
          <w:p w14:paraId="4A1A980F" w14:textId="77777777" w:rsidR="00AE0D16" w:rsidRDefault="00AE0D16" w:rsidP="003E4E24">
            <w:pPr>
              <w:pStyle w:val="HTMLPreformatted"/>
              <w:shd w:val="clear" w:color="auto" w:fill="FFFFFF"/>
              <w:wordWrap w:val="0"/>
              <w:textAlignment w:val="baseline"/>
            </w:pPr>
            <w:r>
              <w:rPr>
                <w:noProof/>
              </w:rPr>
              <w:drawing>
                <wp:inline distT="0" distB="0" distL="0" distR="0" wp14:anchorId="1D2489DD" wp14:editId="1DC9B423">
                  <wp:extent cx="2281998" cy="1280160"/>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AE0D16" w14:paraId="324F32B0" w14:textId="77777777" w:rsidTr="003E4E24">
        <w:trPr>
          <w:trHeight w:val="367"/>
        </w:trPr>
        <w:tc>
          <w:tcPr>
            <w:tcW w:w="2566" w:type="dxa"/>
          </w:tcPr>
          <w:p w14:paraId="6993B0D3" w14:textId="77777777" w:rsidR="00AE0D16" w:rsidRPr="00584E54" w:rsidRDefault="00AE0D16" w:rsidP="003E4E24">
            <w:pPr>
              <w:pStyle w:val="ListParagraph"/>
              <w:numPr>
                <w:ilvl w:val="0"/>
                <w:numId w:val="4"/>
              </w:numPr>
              <w:rPr>
                <w:b/>
                <w:bCs/>
              </w:rPr>
            </w:pPr>
            <w:r w:rsidRPr="00584E54">
              <w:rPr>
                <w:b/>
                <w:bCs/>
              </w:rPr>
              <w:t>Paragraph level (450|3038)</w:t>
            </w:r>
          </w:p>
        </w:tc>
        <w:tc>
          <w:tcPr>
            <w:tcW w:w="3842" w:type="dxa"/>
          </w:tcPr>
          <w:p w14:paraId="61F37B12" w14:textId="77777777" w:rsidR="00AE0D16" w:rsidRDefault="00AE0D16" w:rsidP="003E4E24">
            <w:pPr>
              <w:pStyle w:val="HTMLPreformatted"/>
              <w:shd w:val="clear" w:color="auto" w:fill="FFFFFF"/>
              <w:wordWrap w:val="0"/>
              <w:textAlignment w:val="baseline"/>
            </w:pPr>
            <w:r>
              <w:rPr>
                <w:noProof/>
              </w:rPr>
              <w:drawing>
                <wp:inline distT="0" distB="0" distL="0" distR="0" wp14:anchorId="5E1055D0" wp14:editId="33B9081F">
                  <wp:extent cx="2569335" cy="1373505"/>
                  <wp:effectExtent l="0" t="0" r="0" b="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686" w:type="dxa"/>
          </w:tcPr>
          <w:p w14:paraId="54C55B5F" w14:textId="77777777" w:rsidR="00AE0D16" w:rsidRDefault="00AE0D16" w:rsidP="003E4E24">
            <w:pPr>
              <w:pStyle w:val="HTMLPreformatted"/>
              <w:shd w:val="clear" w:color="auto" w:fill="FFFFFF"/>
              <w:wordWrap w:val="0"/>
              <w:textAlignment w:val="baseline"/>
            </w:pPr>
            <w:r>
              <w:rPr>
                <w:noProof/>
              </w:rPr>
              <w:drawing>
                <wp:inline distT="0" distB="0" distL="0" distR="0" wp14:anchorId="5C7954E4" wp14:editId="35BAA18B">
                  <wp:extent cx="2388870" cy="1373505"/>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3BC0C972" w14:textId="721B71C8" w:rsidR="00A21156" w:rsidRDefault="00532BF9" w:rsidP="008A6B27">
      <w:r>
        <w:br w:type="page"/>
      </w:r>
    </w:p>
    <w:tbl>
      <w:tblPr>
        <w:tblStyle w:val="TableGrid"/>
        <w:tblpPr w:leftFromText="180" w:rightFromText="180" w:vertAnchor="page" w:horzAnchor="margin" w:tblpXSpec="center" w:tblpY="873"/>
        <w:tblW w:w="11052" w:type="dxa"/>
        <w:tblLayout w:type="fixed"/>
        <w:tblLook w:val="04E0" w:firstRow="1" w:lastRow="1" w:firstColumn="1" w:lastColumn="0" w:noHBand="0" w:noVBand="1"/>
      </w:tblPr>
      <w:tblGrid>
        <w:gridCol w:w="1965"/>
        <w:gridCol w:w="2850"/>
        <w:gridCol w:w="3118"/>
        <w:gridCol w:w="3119"/>
      </w:tblGrid>
      <w:tr w:rsidR="006662E2" w:rsidRPr="00584E54" w14:paraId="18338253" w14:textId="77777777" w:rsidTr="00D61FFD">
        <w:trPr>
          <w:trHeight w:val="386"/>
        </w:trPr>
        <w:tc>
          <w:tcPr>
            <w:tcW w:w="11052" w:type="dxa"/>
            <w:gridSpan w:val="4"/>
          </w:tcPr>
          <w:p w14:paraId="5564D45B" w14:textId="0598E4E7" w:rsidR="006662E2" w:rsidRPr="00584E54" w:rsidRDefault="006662E2" w:rsidP="00D61FFD">
            <w:pPr>
              <w:rPr>
                <w:b/>
                <w:bCs/>
              </w:rPr>
            </w:pPr>
            <w:r w:rsidRPr="00584E54">
              <w:rPr>
                <w:b/>
                <w:bCs/>
              </w:rPr>
              <w:lastRenderedPageBreak/>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662E2" w14:paraId="799E2927" w14:textId="77777777" w:rsidTr="00D61FFD">
        <w:trPr>
          <w:trHeight w:val="367"/>
        </w:trPr>
        <w:tc>
          <w:tcPr>
            <w:tcW w:w="1965" w:type="dxa"/>
          </w:tcPr>
          <w:p w14:paraId="0B1B66C6" w14:textId="04647D4F" w:rsidR="006662E2" w:rsidRDefault="00BF0F43" w:rsidP="00D61FFD">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850" w:type="dxa"/>
          </w:tcPr>
          <w:p w14:paraId="35426B62" w14:textId="77777777" w:rsidR="006662E2" w:rsidRDefault="006662E2" w:rsidP="00D61FFD">
            <w:r>
              <w:rPr>
                <w:b/>
                <w:bCs/>
              </w:rPr>
              <w:t>covid-science-small</w:t>
            </w:r>
            <w:r w:rsidRPr="00911626">
              <w:rPr>
                <w:b/>
                <w:bCs/>
              </w:rPr>
              <w:t>.txt</w:t>
            </w:r>
          </w:p>
        </w:tc>
        <w:tc>
          <w:tcPr>
            <w:tcW w:w="3118" w:type="dxa"/>
          </w:tcPr>
          <w:p w14:paraId="501E63F2" w14:textId="77777777" w:rsidR="006662E2" w:rsidRDefault="006662E2" w:rsidP="00D61FFD">
            <w:r>
              <w:rPr>
                <w:b/>
                <w:bCs/>
              </w:rPr>
              <w:t>Covid-non-science-small</w:t>
            </w:r>
            <w:r w:rsidRPr="00911626">
              <w:rPr>
                <w:b/>
                <w:bCs/>
              </w:rPr>
              <w:t>.txt</w:t>
            </w:r>
          </w:p>
        </w:tc>
        <w:tc>
          <w:tcPr>
            <w:tcW w:w="3119" w:type="dxa"/>
          </w:tcPr>
          <w:p w14:paraId="38ED107C" w14:textId="77777777" w:rsidR="006662E2" w:rsidRDefault="006662E2" w:rsidP="00D61FFD">
            <w:pPr>
              <w:rPr>
                <w:b/>
                <w:bCs/>
              </w:rPr>
            </w:pPr>
            <w:r>
              <w:rPr>
                <w:b/>
                <w:bCs/>
              </w:rPr>
              <w:t>Covid-psychology-small.txt</w:t>
            </w:r>
          </w:p>
        </w:tc>
      </w:tr>
      <w:tr w:rsidR="006662E2" w14:paraId="41CCEF9F" w14:textId="77777777" w:rsidTr="00D61FFD">
        <w:trPr>
          <w:trHeight w:val="386"/>
        </w:trPr>
        <w:tc>
          <w:tcPr>
            <w:tcW w:w="1965" w:type="dxa"/>
          </w:tcPr>
          <w:p w14:paraId="439DC1A4" w14:textId="77777777" w:rsidR="006662E2" w:rsidRDefault="006662E2" w:rsidP="00D61FFD">
            <w:r w:rsidRPr="0028591F">
              <w:rPr>
                <w:b/>
                <w:bCs/>
              </w:rPr>
              <w:t>Article level (</w:t>
            </w:r>
            <w:r>
              <w:rPr>
                <w:b/>
                <w:bCs/>
              </w:rPr>
              <w:t>10</w:t>
            </w:r>
            <w:r w:rsidRPr="0028591F">
              <w:rPr>
                <w:b/>
                <w:bCs/>
              </w:rPr>
              <w:t>|</w:t>
            </w:r>
            <w:r>
              <w:rPr>
                <w:b/>
                <w:bCs/>
              </w:rPr>
              <w:t>10</w:t>
            </w:r>
            <w:r w:rsidRPr="0028591F">
              <w:rPr>
                <w:b/>
                <w:bCs/>
              </w:rPr>
              <w:t>)</w:t>
            </w:r>
          </w:p>
        </w:tc>
        <w:tc>
          <w:tcPr>
            <w:tcW w:w="2850" w:type="dxa"/>
          </w:tcPr>
          <w:p w14:paraId="161A8FD1" w14:textId="77777777" w:rsidR="006662E2" w:rsidRDefault="006662E2" w:rsidP="00D61FFD">
            <w:r>
              <w:rPr>
                <w:noProof/>
              </w:rPr>
              <w:drawing>
                <wp:inline distT="0" distB="0" distL="0" distR="0" wp14:anchorId="3EAB17BF" wp14:editId="44BAD5A6">
                  <wp:extent cx="2221605" cy="148107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226305" cy="1484203"/>
                          </a:xfrm>
                          <a:prstGeom prst="rect">
                            <a:avLst/>
                          </a:prstGeom>
                        </pic:spPr>
                      </pic:pic>
                    </a:graphicData>
                  </a:graphic>
                </wp:inline>
              </w:drawing>
            </w:r>
          </w:p>
        </w:tc>
        <w:tc>
          <w:tcPr>
            <w:tcW w:w="3118" w:type="dxa"/>
          </w:tcPr>
          <w:p w14:paraId="140BF33C" w14:textId="77777777" w:rsidR="006662E2" w:rsidRDefault="006662E2" w:rsidP="00D61FFD">
            <w:pPr>
              <w:pStyle w:val="HTMLPreformatted"/>
              <w:shd w:val="clear" w:color="auto" w:fill="FFFFFF"/>
              <w:wordWrap w:val="0"/>
              <w:textAlignment w:val="baseline"/>
            </w:pPr>
            <w:r>
              <w:rPr>
                <w:noProof/>
              </w:rPr>
              <w:drawing>
                <wp:inline distT="0" distB="0" distL="0" distR="0" wp14:anchorId="4EA32449" wp14:editId="63B3DC55">
                  <wp:extent cx="2239654" cy="1493103"/>
                  <wp:effectExtent l="0" t="0" r="0" b="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260705" cy="1507137"/>
                          </a:xfrm>
                          <a:prstGeom prst="rect">
                            <a:avLst/>
                          </a:prstGeom>
                        </pic:spPr>
                      </pic:pic>
                    </a:graphicData>
                  </a:graphic>
                </wp:inline>
              </w:drawing>
            </w:r>
          </w:p>
        </w:tc>
        <w:tc>
          <w:tcPr>
            <w:tcW w:w="3119" w:type="dxa"/>
          </w:tcPr>
          <w:p w14:paraId="297F0204"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618A497" wp14:editId="7A6EE40F">
                  <wp:extent cx="1843405" cy="12287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087D164B" w14:textId="77777777" w:rsidR="006662E2" w:rsidRDefault="006662E2" w:rsidP="00D61FFD">
            <w:pPr>
              <w:pStyle w:val="HTMLPreformatted"/>
              <w:shd w:val="clear" w:color="auto" w:fill="FFFFFF"/>
              <w:wordWrap w:val="0"/>
              <w:textAlignment w:val="baseline"/>
              <w:rPr>
                <w:noProof/>
              </w:rPr>
            </w:pPr>
          </w:p>
        </w:tc>
      </w:tr>
      <w:tr w:rsidR="006662E2" w14:paraId="552EFA5E" w14:textId="77777777" w:rsidTr="00D61FFD">
        <w:trPr>
          <w:trHeight w:val="367"/>
        </w:trPr>
        <w:tc>
          <w:tcPr>
            <w:tcW w:w="1965" w:type="dxa"/>
          </w:tcPr>
          <w:p w14:paraId="6E117F53" w14:textId="77777777" w:rsidR="006662E2" w:rsidRDefault="006662E2" w:rsidP="00D61FFD">
            <w:r w:rsidRPr="0028591F">
              <w:rPr>
                <w:b/>
                <w:bCs/>
              </w:rPr>
              <w:t>2-3 paragraphs</w:t>
            </w:r>
          </w:p>
        </w:tc>
        <w:tc>
          <w:tcPr>
            <w:tcW w:w="2850" w:type="dxa"/>
          </w:tcPr>
          <w:p w14:paraId="304E87D1" w14:textId="77777777" w:rsidR="006662E2" w:rsidRDefault="006662E2" w:rsidP="00D61FFD">
            <w:pPr>
              <w:pStyle w:val="HTMLPreformatted"/>
              <w:shd w:val="clear" w:color="auto" w:fill="FFFFFF"/>
              <w:wordWrap w:val="0"/>
              <w:textAlignment w:val="baseline"/>
            </w:pPr>
            <w:r>
              <w:rPr>
                <w:noProof/>
              </w:rPr>
              <w:drawing>
                <wp:inline distT="0" distB="0" distL="0" distR="0" wp14:anchorId="0B2FFDED" wp14:editId="4B2D24EB">
                  <wp:extent cx="2234484" cy="1489656"/>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237883" cy="1491922"/>
                          </a:xfrm>
                          <a:prstGeom prst="rect">
                            <a:avLst/>
                          </a:prstGeom>
                        </pic:spPr>
                      </pic:pic>
                    </a:graphicData>
                  </a:graphic>
                </wp:inline>
              </w:drawing>
            </w:r>
          </w:p>
        </w:tc>
        <w:tc>
          <w:tcPr>
            <w:tcW w:w="3118" w:type="dxa"/>
          </w:tcPr>
          <w:p w14:paraId="4FBD2FB9" w14:textId="77777777" w:rsidR="006662E2" w:rsidRDefault="006662E2" w:rsidP="00D61FFD">
            <w:pPr>
              <w:pStyle w:val="HTMLPreformatted"/>
              <w:shd w:val="clear" w:color="auto" w:fill="FFFFFF"/>
              <w:wordWrap w:val="0"/>
              <w:textAlignment w:val="baseline"/>
            </w:pPr>
            <w:r>
              <w:rPr>
                <w:noProof/>
              </w:rPr>
              <w:drawing>
                <wp:inline distT="0" distB="0" distL="0" distR="0" wp14:anchorId="1DEE3193" wp14:editId="55F0A4F3">
                  <wp:extent cx="2202286" cy="1468191"/>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12434" cy="1474956"/>
                          </a:xfrm>
                          <a:prstGeom prst="rect">
                            <a:avLst/>
                          </a:prstGeom>
                        </pic:spPr>
                      </pic:pic>
                    </a:graphicData>
                  </a:graphic>
                </wp:inline>
              </w:drawing>
            </w:r>
          </w:p>
        </w:tc>
        <w:tc>
          <w:tcPr>
            <w:tcW w:w="3119" w:type="dxa"/>
          </w:tcPr>
          <w:p w14:paraId="27DC9B09" w14:textId="77777777" w:rsidR="006662E2" w:rsidRDefault="006662E2" w:rsidP="00D61FFD">
            <w:pPr>
              <w:pStyle w:val="HTMLPreformatted"/>
              <w:shd w:val="clear" w:color="auto" w:fill="FFFFFF"/>
              <w:wordWrap w:val="0"/>
              <w:textAlignment w:val="baseline"/>
              <w:rPr>
                <w:noProof/>
              </w:rPr>
            </w:pPr>
          </w:p>
          <w:p w14:paraId="55345F0B"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BF4E23C" wp14:editId="4C97D71C">
                  <wp:extent cx="1843405" cy="12287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tc>
      </w:tr>
      <w:tr w:rsidR="006662E2" w14:paraId="67C2FE85" w14:textId="77777777" w:rsidTr="00D61FFD">
        <w:trPr>
          <w:trHeight w:val="386"/>
        </w:trPr>
        <w:tc>
          <w:tcPr>
            <w:tcW w:w="1965" w:type="dxa"/>
          </w:tcPr>
          <w:p w14:paraId="0647CC08" w14:textId="77777777" w:rsidR="006662E2" w:rsidRDefault="006662E2" w:rsidP="00D61FFD">
            <w:r w:rsidRPr="00584E54">
              <w:rPr>
                <w:b/>
                <w:bCs/>
              </w:rPr>
              <w:t>Paragraph level (</w:t>
            </w:r>
            <w:r>
              <w:rPr>
                <w:b/>
                <w:bCs/>
              </w:rPr>
              <w:t>7401</w:t>
            </w:r>
            <w:r w:rsidRPr="00584E54">
              <w:rPr>
                <w:b/>
                <w:bCs/>
              </w:rPr>
              <w:t>|</w:t>
            </w:r>
            <w:r>
              <w:rPr>
                <w:b/>
                <w:bCs/>
              </w:rPr>
              <w:t>229</w:t>
            </w:r>
            <w:r w:rsidRPr="00584E54">
              <w:rPr>
                <w:b/>
                <w:bCs/>
              </w:rPr>
              <w:t>)</w:t>
            </w:r>
          </w:p>
        </w:tc>
        <w:tc>
          <w:tcPr>
            <w:tcW w:w="2850" w:type="dxa"/>
          </w:tcPr>
          <w:p w14:paraId="0B6B0742" w14:textId="77777777" w:rsidR="006662E2" w:rsidRDefault="006662E2" w:rsidP="00D61FFD">
            <w:pPr>
              <w:pStyle w:val="HTMLPreformatted"/>
              <w:shd w:val="clear" w:color="auto" w:fill="FFFFFF"/>
              <w:wordWrap w:val="0"/>
              <w:textAlignment w:val="baseline"/>
            </w:pPr>
            <w:r>
              <w:rPr>
                <w:noProof/>
              </w:rPr>
              <w:drawing>
                <wp:inline distT="0" distB="0" distL="0" distR="0" wp14:anchorId="782439AA" wp14:editId="20C52F90">
                  <wp:extent cx="2137893" cy="1425262"/>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140961" cy="1427307"/>
                          </a:xfrm>
                          <a:prstGeom prst="rect">
                            <a:avLst/>
                          </a:prstGeom>
                        </pic:spPr>
                      </pic:pic>
                    </a:graphicData>
                  </a:graphic>
                </wp:inline>
              </w:drawing>
            </w:r>
          </w:p>
        </w:tc>
        <w:tc>
          <w:tcPr>
            <w:tcW w:w="3118" w:type="dxa"/>
          </w:tcPr>
          <w:p w14:paraId="240212DF" w14:textId="77777777" w:rsidR="006662E2" w:rsidRDefault="006662E2" w:rsidP="00D61FFD">
            <w:pPr>
              <w:pStyle w:val="HTMLPreformatted"/>
              <w:shd w:val="clear" w:color="auto" w:fill="FFFFFF"/>
              <w:wordWrap w:val="0"/>
              <w:textAlignment w:val="baseline"/>
            </w:pPr>
            <w:r>
              <w:rPr>
                <w:noProof/>
              </w:rPr>
              <w:drawing>
                <wp:inline distT="0" distB="0" distL="0" distR="0" wp14:anchorId="47BE6414" wp14:editId="6E123904">
                  <wp:extent cx="2374882" cy="1583255"/>
                  <wp:effectExtent l="0" t="0" r="0" b="0"/>
                  <wp:docPr id="43" name="Picture 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2378208" cy="1585472"/>
                          </a:xfrm>
                          <a:prstGeom prst="rect">
                            <a:avLst/>
                          </a:prstGeom>
                        </pic:spPr>
                      </pic:pic>
                    </a:graphicData>
                  </a:graphic>
                </wp:inline>
              </w:drawing>
            </w:r>
          </w:p>
        </w:tc>
        <w:tc>
          <w:tcPr>
            <w:tcW w:w="3119" w:type="dxa"/>
          </w:tcPr>
          <w:p w14:paraId="7E9AA8B5" w14:textId="77777777" w:rsidR="006662E2" w:rsidRDefault="006662E2" w:rsidP="00D61FFD">
            <w:pPr>
              <w:pStyle w:val="HTMLPreformatted"/>
              <w:shd w:val="clear" w:color="auto" w:fill="FFFFFF"/>
              <w:wordWrap w:val="0"/>
              <w:textAlignment w:val="baseline"/>
              <w:rPr>
                <w:noProof/>
              </w:rPr>
            </w:pPr>
          </w:p>
          <w:p w14:paraId="0E4734B3"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4C2241EB" wp14:editId="5947AAC3">
                  <wp:extent cx="1843405" cy="12287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5CBD5DC4" w14:textId="77777777" w:rsidR="006662E2" w:rsidRDefault="006662E2" w:rsidP="00D61FFD">
            <w:pPr>
              <w:pStyle w:val="HTMLPreformatted"/>
              <w:shd w:val="clear" w:color="auto" w:fill="FFFFFF"/>
              <w:wordWrap w:val="0"/>
              <w:textAlignment w:val="baseline"/>
              <w:rPr>
                <w:noProof/>
              </w:rPr>
            </w:pPr>
          </w:p>
        </w:tc>
      </w:tr>
    </w:tbl>
    <w:p w14:paraId="1D21C88E" w14:textId="77777777" w:rsidR="00A21156" w:rsidRDefault="00A21156" w:rsidP="008A6B27"/>
    <w:p w14:paraId="7105BC7C" w14:textId="041CDC4F" w:rsidR="00532BF9" w:rsidRDefault="00532BF9" w:rsidP="008A6B27"/>
    <w:p w14:paraId="623C6E88" w14:textId="43693B36" w:rsidR="00532BF9" w:rsidRDefault="00532BF9" w:rsidP="008A6B27"/>
    <w:p w14:paraId="37115E5C" w14:textId="7CA521E8" w:rsidR="00A21156" w:rsidRDefault="00A21156" w:rsidP="008A6B27"/>
    <w:p w14:paraId="7EB9E9AB" w14:textId="1B0DA47C" w:rsidR="0019099E" w:rsidRDefault="00A21156" w:rsidP="008A6B27">
      <w:r>
        <w:br w:type="page"/>
      </w:r>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19099E" w:rsidRPr="00584E54" w14:paraId="77658160" w14:textId="77777777" w:rsidTr="0019099E">
        <w:trPr>
          <w:trHeight w:val="367"/>
        </w:trPr>
        <w:tc>
          <w:tcPr>
            <w:tcW w:w="11052" w:type="dxa"/>
            <w:gridSpan w:val="4"/>
          </w:tcPr>
          <w:p w14:paraId="63B37A3E" w14:textId="72565921" w:rsidR="0019099E" w:rsidRPr="00584E54" w:rsidRDefault="0019099E" w:rsidP="0019099E">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19099E" w14:paraId="0F71908E" w14:textId="77777777" w:rsidTr="0019099E">
        <w:trPr>
          <w:trHeight w:val="367"/>
        </w:trPr>
        <w:tc>
          <w:tcPr>
            <w:tcW w:w="1965" w:type="dxa"/>
          </w:tcPr>
          <w:p w14:paraId="0D3E7C5B" w14:textId="7CABE266" w:rsidR="0019099E" w:rsidRDefault="00BF0F43" w:rsidP="0019099E">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b/>
                <w:bCs/>
              </w:rPr>
              <w:t>s</w:t>
            </w:r>
          </w:p>
          <w:p w14:paraId="0C212C73" w14:textId="045D6027" w:rsidR="00BF0F43" w:rsidRDefault="00BF0F43" w:rsidP="0019099E"/>
        </w:tc>
        <w:tc>
          <w:tcPr>
            <w:tcW w:w="2850" w:type="dxa"/>
          </w:tcPr>
          <w:p w14:paraId="6FB2F2E5" w14:textId="77777777" w:rsidR="0019099E" w:rsidRDefault="0019099E" w:rsidP="0019099E">
            <w:r>
              <w:rPr>
                <w:b/>
                <w:bCs/>
              </w:rPr>
              <w:t>covid-science</w:t>
            </w:r>
            <w:r w:rsidRPr="00911626">
              <w:rPr>
                <w:b/>
                <w:bCs/>
              </w:rPr>
              <w:t>.txt</w:t>
            </w:r>
          </w:p>
        </w:tc>
        <w:tc>
          <w:tcPr>
            <w:tcW w:w="3118" w:type="dxa"/>
          </w:tcPr>
          <w:p w14:paraId="3F1D2118" w14:textId="77777777" w:rsidR="0019099E" w:rsidRDefault="0019099E" w:rsidP="0019099E">
            <w:r>
              <w:rPr>
                <w:b/>
                <w:bCs/>
              </w:rPr>
              <w:t>Covid-non-science</w:t>
            </w:r>
            <w:r w:rsidRPr="00911626">
              <w:rPr>
                <w:b/>
                <w:bCs/>
              </w:rPr>
              <w:t>.txt</w:t>
            </w:r>
          </w:p>
        </w:tc>
        <w:tc>
          <w:tcPr>
            <w:tcW w:w="3119" w:type="dxa"/>
          </w:tcPr>
          <w:p w14:paraId="5B8B70C1" w14:textId="77777777" w:rsidR="0019099E" w:rsidRDefault="0019099E" w:rsidP="0019099E">
            <w:pPr>
              <w:rPr>
                <w:b/>
                <w:bCs/>
              </w:rPr>
            </w:pPr>
            <w:r>
              <w:rPr>
                <w:b/>
                <w:bCs/>
              </w:rPr>
              <w:t>Covid-psychology.txt</w:t>
            </w:r>
          </w:p>
        </w:tc>
      </w:tr>
      <w:tr w:rsidR="0019099E" w14:paraId="43485AE9" w14:textId="77777777" w:rsidTr="0019099E">
        <w:trPr>
          <w:trHeight w:val="367"/>
        </w:trPr>
        <w:tc>
          <w:tcPr>
            <w:tcW w:w="1965" w:type="dxa"/>
          </w:tcPr>
          <w:p w14:paraId="12C35568" w14:textId="77777777" w:rsidR="0019099E" w:rsidRDefault="0019099E" w:rsidP="0019099E">
            <w:r w:rsidRPr="0028591F">
              <w:rPr>
                <w:b/>
                <w:bCs/>
              </w:rPr>
              <w:t>Article level (</w:t>
            </w:r>
            <w:r>
              <w:rPr>
                <w:b/>
                <w:bCs/>
              </w:rPr>
              <w:t>20</w:t>
            </w:r>
            <w:r w:rsidRPr="0028591F">
              <w:rPr>
                <w:b/>
                <w:bCs/>
              </w:rPr>
              <w:t>|</w:t>
            </w:r>
            <w:r>
              <w:rPr>
                <w:b/>
                <w:bCs/>
              </w:rPr>
              <w:t>20</w:t>
            </w:r>
            <w:r w:rsidRPr="0028591F">
              <w:rPr>
                <w:b/>
                <w:bCs/>
              </w:rPr>
              <w:t>)</w:t>
            </w:r>
          </w:p>
        </w:tc>
        <w:tc>
          <w:tcPr>
            <w:tcW w:w="2850" w:type="dxa"/>
          </w:tcPr>
          <w:p w14:paraId="6AB024A3" w14:textId="77777777" w:rsidR="0019099E" w:rsidRDefault="0019099E" w:rsidP="0019099E">
            <w:pPr>
              <w:pStyle w:val="HTMLPreformatted"/>
              <w:shd w:val="clear" w:color="auto" w:fill="FFFFFF"/>
              <w:wordWrap w:val="0"/>
              <w:textAlignment w:val="baseline"/>
            </w:pPr>
            <w:r>
              <w:rPr>
                <w:noProof/>
              </w:rPr>
              <w:drawing>
                <wp:inline distT="0" distB="0" distL="0" distR="0" wp14:anchorId="73404052" wp14:editId="02F079A9">
                  <wp:extent cx="2189408" cy="1459605"/>
                  <wp:effectExtent l="0" t="0" r="0" b="0"/>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98124" cy="1465415"/>
                          </a:xfrm>
                          <a:prstGeom prst="rect">
                            <a:avLst/>
                          </a:prstGeom>
                        </pic:spPr>
                      </pic:pic>
                    </a:graphicData>
                  </a:graphic>
                </wp:inline>
              </w:drawing>
            </w:r>
          </w:p>
        </w:tc>
        <w:tc>
          <w:tcPr>
            <w:tcW w:w="3118" w:type="dxa"/>
          </w:tcPr>
          <w:p w14:paraId="027A615A" w14:textId="77777777" w:rsidR="0019099E" w:rsidRDefault="0019099E" w:rsidP="0019099E">
            <w:pPr>
              <w:pStyle w:val="HTMLPreformatted"/>
              <w:shd w:val="clear" w:color="auto" w:fill="FFFFFF"/>
              <w:wordWrap w:val="0"/>
              <w:textAlignment w:val="baseline"/>
            </w:pPr>
            <w:r>
              <w:rPr>
                <w:noProof/>
              </w:rPr>
              <w:drawing>
                <wp:inline distT="0" distB="0" distL="0" distR="0" wp14:anchorId="5E780336" wp14:editId="3D201F03">
                  <wp:extent cx="2168820" cy="1445880"/>
                  <wp:effectExtent l="0" t="0" r="0" b="0"/>
                  <wp:docPr id="45" name="Picture 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2177863" cy="1451909"/>
                          </a:xfrm>
                          <a:prstGeom prst="rect">
                            <a:avLst/>
                          </a:prstGeom>
                        </pic:spPr>
                      </pic:pic>
                    </a:graphicData>
                  </a:graphic>
                </wp:inline>
              </w:drawing>
            </w:r>
          </w:p>
        </w:tc>
        <w:tc>
          <w:tcPr>
            <w:tcW w:w="3119" w:type="dxa"/>
          </w:tcPr>
          <w:p w14:paraId="2BF56EE5" w14:textId="77777777" w:rsidR="0019099E" w:rsidRDefault="0019099E" w:rsidP="0019099E">
            <w:pPr>
              <w:pStyle w:val="HTMLPreformatted"/>
              <w:shd w:val="clear" w:color="auto" w:fill="FFFFFF"/>
              <w:wordWrap w:val="0"/>
              <w:textAlignment w:val="baseline"/>
              <w:rPr>
                <w:noProof/>
              </w:rPr>
            </w:pPr>
          </w:p>
          <w:p w14:paraId="01AC1FB0"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4529241" wp14:editId="3EC18B20">
                  <wp:extent cx="2151529" cy="14343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58220" cy="1438813"/>
                          </a:xfrm>
                          <a:prstGeom prst="rect">
                            <a:avLst/>
                          </a:prstGeom>
                          <a:noFill/>
                          <a:ln>
                            <a:noFill/>
                          </a:ln>
                        </pic:spPr>
                      </pic:pic>
                    </a:graphicData>
                  </a:graphic>
                </wp:inline>
              </w:drawing>
            </w:r>
          </w:p>
        </w:tc>
      </w:tr>
      <w:tr w:rsidR="0019099E" w14:paraId="595489A5" w14:textId="77777777" w:rsidTr="0019099E">
        <w:trPr>
          <w:trHeight w:val="367"/>
        </w:trPr>
        <w:tc>
          <w:tcPr>
            <w:tcW w:w="1965" w:type="dxa"/>
          </w:tcPr>
          <w:p w14:paraId="49D46A6C" w14:textId="77777777" w:rsidR="0019099E" w:rsidRDefault="0019099E" w:rsidP="0019099E">
            <w:r w:rsidRPr="0028591F">
              <w:rPr>
                <w:b/>
                <w:bCs/>
              </w:rPr>
              <w:t>2-3 paragraphs</w:t>
            </w:r>
          </w:p>
        </w:tc>
        <w:tc>
          <w:tcPr>
            <w:tcW w:w="2850" w:type="dxa"/>
          </w:tcPr>
          <w:p w14:paraId="7503908A" w14:textId="77777777" w:rsidR="0019099E" w:rsidRDefault="0019099E" w:rsidP="0019099E">
            <w:pPr>
              <w:pStyle w:val="HTMLPreformatted"/>
              <w:shd w:val="clear" w:color="auto" w:fill="FFFFFF"/>
              <w:wordWrap w:val="0"/>
              <w:textAlignment w:val="baseline"/>
            </w:pPr>
            <w:r>
              <w:rPr>
                <w:noProof/>
              </w:rPr>
              <w:drawing>
                <wp:inline distT="0" distB="0" distL="0" distR="0" wp14:anchorId="2203175B" wp14:editId="6BA3B188">
                  <wp:extent cx="2002665" cy="1335110"/>
                  <wp:effectExtent l="0" t="0" r="0" b="0"/>
                  <wp:docPr id="46" name="Picture 46"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006353" cy="1337569"/>
                          </a:xfrm>
                          <a:prstGeom prst="rect">
                            <a:avLst/>
                          </a:prstGeom>
                        </pic:spPr>
                      </pic:pic>
                    </a:graphicData>
                  </a:graphic>
                </wp:inline>
              </w:drawing>
            </w:r>
          </w:p>
        </w:tc>
        <w:tc>
          <w:tcPr>
            <w:tcW w:w="3118" w:type="dxa"/>
          </w:tcPr>
          <w:p w14:paraId="24CD0023" w14:textId="77777777" w:rsidR="0019099E" w:rsidRDefault="0019099E" w:rsidP="0019099E">
            <w:pPr>
              <w:pStyle w:val="HTMLPreformatted"/>
              <w:shd w:val="clear" w:color="auto" w:fill="FFFFFF"/>
              <w:wordWrap w:val="0"/>
              <w:textAlignment w:val="baseline"/>
            </w:pPr>
            <w:r>
              <w:rPr>
                <w:noProof/>
              </w:rPr>
              <w:drawing>
                <wp:inline distT="0" distB="0" distL="0" distR="0" wp14:anchorId="01DEA672" wp14:editId="55A41697">
                  <wp:extent cx="1994955" cy="132997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10065" cy="1340043"/>
                          </a:xfrm>
                          <a:prstGeom prst="rect">
                            <a:avLst/>
                          </a:prstGeom>
                        </pic:spPr>
                      </pic:pic>
                    </a:graphicData>
                  </a:graphic>
                </wp:inline>
              </w:drawing>
            </w:r>
          </w:p>
        </w:tc>
        <w:tc>
          <w:tcPr>
            <w:tcW w:w="3119" w:type="dxa"/>
          </w:tcPr>
          <w:p w14:paraId="678AF7E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3037B06" wp14:editId="07934955">
                  <wp:extent cx="2053215" cy="13685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56808" cy="1370969"/>
                          </a:xfrm>
                          <a:prstGeom prst="rect">
                            <a:avLst/>
                          </a:prstGeom>
                          <a:noFill/>
                          <a:ln>
                            <a:noFill/>
                          </a:ln>
                        </pic:spPr>
                      </pic:pic>
                    </a:graphicData>
                  </a:graphic>
                </wp:inline>
              </w:drawing>
            </w:r>
          </w:p>
        </w:tc>
      </w:tr>
      <w:tr w:rsidR="0019099E" w14:paraId="16CA8AEC" w14:textId="77777777" w:rsidTr="0019099E">
        <w:trPr>
          <w:trHeight w:val="367"/>
        </w:trPr>
        <w:tc>
          <w:tcPr>
            <w:tcW w:w="1965" w:type="dxa"/>
          </w:tcPr>
          <w:p w14:paraId="1B31520A" w14:textId="77777777" w:rsidR="0019099E" w:rsidRDefault="0019099E" w:rsidP="0019099E">
            <w:r w:rsidRPr="00584E54">
              <w:rPr>
                <w:b/>
                <w:bCs/>
              </w:rPr>
              <w:t>Paragraph level (</w:t>
            </w:r>
            <w:r>
              <w:rPr>
                <w:b/>
                <w:bCs/>
              </w:rPr>
              <w:t>14379</w:t>
            </w:r>
            <w:r w:rsidRPr="00584E54">
              <w:rPr>
                <w:b/>
                <w:bCs/>
              </w:rPr>
              <w:t>|</w:t>
            </w:r>
            <w:r>
              <w:rPr>
                <w:b/>
                <w:bCs/>
              </w:rPr>
              <w:t>387</w:t>
            </w:r>
            <w:r w:rsidRPr="00584E54">
              <w:rPr>
                <w:b/>
                <w:bCs/>
              </w:rPr>
              <w:t>)</w:t>
            </w:r>
          </w:p>
        </w:tc>
        <w:tc>
          <w:tcPr>
            <w:tcW w:w="2850" w:type="dxa"/>
          </w:tcPr>
          <w:p w14:paraId="4E250DF8" w14:textId="77777777" w:rsidR="0019099E" w:rsidRDefault="0019099E" w:rsidP="0019099E">
            <w:pPr>
              <w:pStyle w:val="HTMLPreformatted"/>
              <w:shd w:val="clear" w:color="auto" w:fill="FFFFFF"/>
              <w:wordWrap w:val="0"/>
              <w:textAlignment w:val="baseline"/>
            </w:pPr>
            <w:r>
              <w:rPr>
                <w:noProof/>
              </w:rPr>
              <w:drawing>
                <wp:inline distT="0" distB="0" distL="0" distR="0" wp14:anchorId="3871058A" wp14:editId="62EE59CB">
                  <wp:extent cx="2343955" cy="1562637"/>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58442" cy="1572295"/>
                          </a:xfrm>
                          <a:prstGeom prst="rect">
                            <a:avLst/>
                          </a:prstGeom>
                        </pic:spPr>
                      </pic:pic>
                    </a:graphicData>
                  </a:graphic>
                </wp:inline>
              </w:drawing>
            </w:r>
          </w:p>
        </w:tc>
        <w:tc>
          <w:tcPr>
            <w:tcW w:w="3118" w:type="dxa"/>
          </w:tcPr>
          <w:p w14:paraId="7E95AFBE" w14:textId="77777777" w:rsidR="0019099E" w:rsidRDefault="0019099E" w:rsidP="0019099E">
            <w:pPr>
              <w:pStyle w:val="HTMLPreformatted"/>
              <w:shd w:val="clear" w:color="auto" w:fill="FFFFFF"/>
              <w:wordWrap w:val="0"/>
              <w:textAlignment w:val="baseline"/>
            </w:pPr>
            <w:r>
              <w:rPr>
                <w:noProof/>
              </w:rPr>
              <w:drawing>
                <wp:inline distT="0" distB="0" distL="0" distR="0" wp14:anchorId="6CF7B8B4" wp14:editId="7675CA2C">
                  <wp:extent cx="2341902" cy="1561268"/>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360758" cy="1573839"/>
                          </a:xfrm>
                          <a:prstGeom prst="rect">
                            <a:avLst/>
                          </a:prstGeom>
                        </pic:spPr>
                      </pic:pic>
                    </a:graphicData>
                  </a:graphic>
                </wp:inline>
              </w:drawing>
            </w:r>
          </w:p>
        </w:tc>
        <w:tc>
          <w:tcPr>
            <w:tcW w:w="3119" w:type="dxa"/>
          </w:tcPr>
          <w:p w14:paraId="4F84054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FD9F2B2" wp14:editId="0740621F">
                  <wp:extent cx="2127874" cy="14427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52121" cy="1459197"/>
                          </a:xfrm>
                          <a:prstGeom prst="rect">
                            <a:avLst/>
                          </a:prstGeom>
                          <a:noFill/>
                          <a:ln>
                            <a:noFill/>
                          </a:ln>
                        </pic:spPr>
                      </pic:pic>
                    </a:graphicData>
                  </a:graphic>
                </wp:inline>
              </w:drawing>
            </w:r>
          </w:p>
        </w:tc>
      </w:tr>
    </w:tbl>
    <w:p w14:paraId="49FB68A0" w14:textId="4CE9A448" w:rsidR="0019099E" w:rsidRDefault="0019099E" w:rsidP="008A6B27"/>
    <w:p w14:paraId="3A50360C" w14:textId="323646AC" w:rsidR="0019099E" w:rsidRDefault="0019099E" w:rsidP="008A6B27"/>
    <w:p w14:paraId="674205EE" w14:textId="77777777" w:rsidR="0019099E" w:rsidRDefault="0019099E" w:rsidP="008A6B27"/>
    <w:p w14:paraId="0D687F5A" w14:textId="7CEA483A" w:rsidR="00532BF9" w:rsidRDefault="00532BF9" w:rsidP="008A6B27"/>
    <w:p w14:paraId="715A5DCF" w14:textId="32CDC7F5" w:rsidR="00532BF9" w:rsidRDefault="00532BF9" w:rsidP="008A6B27"/>
    <w:p w14:paraId="1B7CE24A" w14:textId="77777777" w:rsidR="00532BF9" w:rsidRPr="008A6B27" w:rsidRDefault="00532BF9" w:rsidP="008A6B27"/>
    <w:p w14:paraId="3B0BD39E" w14:textId="77777777" w:rsidR="008A6B27" w:rsidRPr="008A6B27" w:rsidRDefault="008A6B27" w:rsidP="008A6B27"/>
    <w:p w14:paraId="43F93947" w14:textId="77777777" w:rsidR="00E24E7C" w:rsidRPr="00E24E7C" w:rsidRDefault="00E24E7C" w:rsidP="00E24E7C"/>
    <w:p w14:paraId="322DC5F7" w14:textId="77777777" w:rsidR="00115BD5" w:rsidRDefault="00115BD5" w:rsidP="003D7131">
      <w:pPr>
        <w:jc w:val="both"/>
      </w:pPr>
    </w:p>
    <w:p w14:paraId="38E6E66A" w14:textId="189095EE" w:rsidR="00942BBE" w:rsidRDefault="00942BBE" w:rsidP="001B5554"/>
    <w:p w14:paraId="7DD48D9F" w14:textId="5E49F583" w:rsidR="00532BF9" w:rsidRDefault="00532BF9" w:rsidP="001B5554"/>
    <w:p w14:paraId="565C7A08" w14:textId="1EEC3F76" w:rsidR="00532BF9" w:rsidRDefault="00532BF9" w:rsidP="001B5554"/>
    <w:p w14:paraId="684B5141" w14:textId="2C791E14" w:rsidR="000810D3" w:rsidRDefault="000810D3" w:rsidP="001B5554"/>
    <w:p w14:paraId="3D83BB95" w14:textId="40B564F0" w:rsidR="000810D3" w:rsidRDefault="00EC52FF" w:rsidP="00EC52FF">
      <w:pPr>
        <w:tabs>
          <w:tab w:val="left" w:pos="1247"/>
        </w:tabs>
      </w:pPr>
      <w:r>
        <w:lastRenderedPageBreak/>
        <w:tab/>
      </w:r>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0810D3" w14:paraId="6C94047A" w14:textId="77777777" w:rsidTr="000810D3">
        <w:trPr>
          <w:trHeight w:val="531"/>
        </w:trPr>
        <w:tc>
          <w:tcPr>
            <w:tcW w:w="11222" w:type="dxa"/>
            <w:gridSpan w:val="3"/>
          </w:tcPr>
          <w:p w14:paraId="45CD35C1" w14:textId="3532A0FA" w:rsidR="000810D3" w:rsidRDefault="000810D3" w:rsidP="000810D3">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0810D3" w14:paraId="2004CE9E" w14:textId="77777777" w:rsidTr="000810D3">
        <w:trPr>
          <w:trHeight w:val="406"/>
        </w:trPr>
        <w:tc>
          <w:tcPr>
            <w:tcW w:w="1636" w:type="dxa"/>
          </w:tcPr>
          <w:p w14:paraId="057CB496" w14:textId="69194DD3" w:rsidR="000810D3" w:rsidRPr="0028591F" w:rsidRDefault="002D556D" w:rsidP="000810D3">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4628" w:type="dxa"/>
          </w:tcPr>
          <w:p w14:paraId="1C288023" w14:textId="77777777" w:rsidR="000810D3" w:rsidRDefault="000810D3" w:rsidP="000810D3">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58C8878B" w14:textId="77777777" w:rsidR="000810D3" w:rsidRDefault="000810D3" w:rsidP="000810D3">
            <w:pPr>
              <w:pStyle w:val="HTMLPreformatted"/>
              <w:shd w:val="clear" w:color="auto" w:fill="FFFFFF"/>
              <w:wordWrap w:val="0"/>
              <w:textAlignment w:val="baseline"/>
              <w:rPr>
                <w:noProof/>
              </w:rPr>
            </w:pPr>
            <w:r>
              <w:rPr>
                <w:b/>
                <w:bCs/>
              </w:rPr>
              <w:t>Covid-psychology-large</w:t>
            </w:r>
            <w:r w:rsidRPr="00911626">
              <w:rPr>
                <w:b/>
                <w:bCs/>
              </w:rPr>
              <w:t>.txt</w:t>
            </w:r>
          </w:p>
        </w:tc>
      </w:tr>
      <w:tr w:rsidR="000810D3" w14:paraId="6AF30492" w14:textId="77777777" w:rsidTr="000810D3">
        <w:trPr>
          <w:trHeight w:val="2333"/>
        </w:trPr>
        <w:tc>
          <w:tcPr>
            <w:tcW w:w="1636" w:type="dxa"/>
          </w:tcPr>
          <w:p w14:paraId="7377452F" w14:textId="77777777" w:rsidR="000810D3" w:rsidRPr="00584E54" w:rsidRDefault="000810D3" w:rsidP="000810D3">
            <w:pPr>
              <w:rPr>
                <w:b/>
                <w:bCs/>
              </w:rPr>
            </w:pPr>
            <w:r w:rsidRPr="0028591F">
              <w:rPr>
                <w:b/>
                <w:bCs/>
              </w:rPr>
              <w:t>Article level (</w:t>
            </w:r>
            <w:r>
              <w:rPr>
                <w:b/>
                <w:bCs/>
              </w:rPr>
              <w:t>40</w:t>
            </w:r>
            <w:r w:rsidRPr="0028591F">
              <w:rPr>
                <w:b/>
                <w:bCs/>
              </w:rPr>
              <w:t>|</w:t>
            </w:r>
            <w:r>
              <w:rPr>
                <w:b/>
                <w:bCs/>
              </w:rPr>
              <w:t>40</w:t>
            </w:r>
            <w:r w:rsidRPr="0028591F">
              <w:rPr>
                <w:b/>
                <w:bCs/>
              </w:rPr>
              <w:t>)</w:t>
            </w:r>
          </w:p>
        </w:tc>
        <w:tc>
          <w:tcPr>
            <w:tcW w:w="4628" w:type="dxa"/>
          </w:tcPr>
          <w:p w14:paraId="41A60859"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C8E84CD" wp14:editId="1289906E">
                  <wp:extent cx="2720340" cy="18135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199B03F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2768B47" wp14:editId="58C9E8ED">
                  <wp:extent cx="2922905" cy="19488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24057EE5" w14:textId="77777777" w:rsidTr="000810D3">
        <w:trPr>
          <w:trHeight w:val="2285"/>
        </w:trPr>
        <w:tc>
          <w:tcPr>
            <w:tcW w:w="1636" w:type="dxa"/>
          </w:tcPr>
          <w:p w14:paraId="080354F2" w14:textId="77777777" w:rsidR="000810D3" w:rsidRPr="00584E54" w:rsidRDefault="000810D3" w:rsidP="000810D3">
            <w:pPr>
              <w:rPr>
                <w:b/>
                <w:bCs/>
              </w:rPr>
            </w:pPr>
            <w:r w:rsidRPr="0028591F">
              <w:rPr>
                <w:b/>
                <w:bCs/>
              </w:rPr>
              <w:t>2-3 paragraphs</w:t>
            </w:r>
          </w:p>
        </w:tc>
        <w:tc>
          <w:tcPr>
            <w:tcW w:w="4628" w:type="dxa"/>
          </w:tcPr>
          <w:p w14:paraId="02DE7DCB"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4F9A689" wp14:editId="0876B8D4">
                  <wp:extent cx="2720340" cy="18135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C8C78DD"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D9D5570" wp14:editId="27E37AE9">
                  <wp:extent cx="2922905" cy="19488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59DE9F34" w14:textId="77777777" w:rsidTr="000810D3">
        <w:trPr>
          <w:trHeight w:val="2286"/>
        </w:trPr>
        <w:tc>
          <w:tcPr>
            <w:tcW w:w="1636" w:type="dxa"/>
          </w:tcPr>
          <w:p w14:paraId="01E1E20D" w14:textId="77777777" w:rsidR="000810D3" w:rsidRPr="00584E54" w:rsidRDefault="000810D3" w:rsidP="000810D3">
            <w:pPr>
              <w:rPr>
                <w:b/>
                <w:bCs/>
              </w:rPr>
            </w:pPr>
            <w:r w:rsidRPr="00584E54">
              <w:rPr>
                <w:b/>
                <w:bCs/>
              </w:rPr>
              <w:t>Paragraph level (</w:t>
            </w:r>
            <w:r>
              <w:rPr>
                <w:b/>
                <w:bCs/>
              </w:rPr>
              <w:t>274941</w:t>
            </w:r>
            <w:r w:rsidRPr="00584E54">
              <w:rPr>
                <w:b/>
                <w:bCs/>
              </w:rPr>
              <w:t>|</w:t>
            </w:r>
            <w:r>
              <w:rPr>
                <w:b/>
                <w:bCs/>
              </w:rPr>
              <w:t>183592</w:t>
            </w:r>
            <w:r w:rsidRPr="00584E54">
              <w:rPr>
                <w:b/>
                <w:bCs/>
              </w:rPr>
              <w:t>)</w:t>
            </w:r>
          </w:p>
        </w:tc>
        <w:tc>
          <w:tcPr>
            <w:tcW w:w="4628" w:type="dxa"/>
          </w:tcPr>
          <w:p w14:paraId="51A9AB7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CEF1296" wp14:editId="5AA8EB71">
                  <wp:extent cx="2720340" cy="1813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522FA06"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1D5D3DEC" wp14:editId="1D1D417B">
                  <wp:extent cx="2922905" cy="19488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7D14E22E" w14:textId="2535F540" w:rsidR="0019099E" w:rsidRDefault="0019099E" w:rsidP="001B5554"/>
    <w:p w14:paraId="220E5984" w14:textId="1B8CD873" w:rsidR="0019099E" w:rsidRDefault="0019099E" w:rsidP="001B5554"/>
    <w:p w14:paraId="05586FCC" w14:textId="2CC5AB8B" w:rsidR="0019099E" w:rsidRDefault="0019099E" w:rsidP="001B5554"/>
    <w:p w14:paraId="1E0AA0A2" w14:textId="7D9DDAEB" w:rsidR="0019099E" w:rsidRDefault="0019099E" w:rsidP="001B5554"/>
    <w:p w14:paraId="2BE46681" w14:textId="77777777" w:rsidR="000810D3" w:rsidRPr="001B5554" w:rsidRDefault="000810D3" w:rsidP="001B5554"/>
    <w:p w14:paraId="42DC613F" w14:textId="57B339D1" w:rsidR="00EC524F" w:rsidRDefault="00EC524F" w:rsidP="00EC524F">
      <w:pPr>
        <w:pStyle w:val="Heading5"/>
      </w:pPr>
      <w:r>
        <w:lastRenderedPageBreak/>
        <w:t>4.5 Wordnet</w:t>
      </w:r>
    </w:p>
    <w:p w14:paraId="11BDE2F1" w14:textId="5B8AAA00" w:rsidR="001B5554" w:rsidRDefault="001B5554" w:rsidP="003D7131">
      <w:pPr>
        <w:jc w:val="both"/>
      </w:pPr>
      <w:r>
        <w:t xml:space="preserve">Cosine-similarity is a distance metric used to generate the difference or distance between the words. To generate the distance matrix for the words we use pairwise-cosine-similarity from </w:t>
      </w:r>
      <w:proofErr w:type="spellStart"/>
      <w:r>
        <w:t>sklearn</w:t>
      </w:r>
      <w:proofErr w:type="spellEnd"/>
      <w:r>
        <w:t xml:space="preserve">. metrics class and to graphically represent and show them in a space we use </w:t>
      </w:r>
      <w:proofErr w:type="spellStart"/>
      <w:r>
        <w:t>networkx</w:t>
      </w:r>
      <w:proofErr w:type="spellEnd"/>
      <w:r>
        <w:t xml:space="preserve"> library.</w:t>
      </w:r>
      <w:r w:rsidR="0075618B">
        <w:t xml:space="preserve"> </w:t>
      </w:r>
    </w:p>
    <w:p w14:paraId="4B662088" w14:textId="77777777" w:rsidR="00002496" w:rsidRDefault="00002496" w:rsidP="00002496">
      <w:pPr>
        <w:keepNext/>
        <w:jc w:val="both"/>
      </w:pPr>
      <w:r>
        <w:rPr>
          <w:noProof/>
        </w:rPr>
        <w:drawing>
          <wp:inline distT="0" distB="0" distL="0" distR="0" wp14:anchorId="3001CCFE" wp14:editId="3CDE6C70">
            <wp:extent cx="5731510" cy="35750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3575050"/>
                    </a:xfrm>
                    <a:prstGeom prst="rect">
                      <a:avLst/>
                    </a:prstGeom>
                    <a:noFill/>
                    <a:ln>
                      <a:noFill/>
                    </a:ln>
                  </pic:spPr>
                </pic:pic>
              </a:graphicData>
            </a:graphic>
          </wp:inline>
        </w:drawing>
      </w:r>
    </w:p>
    <w:p w14:paraId="71A8AB6C" w14:textId="27426131" w:rsidR="009A1704" w:rsidRDefault="00002496" w:rsidP="00002496">
      <w:pPr>
        <w:pStyle w:val="Caption"/>
        <w:jc w:val="both"/>
      </w:pPr>
      <w:r>
        <w:t>Figure 4.5.1 Code to generate cosine similarity matrix.</w:t>
      </w:r>
    </w:p>
    <w:p w14:paraId="38976247" w14:textId="22A21097" w:rsidR="00F50734" w:rsidRDefault="00F50734" w:rsidP="00F50734"/>
    <w:p w14:paraId="3E633FAE" w14:textId="008ED35A" w:rsidR="00F50734" w:rsidRDefault="00F50734" w:rsidP="00F50734"/>
    <w:p w14:paraId="024ECEB5" w14:textId="245CB346" w:rsidR="00F50734" w:rsidRDefault="00F50734" w:rsidP="00F50734"/>
    <w:p w14:paraId="13564847" w14:textId="701F8DB1" w:rsidR="00F50734" w:rsidRDefault="00F50734" w:rsidP="00F50734"/>
    <w:p w14:paraId="058BA2D9" w14:textId="58F30B1D" w:rsidR="00F50734" w:rsidRDefault="00F50734" w:rsidP="00F50734"/>
    <w:p w14:paraId="7EFE3EC8" w14:textId="7ABB8A65" w:rsidR="00F50734" w:rsidRDefault="00F50734" w:rsidP="00F50734"/>
    <w:p w14:paraId="07B93BC2" w14:textId="683626B7" w:rsidR="00F50734" w:rsidRDefault="00F50734" w:rsidP="00F50734"/>
    <w:p w14:paraId="00781EE3" w14:textId="1B45AD3B" w:rsidR="00F50734" w:rsidRDefault="00F50734" w:rsidP="00F50734"/>
    <w:p w14:paraId="6A7CC619" w14:textId="5BADBED5" w:rsidR="00F50734" w:rsidRDefault="00F50734" w:rsidP="00F50734"/>
    <w:p w14:paraId="337EEA8A" w14:textId="26F87EF6" w:rsidR="00C654F9" w:rsidRDefault="00C654F9" w:rsidP="00F50734"/>
    <w:p w14:paraId="262B5A24" w14:textId="77777777" w:rsidR="00C654F9" w:rsidRDefault="00C654F9" w:rsidP="00F50734"/>
    <w:p w14:paraId="6102D74F" w14:textId="450AE8E9" w:rsidR="00F50734" w:rsidRDefault="00F50734" w:rsidP="00F50734"/>
    <w:p w14:paraId="4E960C1C" w14:textId="6D5B635D" w:rsidR="00F50734" w:rsidRDefault="00F50734" w:rsidP="00F50734"/>
    <w:p w14:paraId="65FFD4C7" w14:textId="77777777" w:rsidR="00F50734" w:rsidRPr="00F50734" w:rsidRDefault="00F50734" w:rsidP="00F50734"/>
    <w:tbl>
      <w:tblPr>
        <w:tblStyle w:val="TableGrid"/>
        <w:tblpPr w:leftFromText="180" w:rightFromText="180" w:vertAnchor="page" w:horzAnchor="margin" w:tblpXSpec="center" w:tblpY="2237"/>
        <w:tblW w:w="10661" w:type="dxa"/>
        <w:tblLayout w:type="fixed"/>
        <w:tblLook w:val="04E0" w:firstRow="1" w:lastRow="1" w:firstColumn="1" w:lastColumn="0" w:noHBand="0" w:noVBand="1"/>
      </w:tblPr>
      <w:tblGrid>
        <w:gridCol w:w="2708"/>
        <w:gridCol w:w="4126"/>
        <w:gridCol w:w="3827"/>
      </w:tblGrid>
      <w:tr w:rsidR="00C654F9" w:rsidRPr="009400BC" w14:paraId="32602A5A" w14:textId="77777777" w:rsidTr="00C654F9">
        <w:trPr>
          <w:trHeight w:val="368"/>
        </w:trPr>
        <w:tc>
          <w:tcPr>
            <w:tcW w:w="10661" w:type="dxa"/>
            <w:gridSpan w:val="3"/>
          </w:tcPr>
          <w:p w14:paraId="3A7840F1" w14:textId="68CE9BDA" w:rsidR="00C654F9" w:rsidRPr="009400BC" w:rsidRDefault="00C654F9" w:rsidP="00C654F9">
            <w:pPr>
              <w:rPr>
                <w:b/>
                <w:bCs/>
              </w:rPr>
            </w:pPr>
            <w:r w:rsidRPr="009400BC">
              <w:rPr>
                <w:b/>
                <w:bCs/>
              </w:rPr>
              <w:lastRenderedPageBreak/>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C654F9" w:rsidRPr="00911626" w14:paraId="74586121" w14:textId="77777777" w:rsidTr="00C654F9">
        <w:trPr>
          <w:trHeight w:val="387"/>
        </w:trPr>
        <w:tc>
          <w:tcPr>
            <w:tcW w:w="2708" w:type="dxa"/>
          </w:tcPr>
          <w:p w14:paraId="2E459F81" w14:textId="77777777" w:rsidR="00C654F9" w:rsidRPr="0028591F" w:rsidRDefault="00C654F9" w:rsidP="00C654F9">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4126" w:type="dxa"/>
          </w:tcPr>
          <w:p w14:paraId="4004E56A" w14:textId="77777777" w:rsidR="00C654F9" w:rsidRPr="00911626" w:rsidRDefault="00C654F9" w:rsidP="00C654F9">
            <w:pPr>
              <w:rPr>
                <w:b/>
                <w:bCs/>
              </w:rPr>
            </w:pPr>
            <w:r w:rsidRPr="00911626">
              <w:rPr>
                <w:b/>
                <w:bCs/>
              </w:rPr>
              <w:t>law-texts-all.txt</w:t>
            </w:r>
          </w:p>
        </w:tc>
        <w:tc>
          <w:tcPr>
            <w:tcW w:w="3827" w:type="dxa"/>
          </w:tcPr>
          <w:p w14:paraId="16E1ED46" w14:textId="77777777" w:rsidR="00C654F9" w:rsidRPr="00911626" w:rsidRDefault="00C654F9" w:rsidP="00C654F9">
            <w:pPr>
              <w:rPr>
                <w:b/>
                <w:bCs/>
              </w:rPr>
            </w:pPr>
            <w:r w:rsidRPr="00911626">
              <w:rPr>
                <w:b/>
                <w:bCs/>
              </w:rPr>
              <w:t>non-law-all.txt</w:t>
            </w:r>
          </w:p>
        </w:tc>
      </w:tr>
      <w:tr w:rsidR="00C654F9" w14:paraId="19ECA95E" w14:textId="77777777" w:rsidTr="00C654F9">
        <w:trPr>
          <w:trHeight w:val="368"/>
        </w:trPr>
        <w:tc>
          <w:tcPr>
            <w:tcW w:w="2708" w:type="dxa"/>
          </w:tcPr>
          <w:p w14:paraId="7D9332DC" w14:textId="77777777" w:rsidR="00C654F9" w:rsidRPr="0028591F" w:rsidRDefault="00C654F9" w:rsidP="00C654F9">
            <w:pPr>
              <w:pStyle w:val="ListParagraph"/>
              <w:numPr>
                <w:ilvl w:val="0"/>
                <w:numId w:val="5"/>
              </w:numPr>
              <w:rPr>
                <w:b/>
                <w:bCs/>
              </w:rPr>
            </w:pPr>
            <w:r w:rsidRPr="0028591F">
              <w:rPr>
                <w:b/>
                <w:bCs/>
              </w:rPr>
              <w:t>Article level (4|4)</w:t>
            </w:r>
          </w:p>
        </w:tc>
        <w:tc>
          <w:tcPr>
            <w:tcW w:w="4126" w:type="dxa"/>
          </w:tcPr>
          <w:p w14:paraId="13131624" w14:textId="77777777" w:rsidR="00C654F9" w:rsidRDefault="00C654F9" w:rsidP="00C654F9">
            <w:r>
              <w:rPr>
                <w:noProof/>
              </w:rPr>
              <w:drawing>
                <wp:inline distT="0" distB="0" distL="0" distR="0" wp14:anchorId="119DA839" wp14:editId="684B4774">
                  <wp:extent cx="2302510" cy="11826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c>
          <w:tcPr>
            <w:tcW w:w="3827" w:type="dxa"/>
          </w:tcPr>
          <w:p w14:paraId="5E450C10" w14:textId="77777777" w:rsidR="00C654F9" w:rsidRDefault="00C654F9" w:rsidP="00C654F9">
            <w:r>
              <w:rPr>
                <w:noProof/>
              </w:rPr>
              <w:drawing>
                <wp:inline distT="0" distB="0" distL="0" distR="0" wp14:anchorId="2B01288D" wp14:editId="667D62EA">
                  <wp:extent cx="2203450" cy="1194816"/>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C654F9" w14:paraId="2A798791" w14:textId="77777777" w:rsidTr="00C654F9">
        <w:trPr>
          <w:trHeight w:val="387"/>
        </w:trPr>
        <w:tc>
          <w:tcPr>
            <w:tcW w:w="2708" w:type="dxa"/>
          </w:tcPr>
          <w:p w14:paraId="272A2FAD" w14:textId="77777777" w:rsidR="00C654F9" w:rsidRPr="0028591F" w:rsidRDefault="00C654F9" w:rsidP="00C654F9">
            <w:pPr>
              <w:pStyle w:val="ListParagraph"/>
              <w:numPr>
                <w:ilvl w:val="0"/>
                <w:numId w:val="5"/>
              </w:numPr>
              <w:rPr>
                <w:b/>
                <w:bCs/>
              </w:rPr>
            </w:pPr>
            <w:r w:rsidRPr="0028591F">
              <w:rPr>
                <w:b/>
                <w:bCs/>
              </w:rPr>
              <w:t>2-3 paragraphs</w:t>
            </w:r>
          </w:p>
        </w:tc>
        <w:tc>
          <w:tcPr>
            <w:tcW w:w="4126" w:type="dxa"/>
          </w:tcPr>
          <w:p w14:paraId="1873BFFD" w14:textId="77777777" w:rsidR="00C654F9" w:rsidRDefault="00C654F9" w:rsidP="00C654F9">
            <w:pPr>
              <w:pStyle w:val="HTMLPreformatted"/>
              <w:shd w:val="clear" w:color="auto" w:fill="FFFFFF"/>
              <w:wordWrap w:val="0"/>
              <w:textAlignment w:val="baseline"/>
            </w:pPr>
            <w:r>
              <w:rPr>
                <w:noProof/>
              </w:rPr>
              <w:drawing>
                <wp:inline distT="0" distB="0" distL="0" distR="0" wp14:anchorId="7348A5F6" wp14:editId="4513D158">
                  <wp:extent cx="2302510" cy="1118870"/>
                  <wp:effectExtent l="0" t="0" r="254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307060" cy="1121081"/>
                          </a:xfrm>
                          <a:prstGeom prst="rect">
                            <a:avLst/>
                          </a:prstGeom>
                          <a:noFill/>
                          <a:ln>
                            <a:noFill/>
                          </a:ln>
                        </pic:spPr>
                      </pic:pic>
                    </a:graphicData>
                  </a:graphic>
                </wp:inline>
              </w:drawing>
            </w:r>
          </w:p>
        </w:tc>
        <w:tc>
          <w:tcPr>
            <w:tcW w:w="3827" w:type="dxa"/>
          </w:tcPr>
          <w:p w14:paraId="2B9912F8" w14:textId="77777777" w:rsidR="00C654F9" w:rsidRDefault="00C654F9" w:rsidP="00C654F9">
            <w:pPr>
              <w:pStyle w:val="HTMLPreformatted"/>
              <w:shd w:val="clear" w:color="auto" w:fill="FFFFFF"/>
              <w:wordWrap w:val="0"/>
              <w:textAlignment w:val="baseline"/>
            </w:pPr>
            <w:r>
              <w:rPr>
                <w:noProof/>
              </w:rPr>
              <w:drawing>
                <wp:inline distT="0" distB="0" distL="0" distR="0" wp14:anchorId="2452E3EE" wp14:editId="1AFED577">
                  <wp:extent cx="2203450" cy="1118870"/>
                  <wp:effectExtent l="0" t="0" r="635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C654F9" w14:paraId="1FA4D575" w14:textId="77777777" w:rsidTr="00C654F9">
        <w:trPr>
          <w:trHeight w:val="2057"/>
        </w:trPr>
        <w:tc>
          <w:tcPr>
            <w:tcW w:w="2708" w:type="dxa"/>
          </w:tcPr>
          <w:p w14:paraId="1352867E" w14:textId="77777777" w:rsidR="00C654F9" w:rsidRPr="00584E54" w:rsidRDefault="00C654F9" w:rsidP="00C654F9">
            <w:pPr>
              <w:pStyle w:val="ListParagraph"/>
              <w:numPr>
                <w:ilvl w:val="0"/>
                <w:numId w:val="5"/>
              </w:numPr>
              <w:rPr>
                <w:b/>
                <w:bCs/>
              </w:rPr>
            </w:pPr>
            <w:r w:rsidRPr="00584E54">
              <w:rPr>
                <w:b/>
                <w:bCs/>
              </w:rPr>
              <w:t>Paragraph level (450|3038)</w:t>
            </w:r>
          </w:p>
        </w:tc>
        <w:tc>
          <w:tcPr>
            <w:tcW w:w="4126" w:type="dxa"/>
          </w:tcPr>
          <w:p w14:paraId="5FFE47D1" w14:textId="77777777" w:rsidR="00C654F9" w:rsidRDefault="00C654F9" w:rsidP="00C654F9">
            <w:pPr>
              <w:pStyle w:val="HTMLPreformatted"/>
              <w:shd w:val="clear" w:color="auto" w:fill="FFFFFF"/>
              <w:wordWrap w:val="0"/>
              <w:textAlignment w:val="baseline"/>
            </w:pPr>
            <w:r>
              <w:rPr>
                <w:noProof/>
              </w:rPr>
              <w:drawing>
                <wp:inline distT="0" distB="0" distL="0" distR="0" wp14:anchorId="3D4FEBF4" wp14:editId="3E1BD28C">
                  <wp:extent cx="2302510" cy="122682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06541" cy="1228968"/>
                          </a:xfrm>
                          <a:prstGeom prst="rect">
                            <a:avLst/>
                          </a:prstGeom>
                          <a:noFill/>
                          <a:ln>
                            <a:noFill/>
                          </a:ln>
                        </pic:spPr>
                      </pic:pic>
                    </a:graphicData>
                  </a:graphic>
                </wp:inline>
              </w:drawing>
            </w:r>
          </w:p>
        </w:tc>
        <w:tc>
          <w:tcPr>
            <w:tcW w:w="3827" w:type="dxa"/>
          </w:tcPr>
          <w:p w14:paraId="39161809" w14:textId="77777777" w:rsidR="00C654F9" w:rsidRDefault="00C654F9" w:rsidP="00C654F9">
            <w:pPr>
              <w:pStyle w:val="HTMLPreformatted"/>
              <w:shd w:val="clear" w:color="auto" w:fill="FFFFFF"/>
              <w:wordWrap w:val="0"/>
              <w:textAlignment w:val="baseline"/>
            </w:pPr>
            <w:r>
              <w:rPr>
                <w:noProof/>
              </w:rPr>
              <w:drawing>
                <wp:inline distT="0" distB="0" distL="0" distR="0" wp14:anchorId="4C6915B5" wp14:editId="76729A37">
                  <wp:extent cx="2203450" cy="12268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03450" cy="1226820"/>
                          </a:xfrm>
                          <a:prstGeom prst="rect">
                            <a:avLst/>
                          </a:prstGeom>
                          <a:noFill/>
                          <a:ln>
                            <a:noFill/>
                          </a:ln>
                        </pic:spPr>
                      </pic:pic>
                    </a:graphicData>
                  </a:graphic>
                </wp:inline>
              </w:drawing>
            </w:r>
          </w:p>
        </w:tc>
      </w:tr>
    </w:tbl>
    <w:p w14:paraId="57378D30" w14:textId="2A48AF7A" w:rsidR="00C654F9" w:rsidRPr="00C654F9" w:rsidRDefault="00C654F9" w:rsidP="00C654F9">
      <w:pPr>
        <w:pStyle w:val="Caption"/>
        <w:keepNext/>
      </w:pPr>
      <w:bookmarkStart w:id="29" w:name="_Toc79475187"/>
      <w:r>
        <w:t xml:space="preserve">Table </w:t>
      </w:r>
      <w:r w:rsidR="00676F25">
        <w:fldChar w:fldCharType="begin"/>
      </w:r>
      <w:r w:rsidR="00676F25">
        <w:instrText xml:space="preserve"> SEQ Table \* ARABIC </w:instrText>
      </w:r>
      <w:r w:rsidR="00676F25">
        <w:fldChar w:fldCharType="separate"/>
      </w:r>
      <w:r w:rsidR="0004644B">
        <w:rPr>
          <w:noProof/>
        </w:rPr>
        <w:t>3</w:t>
      </w:r>
      <w:r w:rsidR="00676F25">
        <w:rPr>
          <w:noProof/>
        </w:rPr>
        <w:fldChar w:fldCharType="end"/>
      </w:r>
      <w:r>
        <w:t xml:space="preserve"> Cosine similarity results</w:t>
      </w:r>
      <w:bookmarkEnd w:id="29"/>
    </w:p>
    <w:tbl>
      <w:tblPr>
        <w:tblStyle w:val="TableGrid"/>
        <w:tblpPr w:leftFromText="180" w:rightFromText="180" w:vertAnchor="page" w:horzAnchor="margin" w:tblpXSpec="center" w:tblpY="9135"/>
        <w:tblW w:w="10964" w:type="dxa"/>
        <w:tblLayout w:type="fixed"/>
        <w:tblLook w:val="04E0" w:firstRow="1" w:lastRow="1" w:firstColumn="1" w:lastColumn="0" w:noHBand="0" w:noVBand="1"/>
      </w:tblPr>
      <w:tblGrid>
        <w:gridCol w:w="1795"/>
        <w:gridCol w:w="2837"/>
        <w:gridCol w:w="3165"/>
        <w:gridCol w:w="3167"/>
      </w:tblGrid>
      <w:tr w:rsidR="00C654F9" w:rsidRPr="00584E54" w14:paraId="29FEA4BD" w14:textId="77777777" w:rsidTr="00C654F9">
        <w:trPr>
          <w:trHeight w:val="117"/>
        </w:trPr>
        <w:tc>
          <w:tcPr>
            <w:tcW w:w="10964" w:type="dxa"/>
            <w:gridSpan w:val="4"/>
          </w:tcPr>
          <w:p w14:paraId="6D2E72FF" w14:textId="4C56231B" w:rsidR="00C654F9" w:rsidRPr="00584E54" w:rsidRDefault="00C654F9" w:rsidP="00C654F9">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C654F9" w14:paraId="60BD2E8D" w14:textId="77777777" w:rsidTr="00C654F9">
        <w:trPr>
          <w:trHeight w:val="67"/>
        </w:trPr>
        <w:tc>
          <w:tcPr>
            <w:tcW w:w="1795" w:type="dxa"/>
          </w:tcPr>
          <w:p w14:paraId="2902A321" w14:textId="77777777" w:rsidR="00C654F9" w:rsidRDefault="00C654F9" w:rsidP="00C654F9">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2837" w:type="dxa"/>
          </w:tcPr>
          <w:p w14:paraId="6538F2DE" w14:textId="77777777" w:rsidR="00C654F9" w:rsidRDefault="00C654F9" w:rsidP="00C654F9">
            <w:r>
              <w:rPr>
                <w:b/>
                <w:bCs/>
              </w:rPr>
              <w:t>covid-science-small</w:t>
            </w:r>
            <w:r w:rsidRPr="00911626">
              <w:rPr>
                <w:b/>
                <w:bCs/>
              </w:rPr>
              <w:t>.txt</w:t>
            </w:r>
          </w:p>
        </w:tc>
        <w:tc>
          <w:tcPr>
            <w:tcW w:w="3165" w:type="dxa"/>
          </w:tcPr>
          <w:p w14:paraId="54CA0C3C" w14:textId="77777777" w:rsidR="00C654F9" w:rsidRDefault="00C654F9" w:rsidP="00C654F9">
            <w:r>
              <w:rPr>
                <w:b/>
                <w:bCs/>
              </w:rPr>
              <w:t>Covid-non-science-small</w:t>
            </w:r>
            <w:r w:rsidRPr="00911626">
              <w:rPr>
                <w:b/>
                <w:bCs/>
              </w:rPr>
              <w:t>.txt</w:t>
            </w:r>
          </w:p>
        </w:tc>
        <w:tc>
          <w:tcPr>
            <w:tcW w:w="3167" w:type="dxa"/>
          </w:tcPr>
          <w:p w14:paraId="66442E9D" w14:textId="77777777" w:rsidR="00C654F9" w:rsidRDefault="00C654F9" w:rsidP="00C654F9">
            <w:pPr>
              <w:rPr>
                <w:b/>
                <w:bCs/>
              </w:rPr>
            </w:pPr>
            <w:r>
              <w:rPr>
                <w:b/>
                <w:bCs/>
              </w:rPr>
              <w:t>Covid-psychology-small.txt</w:t>
            </w:r>
          </w:p>
        </w:tc>
      </w:tr>
      <w:tr w:rsidR="00C654F9" w14:paraId="10DD74EF" w14:textId="77777777" w:rsidTr="00C654F9">
        <w:trPr>
          <w:trHeight w:val="117"/>
        </w:trPr>
        <w:tc>
          <w:tcPr>
            <w:tcW w:w="1795" w:type="dxa"/>
          </w:tcPr>
          <w:p w14:paraId="54AFB82E" w14:textId="77777777" w:rsidR="00C654F9" w:rsidRDefault="00C654F9" w:rsidP="00C654F9">
            <w:r w:rsidRPr="0028591F">
              <w:rPr>
                <w:b/>
                <w:bCs/>
              </w:rPr>
              <w:t>Article level (</w:t>
            </w:r>
            <w:r>
              <w:rPr>
                <w:b/>
                <w:bCs/>
              </w:rPr>
              <w:t>10</w:t>
            </w:r>
            <w:r w:rsidRPr="0028591F">
              <w:rPr>
                <w:b/>
                <w:bCs/>
              </w:rPr>
              <w:t>|</w:t>
            </w:r>
            <w:r>
              <w:rPr>
                <w:b/>
                <w:bCs/>
              </w:rPr>
              <w:t>10</w:t>
            </w:r>
            <w:r w:rsidRPr="0028591F">
              <w:rPr>
                <w:b/>
                <w:bCs/>
              </w:rPr>
              <w:t>)</w:t>
            </w:r>
          </w:p>
        </w:tc>
        <w:tc>
          <w:tcPr>
            <w:tcW w:w="2837" w:type="dxa"/>
          </w:tcPr>
          <w:p w14:paraId="74399832" w14:textId="77777777" w:rsidR="00C654F9" w:rsidRDefault="00C654F9" w:rsidP="00C654F9">
            <w:r>
              <w:rPr>
                <w:noProof/>
              </w:rPr>
              <w:drawing>
                <wp:inline distT="0" distB="0" distL="0" distR="0" wp14:anchorId="319063F1" wp14:editId="0B56DEA9">
                  <wp:extent cx="1672590" cy="810768"/>
                  <wp:effectExtent l="0" t="0" r="381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165" w:type="dxa"/>
          </w:tcPr>
          <w:p w14:paraId="6090AE0C" w14:textId="77777777" w:rsidR="00C654F9" w:rsidRDefault="00C654F9" w:rsidP="00C654F9">
            <w:pPr>
              <w:pStyle w:val="HTMLPreformatted"/>
              <w:shd w:val="clear" w:color="auto" w:fill="FFFFFF"/>
              <w:wordWrap w:val="0"/>
              <w:textAlignment w:val="baseline"/>
            </w:pPr>
            <w:r>
              <w:rPr>
                <w:noProof/>
              </w:rPr>
              <w:drawing>
                <wp:inline distT="0" distB="0" distL="0" distR="0" wp14:anchorId="1EA89F29" wp14:editId="45EEB05A">
                  <wp:extent cx="1842770" cy="798576"/>
                  <wp:effectExtent l="0" t="0" r="508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167" w:type="dxa"/>
          </w:tcPr>
          <w:p w14:paraId="2971F42D"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70F038F8" wp14:editId="4AC67ED9">
                  <wp:extent cx="1843405" cy="780288"/>
                  <wp:effectExtent l="0" t="0" r="444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13B138D1" w14:textId="77777777" w:rsidR="00C654F9" w:rsidRDefault="00C654F9" w:rsidP="00C654F9">
            <w:pPr>
              <w:pStyle w:val="HTMLPreformatted"/>
              <w:shd w:val="clear" w:color="auto" w:fill="FFFFFF"/>
              <w:wordWrap w:val="0"/>
              <w:textAlignment w:val="baseline"/>
              <w:rPr>
                <w:noProof/>
              </w:rPr>
            </w:pPr>
          </w:p>
        </w:tc>
      </w:tr>
      <w:tr w:rsidR="00C654F9" w14:paraId="7B58E1CC" w14:textId="77777777" w:rsidTr="00C654F9">
        <w:trPr>
          <w:trHeight w:val="111"/>
        </w:trPr>
        <w:tc>
          <w:tcPr>
            <w:tcW w:w="1795" w:type="dxa"/>
          </w:tcPr>
          <w:p w14:paraId="1ADBA17C" w14:textId="77777777" w:rsidR="00C654F9" w:rsidRDefault="00C654F9" w:rsidP="00C654F9">
            <w:r w:rsidRPr="0028591F">
              <w:rPr>
                <w:b/>
                <w:bCs/>
              </w:rPr>
              <w:t>2-3 paragraphs</w:t>
            </w:r>
          </w:p>
        </w:tc>
        <w:tc>
          <w:tcPr>
            <w:tcW w:w="2837" w:type="dxa"/>
          </w:tcPr>
          <w:p w14:paraId="76CECF69" w14:textId="77777777" w:rsidR="00C654F9" w:rsidRDefault="00C654F9" w:rsidP="00C654F9">
            <w:pPr>
              <w:pStyle w:val="HTMLPreformatted"/>
              <w:shd w:val="clear" w:color="auto" w:fill="FFFFFF"/>
              <w:wordWrap w:val="0"/>
              <w:textAlignment w:val="baseline"/>
            </w:pPr>
            <w:r>
              <w:rPr>
                <w:noProof/>
              </w:rPr>
              <w:drawing>
                <wp:inline distT="0" distB="0" distL="0" distR="0" wp14:anchorId="3BFD354E" wp14:editId="7BF2CF71">
                  <wp:extent cx="1672590" cy="792480"/>
                  <wp:effectExtent l="0" t="0" r="381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165" w:type="dxa"/>
          </w:tcPr>
          <w:p w14:paraId="76F7E647" w14:textId="77777777" w:rsidR="00C654F9" w:rsidRDefault="00C654F9" w:rsidP="00C654F9">
            <w:pPr>
              <w:pStyle w:val="HTMLPreformatted"/>
              <w:shd w:val="clear" w:color="auto" w:fill="FFFFFF"/>
              <w:wordWrap w:val="0"/>
              <w:textAlignment w:val="baseline"/>
            </w:pPr>
            <w:r>
              <w:rPr>
                <w:noProof/>
              </w:rPr>
              <w:drawing>
                <wp:inline distT="0" distB="0" distL="0" distR="0" wp14:anchorId="2D0D27A6" wp14:editId="6CB6E00C">
                  <wp:extent cx="1842770" cy="780288"/>
                  <wp:effectExtent l="0" t="0" r="508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167" w:type="dxa"/>
          </w:tcPr>
          <w:p w14:paraId="1F4A2ACE"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3EBE16E8" wp14:editId="1D81A783">
                  <wp:extent cx="1842104" cy="786384"/>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C654F9" w14:paraId="09698E9A" w14:textId="77777777" w:rsidTr="00C654F9">
        <w:trPr>
          <w:trHeight w:val="117"/>
        </w:trPr>
        <w:tc>
          <w:tcPr>
            <w:tcW w:w="1795" w:type="dxa"/>
          </w:tcPr>
          <w:p w14:paraId="1BDB3B75" w14:textId="77777777" w:rsidR="00C654F9" w:rsidRDefault="00C654F9" w:rsidP="00C654F9">
            <w:r w:rsidRPr="00584E54">
              <w:rPr>
                <w:b/>
                <w:bCs/>
              </w:rPr>
              <w:t>Paragraph level (</w:t>
            </w:r>
            <w:r>
              <w:rPr>
                <w:b/>
                <w:bCs/>
              </w:rPr>
              <w:t>7401</w:t>
            </w:r>
            <w:r w:rsidRPr="00584E54">
              <w:rPr>
                <w:b/>
                <w:bCs/>
              </w:rPr>
              <w:t>|</w:t>
            </w:r>
            <w:r>
              <w:rPr>
                <w:b/>
                <w:bCs/>
              </w:rPr>
              <w:t>229</w:t>
            </w:r>
            <w:r w:rsidRPr="00584E54">
              <w:rPr>
                <w:b/>
                <w:bCs/>
              </w:rPr>
              <w:t>)</w:t>
            </w:r>
          </w:p>
        </w:tc>
        <w:tc>
          <w:tcPr>
            <w:tcW w:w="2837" w:type="dxa"/>
          </w:tcPr>
          <w:p w14:paraId="4484C428" w14:textId="77777777" w:rsidR="00C654F9" w:rsidRDefault="00C654F9" w:rsidP="00C654F9">
            <w:pPr>
              <w:pStyle w:val="HTMLPreformatted"/>
              <w:shd w:val="clear" w:color="auto" w:fill="FFFFFF"/>
              <w:wordWrap w:val="0"/>
              <w:textAlignment w:val="baseline"/>
            </w:pPr>
            <w:r>
              <w:rPr>
                <w:noProof/>
              </w:rPr>
              <w:drawing>
                <wp:inline distT="0" distB="0" distL="0" distR="0" wp14:anchorId="12040F47" wp14:editId="40CAE398">
                  <wp:extent cx="1672590" cy="902208"/>
                  <wp:effectExtent l="0" t="0" r="381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87821" cy="910424"/>
                          </a:xfrm>
                          <a:prstGeom prst="rect">
                            <a:avLst/>
                          </a:prstGeom>
                          <a:noFill/>
                          <a:ln>
                            <a:noFill/>
                          </a:ln>
                        </pic:spPr>
                      </pic:pic>
                    </a:graphicData>
                  </a:graphic>
                </wp:inline>
              </w:drawing>
            </w:r>
          </w:p>
        </w:tc>
        <w:tc>
          <w:tcPr>
            <w:tcW w:w="3165" w:type="dxa"/>
          </w:tcPr>
          <w:p w14:paraId="34660567" w14:textId="77777777" w:rsidR="00C654F9" w:rsidRDefault="00C654F9" w:rsidP="00C654F9">
            <w:pPr>
              <w:pStyle w:val="HTMLPreformatted"/>
              <w:shd w:val="clear" w:color="auto" w:fill="FFFFFF"/>
              <w:wordWrap w:val="0"/>
              <w:textAlignment w:val="baseline"/>
            </w:pPr>
            <w:r>
              <w:rPr>
                <w:noProof/>
              </w:rPr>
              <w:drawing>
                <wp:inline distT="0" distB="0" distL="0" distR="0" wp14:anchorId="428A1F07" wp14:editId="47D51D18">
                  <wp:extent cx="1842770" cy="890016"/>
                  <wp:effectExtent l="0" t="0" r="508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845856" cy="891507"/>
                          </a:xfrm>
                          <a:prstGeom prst="rect">
                            <a:avLst/>
                          </a:prstGeom>
                          <a:noFill/>
                          <a:ln>
                            <a:noFill/>
                          </a:ln>
                        </pic:spPr>
                      </pic:pic>
                    </a:graphicData>
                  </a:graphic>
                </wp:inline>
              </w:drawing>
            </w:r>
          </w:p>
        </w:tc>
        <w:tc>
          <w:tcPr>
            <w:tcW w:w="3167" w:type="dxa"/>
          </w:tcPr>
          <w:p w14:paraId="48EA1636"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55C9FB7B" wp14:editId="40C18EC0">
                  <wp:extent cx="1839564" cy="889635"/>
                  <wp:effectExtent l="0" t="0" r="889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896817" cy="917323"/>
                          </a:xfrm>
                          <a:prstGeom prst="rect">
                            <a:avLst/>
                          </a:prstGeom>
                          <a:noFill/>
                          <a:ln>
                            <a:noFill/>
                          </a:ln>
                        </pic:spPr>
                      </pic:pic>
                    </a:graphicData>
                  </a:graphic>
                </wp:inline>
              </w:drawing>
            </w:r>
          </w:p>
          <w:p w14:paraId="5762EEA2" w14:textId="77777777" w:rsidR="00C654F9" w:rsidRDefault="00C654F9" w:rsidP="00C654F9">
            <w:pPr>
              <w:pStyle w:val="HTMLPreformatted"/>
              <w:shd w:val="clear" w:color="auto" w:fill="FFFFFF"/>
              <w:wordWrap w:val="0"/>
              <w:textAlignment w:val="baseline"/>
              <w:rPr>
                <w:noProof/>
              </w:rPr>
            </w:pPr>
          </w:p>
        </w:tc>
      </w:tr>
    </w:tbl>
    <w:p w14:paraId="4C22718B" w14:textId="52A33422" w:rsidR="00F50734" w:rsidRDefault="00F50734" w:rsidP="00002496"/>
    <w:p w14:paraId="5A13DE95" w14:textId="474ED8FD" w:rsidR="006506F7" w:rsidRDefault="006506F7" w:rsidP="00002496"/>
    <w:tbl>
      <w:tblPr>
        <w:tblStyle w:val="TableGrid"/>
        <w:tblpPr w:leftFromText="180" w:rightFromText="180" w:vertAnchor="page" w:horzAnchor="margin" w:tblpXSpec="center" w:tblpY="1344"/>
        <w:tblW w:w="10910" w:type="dxa"/>
        <w:tblLayout w:type="fixed"/>
        <w:tblLook w:val="04E0" w:firstRow="1" w:lastRow="1" w:firstColumn="1" w:lastColumn="0" w:noHBand="0" w:noVBand="1"/>
      </w:tblPr>
      <w:tblGrid>
        <w:gridCol w:w="1877"/>
        <w:gridCol w:w="2796"/>
        <w:gridCol w:w="3119"/>
        <w:gridCol w:w="3118"/>
      </w:tblGrid>
      <w:tr w:rsidR="009B74DE" w:rsidRPr="00584E54" w14:paraId="6D91BCC3" w14:textId="77777777" w:rsidTr="009B74DE">
        <w:trPr>
          <w:trHeight w:val="417"/>
        </w:trPr>
        <w:tc>
          <w:tcPr>
            <w:tcW w:w="10910" w:type="dxa"/>
            <w:gridSpan w:val="4"/>
          </w:tcPr>
          <w:p w14:paraId="58D7E5A4" w14:textId="593DDC20" w:rsidR="009B74DE" w:rsidRPr="00584E54" w:rsidRDefault="009B74DE" w:rsidP="009B74DE">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9B74DE" w14:paraId="22505B60" w14:textId="77777777" w:rsidTr="009B74DE">
        <w:trPr>
          <w:trHeight w:val="417"/>
        </w:trPr>
        <w:tc>
          <w:tcPr>
            <w:tcW w:w="1877" w:type="dxa"/>
          </w:tcPr>
          <w:p w14:paraId="0B036C2B" w14:textId="5FA28BC9" w:rsidR="009B74DE" w:rsidRDefault="002D556D" w:rsidP="009B74DE">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796" w:type="dxa"/>
          </w:tcPr>
          <w:p w14:paraId="1D5973AE" w14:textId="77777777" w:rsidR="009B74DE" w:rsidRDefault="009B74DE" w:rsidP="009B74DE">
            <w:r>
              <w:rPr>
                <w:b/>
                <w:bCs/>
              </w:rPr>
              <w:t>covid-science</w:t>
            </w:r>
            <w:r w:rsidRPr="00911626">
              <w:rPr>
                <w:b/>
                <w:bCs/>
              </w:rPr>
              <w:t>.txt</w:t>
            </w:r>
          </w:p>
        </w:tc>
        <w:tc>
          <w:tcPr>
            <w:tcW w:w="3119" w:type="dxa"/>
          </w:tcPr>
          <w:p w14:paraId="0BB7ADAF" w14:textId="77777777" w:rsidR="009B74DE" w:rsidRDefault="009B74DE" w:rsidP="009B74DE">
            <w:r>
              <w:rPr>
                <w:b/>
                <w:bCs/>
              </w:rPr>
              <w:t>Covid-non-science</w:t>
            </w:r>
            <w:r w:rsidRPr="00911626">
              <w:rPr>
                <w:b/>
                <w:bCs/>
              </w:rPr>
              <w:t>.txt</w:t>
            </w:r>
          </w:p>
        </w:tc>
        <w:tc>
          <w:tcPr>
            <w:tcW w:w="3118" w:type="dxa"/>
          </w:tcPr>
          <w:p w14:paraId="208ED364" w14:textId="77777777" w:rsidR="009B74DE" w:rsidRDefault="009B74DE" w:rsidP="009B74DE">
            <w:pPr>
              <w:rPr>
                <w:b/>
                <w:bCs/>
              </w:rPr>
            </w:pPr>
            <w:r>
              <w:rPr>
                <w:b/>
                <w:bCs/>
              </w:rPr>
              <w:t>Covid-psychology.txt</w:t>
            </w:r>
          </w:p>
        </w:tc>
      </w:tr>
      <w:tr w:rsidR="009B74DE" w14:paraId="0C6A5ECB" w14:textId="77777777" w:rsidTr="009B74DE">
        <w:trPr>
          <w:trHeight w:val="417"/>
        </w:trPr>
        <w:tc>
          <w:tcPr>
            <w:tcW w:w="1877" w:type="dxa"/>
          </w:tcPr>
          <w:p w14:paraId="7FCE469E" w14:textId="77777777" w:rsidR="009B74DE" w:rsidRDefault="009B74DE" w:rsidP="009B74DE">
            <w:r w:rsidRPr="0028591F">
              <w:rPr>
                <w:b/>
                <w:bCs/>
              </w:rPr>
              <w:t>Article level (</w:t>
            </w:r>
            <w:r>
              <w:rPr>
                <w:b/>
                <w:bCs/>
              </w:rPr>
              <w:t>20</w:t>
            </w:r>
            <w:r w:rsidRPr="0028591F">
              <w:rPr>
                <w:b/>
                <w:bCs/>
              </w:rPr>
              <w:t>|</w:t>
            </w:r>
            <w:r>
              <w:rPr>
                <w:b/>
                <w:bCs/>
              </w:rPr>
              <w:t>20</w:t>
            </w:r>
            <w:r w:rsidRPr="0028591F">
              <w:rPr>
                <w:b/>
                <w:bCs/>
              </w:rPr>
              <w:t>)</w:t>
            </w:r>
          </w:p>
        </w:tc>
        <w:tc>
          <w:tcPr>
            <w:tcW w:w="2796" w:type="dxa"/>
          </w:tcPr>
          <w:p w14:paraId="277805F3" w14:textId="77777777" w:rsidR="009B74DE" w:rsidRDefault="009B74DE" w:rsidP="009B74DE">
            <w:pPr>
              <w:pStyle w:val="HTMLPreformatted"/>
              <w:shd w:val="clear" w:color="auto" w:fill="FFFFFF"/>
              <w:wordWrap w:val="0"/>
              <w:textAlignment w:val="baseline"/>
            </w:pPr>
            <w:r>
              <w:rPr>
                <w:noProof/>
              </w:rPr>
              <w:drawing>
                <wp:inline distT="0" distB="0" distL="0" distR="0" wp14:anchorId="638FF727" wp14:editId="25098D01">
                  <wp:extent cx="1672590" cy="743712"/>
                  <wp:effectExtent l="0" t="0" r="381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19" w:type="dxa"/>
          </w:tcPr>
          <w:p w14:paraId="4288FA24" w14:textId="77777777" w:rsidR="009B74DE" w:rsidRDefault="009B74DE" w:rsidP="009B74DE">
            <w:pPr>
              <w:pStyle w:val="HTMLPreformatted"/>
              <w:shd w:val="clear" w:color="auto" w:fill="FFFFFF"/>
              <w:wordWrap w:val="0"/>
              <w:textAlignment w:val="baseline"/>
            </w:pPr>
            <w:r>
              <w:rPr>
                <w:noProof/>
              </w:rPr>
              <w:drawing>
                <wp:inline distT="0" distB="0" distL="0" distR="0" wp14:anchorId="7A73202C" wp14:editId="2DA63CC2">
                  <wp:extent cx="1842770" cy="762000"/>
                  <wp:effectExtent l="0" t="0" r="508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18" w:type="dxa"/>
          </w:tcPr>
          <w:p w14:paraId="1BF12021"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5D75B338" wp14:editId="076955E5">
                  <wp:extent cx="1843405" cy="749808"/>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9B74DE" w14:paraId="6BA7FE8C" w14:textId="77777777" w:rsidTr="009B74DE">
        <w:trPr>
          <w:trHeight w:val="417"/>
        </w:trPr>
        <w:tc>
          <w:tcPr>
            <w:tcW w:w="1877" w:type="dxa"/>
          </w:tcPr>
          <w:p w14:paraId="67C34C30" w14:textId="77777777" w:rsidR="009B74DE" w:rsidRDefault="009B74DE" w:rsidP="009B74DE">
            <w:r w:rsidRPr="0028591F">
              <w:rPr>
                <w:b/>
                <w:bCs/>
              </w:rPr>
              <w:t>2-3 paragraphs</w:t>
            </w:r>
          </w:p>
        </w:tc>
        <w:tc>
          <w:tcPr>
            <w:tcW w:w="2796" w:type="dxa"/>
          </w:tcPr>
          <w:p w14:paraId="4A4EC15A" w14:textId="77777777" w:rsidR="009B74DE" w:rsidRDefault="009B74DE" w:rsidP="009B74DE">
            <w:pPr>
              <w:pStyle w:val="HTMLPreformatted"/>
              <w:shd w:val="clear" w:color="auto" w:fill="FFFFFF"/>
              <w:wordWrap w:val="0"/>
              <w:textAlignment w:val="baseline"/>
            </w:pPr>
            <w:r>
              <w:rPr>
                <w:noProof/>
              </w:rPr>
              <w:drawing>
                <wp:inline distT="0" distB="0" distL="0" distR="0" wp14:anchorId="6F10F0E7" wp14:editId="77F6CF64">
                  <wp:extent cx="1672590" cy="713232"/>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19" w:type="dxa"/>
          </w:tcPr>
          <w:p w14:paraId="4A5C7376" w14:textId="77777777" w:rsidR="009B74DE" w:rsidRDefault="009B74DE" w:rsidP="009B74DE">
            <w:pPr>
              <w:pStyle w:val="HTMLPreformatted"/>
              <w:shd w:val="clear" w:color="auto" w:fill="FFFFFF"/>
              <w:wordWrap w:val="0"/>
              <w:textAlignment w:val="baseline"/>
            </w:pPr>
            <w:r>
              <w:rPr>
                <w:noProof/>
              </w:rPr>
              <w:drawing>
                <wp:inline distT="0" distB="0" distL="0" distR="0" wp14:anchorId="527F2ABC" wp14:editId="73974E6D">
                  <wp:extent cx="1842770" cy="744220"/>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18" w:type="dxa"/>
          </w:tcPr>
          <w:p w14:paraId="57C64092"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0EA8AD87" wp14:editId="7815C651">
                  <wp:extent cx="1843405" cy="662940"/>
                  <wp:effectExtent l="0" t="0" r="444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9B74DE" w14:paraId="68E991EC" w14:textId="77777777" w:rsidTr="009B74DE">
        <w:trPr>
          <w:trHeight w:val="417"/>
        </w:trPr>
        <w:tc>
          <w:tcPr>
            <w:tcW w:w="1877" w:type="dxa"/>
          </w:tcPr>
          <w:p w14:paraId="26DD3513" w14:textId="77777777" w:rsidR="009B74DE" w:rsidRDefault="009B74DE" w:rsidP="009B74DE">
            <w:r w:rsidRPr="00584E54">
              <w:rPr>
                <w:b/>
                <w:bCs/>
              </w:rPr>
              <w:t>Paragraph level (</w:t>
            </w:r>
            <w:r>
              <w:rPr>
                <w:b/>
                <w:bCs/>
              </w:rPr>
              <w:t>14379</w:t>
            </w:r>
            <w:r w:rsidRPr="00584E54">
              <w:rPr>
                <w:b/>
                <w:bCs/>
              </w:rPr>
              <w:t>|</w:t>
            </w:r>
            <w:r>
              <w:rPr>
                <w:b/>
                <w:bCs/>
              </w:rPr>
              <w:t>387</w:t>
            </w:r>
            <w:r w:rsidRPr="00584E54">
              <w:rPr>
                <w:b/>
                <w:bCs/>
              </w:rPr>
              <w:t>)</w:t>
            </w:r>
          </w:p>
        </w:tc>
        <w:tc>
          <w:tcPr>
            <w:tcW w:w="2796" w:type="dxa"/>
          </w:tcPr>
          <w:p w14:paraId="0F49E941" w14:textId="77777777" w:rsidR="009B74DE" w:rsidRDefault="009B74DE" w:rsidP="009B74DE">
            <w:pPr>
              <w:pStyle w:val="HTMLPreformatted"/>
              <w:shd w:val="clear" w:color="auto" w:fill="FFFFFF"/>
              <w:wordWrap w:val="0"/>
              <w:textAlignment w:val="baseline"/>
            </w:pPr>
            <w:r>
              <w:rPr>
                <w:noProof/>
              </w:rPr>
              <w:drawing>
                <wp:inline distT="0" distB="0" distL="0" distR="0" wp14:anchorId="76660D0E" wp14:editId="440FC733">
                  <wp:extent cx="1672590" cy="707136"/>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19" w:type="dxa"/>
          </w:tcPr>
          <w:p w14:paraId="218623CE" w14:textId="77777777" w:rsidR="009B74DE" w:rsidRDefault="009B74DE" w:rsidP="009B74DE">
            <w:pPr>
              <w:pStyle w:val="HTMLPreformatted"/>
              <w:shd w:val="clear" w:color="auto" w:fill="FFFFFF"/>
              <w:wordWrap w:val="0"/>
              <w:textAlignment w:val="baseline"/>
            </w:pPr>
            <w:r>
              <w:rPr>
                <w:noProof/>
              </w:rPr>
              <w:drawing>
                <wp:inline distT="0" distB="0" distL="0" distR="0" wp14:anchorId="2C59C5C5" wp14:editId="0B04F308">
                  <wp:extent cx="1842770" cy="728345"/>
                  <wp:effectExtent l="0" t="0" r="508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42770" cy="728345"/>
                          </a:xfrm>
                          <a:prstGeom prst="rect">
                            <a:avLst/>
                          </a:prstGeom>
                          <a:noFill/>
                          <a:ln>
                            <a:noFill/>
                          </a:ln>
                        </pic:spPr>
                      </pic:pic>
                    </a:graphicData>
                  </a:graphic>
                </wp:inline>
              </w:drawing>
            </w:r>
          </w:p>
        </w:tc>
        <w:tc>
          <w:tcPr>
            <w:tcW w:w="3118" w:type="dxa"/>
          </w:tcPr>
          <w:p w14:paraId="32184A5D"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57EC32ED" wp14:editId="1B6A90B5">
                  <wp:extent cx="1843405" cy="706755"/>
                  <wp:effectExtent l="0" t="0" r="444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46215" cy="707832"/>
                          </a:xfrm>
                          <a:prstGeom prst="rect">
                            <a:avLst/>
                          </a:prstGeom>
                          <a:noFill/>
                          <a:ln>
                            <a:noFill/>
                          </a:ln>
                        </pic:spPr>
                      </pic:pic>
                    </a:graphicData>
                  </a:graphic>
                </wp:inline>
              </w:drawing>
            </w:r>
          </w:p>
        </w:tc>
      </w:tr>
    </w:tbl>
    <w:p w14:paraId="36E73A1A" w14:textId="5FACC944" w:rsidR="006506F7" w:rsidRDefault="006506F7" w:rsidP="00002496"/>
    <w:p w14:paraId="02B21D09" w14:textId="575C2719" w:rsidR="006506F7" w:rsidRDefault="006506F7" w:rsidP="00002496"/>
    <w:tbl>
      <w:tblPr>
        <w:tblStyle w:val="TableGrid"/>
        <w:tblpPr w:leftFromText="180" w:rightFromText="180" w:vertAnchor="page" w:horzAnchor="margin" w:tblpXSpec="center" w:tblpY="6815"/>
        <w:tblW w:w="10910" w:type="dxa"/>
        <w:tblLayout w:type="fixed"/>
        <w:tblLook w:val="04E0" w:firstRow="1" w:lastRow="1" w:firstColumn="1" w:lastColumn="0" w:noHBand="0" w:noVBand="1"/>
      </w:tblPr>
      <w:tblGrid>
        <w:gridCol w:w="1591"/>
        <w:gridCol w:w="4500"/>
        <w:gridCol w:w="4819"/>
      </w:tblGrid>
      <w:tr w:rsidR="00487E64" w14:paraId="05115462" w14:textId="77777777" w:rsidTr="00487E64">
        <w:trPr>
          <w:trHeight w:val="557"/>
        </w:trPr>
        <w:tc>
          <w:tcPr>
            <w:tcW w:w="10910" w:type="dxa"/>
            <w:gridSpan w:val="3"/>
          </w:tcPr>
          <w:p w14:paraId="114AFE7A" w14:textId="1F8DB24E" w:rsidR="00487E64" w:rsidRDefault="00487E64" w:rsidP="00487E64">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487E64" w14:paraId="6034BDC1" w14:textId="77777777" w:rsidTr="00487E64">
        <w:trPr>
          <w:trHeight w:val="426"/>
        </w:trPr>
        <w:tc>
          <w:tcPr>
            <w:tcW w:w="1591" w:type="dxa"/>
          </w:tcPr>
          <w:p w14:paraId="04DEE0B6" w14:textId="1853E8E6" w:rsidR="00487E64" w:rsidRPr="0028591F" w:rsidRDefault="002D556D" w:rsidP="00487E64">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p>
        </w:tc>
        <w:tc>
          <w:tcPr>
            <w:tcW w:w="4500" w:type="dxa"/>
          </w:tcPr>
          <w:p w14:paraId="755F66ED" w14:textId="77777777" w:rsidR="00487E64" w:rsidRDefault="00487E64" w:rsidP="00487E64">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67FC96DE" w14:textId="77777777" w:rsidR="00487E64" w:rsidRDefault="00487E64" w:rsidP="00487E64">
            <w:pPr>
              <w:pStyle w:val="HTMLPreformatted"/>
              <w:shd w:val="clear" w:color="auto" w:fill="FFFFFF"/>
              <w:wordWrap w:val="0"/>
              <w:textAlignment w:val="baseline"/>
              <w:rPr>
                <w:noProof/>
              </w:rPr>
            </w:pPr>
            <w:r>
              <w:rPr>
                <w:b/>
                <w:bCs/>
              </w:rPr>
              <w:t>Covid-psychology-large</w:t>
            </w:r>
            <w:r w:rsidRPr="00911626">
              <w:rPr>
                <w:b/>
                <w:bCs/>
              </w:rPr>
              <w:t>.txt</w:t>
            </w:r>
          </w:p>
        </w:tc>
      </w:tr>
      <w:tr w:rsidR="00487E64" w14:paraId="5B53E395" w14:textId="77777777" w:rsidTr="00487E64">
        <w:trPr>
          <w:trHeight w:val="1710"/>
        </w:trPr>
        <w:tc>
          <w:tcPr>
            <w:tcW w:w="1591" w:type="dxa"/>
          </w:tcPr>
          <w:p w14:paraId="62607FA9" w14:textId="77777777" w:rsidR="00487E64" w:rsidRPr="00584E54" w:rsidRDefault="00487E64" w:rsidP="00487E64">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2B0E5B79"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091B394F" wp14:editId="74723B50">
                  <wp:extent cx="2720340" cy="956945"/>
                  <wp:effectExtent l="0" t="0" r="381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60D80C11"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5D5A69AE" wp14:editId="709512F2">
                  <wp:extent cx="2922905" cy="9937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487E64" w14:paraId="1EBE3547" w14:textId="77777777" w:rsidTr="00487E64">
        <w:trPr>
          <w:trHeight w:val="1802"/>
        </w:trPr>
        <w:tc>
          <w:tcPr>
            <w:tcW w:w="1591" w:type="dxa"/>
          </w:tcPr>
          <w:p w14:paraId="3C4EAB30" w14:textId="77777777" w:rsidR="00487E64" w:rsidRPr="00584E54" w:rsidRDefault="00487E64" w:rsidP="00487E64">
            <w:pPr>
              <w:rPr>
                <w:b/>
                <w:bCs/>
              </w:rPr>
            </w:pPr>
            <w:r w:rsidRPr="0028591F">
              <w:rPr>
                <w:b/>
                <w:bCs/>
              </w:rPr>
              <w:t>2-3 paragraphs</w:t>
            </w:r>
          </w:p>
        </w:tc>
        <w:tc>
          <w:tcPr>
            <w:tcW w:w="4500" w:type="dxa"/>
          </w:tcPr>
          <w:p w14:paraId="310A2508"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2204CCD8" wp14:editId="2D3348EC">
                  <wp:extent cx="2720340" cy="940435"/>
                  <wp:effectExtent l="0" t="0" r="381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6D3B8084"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23814008" wp14:editId="30823286">
                  <wp:extent cx="2922905" cy="10515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487E64" w14:paraId="1EADB591" w14:textId="77777777" w:rsidTr="00487E64">
        <w:trPr>
          <w:trHeight w:val="1524"/>
        </w:trPr>
        <w:tc>
          <w:tcPr>
            <w:tcW w:w="1591" w:type="dxa"/>
          </w:tcPr>
          <w:p w14:paraId="020E98DF" w14:textId="77777777" w:rsidR="00487E64" w:rsidRPr="00584E54" w:rsidRDefault="00487E64" w:rsidP="00487E64">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050B5FB5"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0DD8FA53" wp14:editId="58080C1B">
                  <wp:extent cx="2720340" cy="882650"/>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20635B2E"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47C54C5D" wp14:editId="770F5C7B">
                  <wp:extent cx="2922905" cy="86423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4253D455" w14:textId="77777777" w:rsidR="006506F7" w:rsidRDefault="006506F7" w:rsidP="00002496"/>
    <w:p w14:paraId="466B8E64" w14:textId="77777777" w:rsidR="00F50734" w:rsidRPr="00002496" w:rsidRDefault="00F50734" w:rsidP="00002496"/>
    <w:p w14:paraId="54CF561F" w14:textId="3127B7EF" w:rsidR="00002496" w:rsidRDefault="00002496" w:rsidP="00002496"/>
    <w:p w14:paraId="5BC8090A" w14:textId="240FADD6" w:rsidR="00002496" w:rsidRDefault="00002496" w:rsidP="00002496"/>
    <w:p w14:paraId="088C9F1F" w14:textId="15C11A77" w:rsidR="00002496" w:rsidRDefault="00002496" w:rsidP="00002496"/>
    <w:p w14:paraId="6B6DBD57" w14:textId="22A45E80" w:rsidR="00BD40E2" w:rsidRDefault="00BD40E2" w:rsidP="00BD40E2">
      <w:r>
        <w:t xml:space="preserve">The below table shows </w:t>
      </w:r>
      <w:r w:rsidR="005351AA">
        <w:t xml:space="preserve">the </w:t>
      </w:r>
      <w:proofErr w:type="spellStart"/>
      <w:r>
        <w:t>NetworkX</w:t>
      </w:r>
      <w:proofErr w:type="spellEnd"/>
      <w:r>
        <w:t xml:space="preserve"> graph for the top 5 words from “</w:t>
      </w:r>
      <w:proofErr w:type="spellStart"/>
      <w:r>
        <w:t>lsimodel</w:t>
      </w:r>
      <w:proofErr w:type="spellEnd"/>
      <w:r>
        <w:t>” from 4 experiments.</w:t>
      </w:r>
    </w:p>
    <w:p w14:paraId="16CA2B32" w14:textId="77777777" w:rsidR="005351AA" w:rsidRDefault="005351AA" w:rsidP="00BD40E2"/>
    <w:p w14:paraId="3A88966D" w14:textId="413B7BB0" w:rsidR="0004644B" w:rsidRDefault="0004644B" w:rsidP="0004644B">
      <w:pPr>
        <w:pStyle w:val="Caption"/>
        <w:keepNext/>
      </w:pPr>
      <w:bookmarkStart w:id="30" w:name="_Toc79475188"/>
      <w:r>
        <w:t xml:space="preserve">Table </w:t>
      </w:r>
      <w:r w:rsidR="00676F25">
        <w:fldChar w:fldCharType="begin"/>
      </w:r>
      <w:r w:rsidR="00676F25">
        <w:instrText xml:space="preserve"> SEQ Table \* ARABIC </w:instrText>
      </w:r>
      <w:r w:rsidR="00676F25">
        <w:fldChar w:fldCharType="separate"/>
      </w:r>
      <w:r>
        <w:rPr>
          <w:noProof/>
        </w:rPr>
        <w:t>4</w:t>
      </w:r>
      <w:r w:rsidR="00676F25">
        <w:rPr>
          <w:noProof/>
        </w:rPr>
        <w:fldChar w:fldCharType="end"/>
      </w:r>
      <w:r>
        <w:t xml:space="preserve"> WordNet results</w:t>
      </w:r>
      <w:bookmarkEnd w:id="30"/>
    </w:p>
    <w:tbl>
      <w:tblPr>
        <w:tblStyle w:val="TableGrid"/>
        <w:tblpPr w:leftFromText="180" w:rightFromText="180" w:vertAnchor="page" w:horzAnchor="margin" w:tblpXSpec="center" w:tblpY="3010"/>
        <w:tblW w:w="10343" w:type="dxa"/>
        <w:tblLayout w:type="fixed"/>
        <w:tblLook w:val="04E0" w:firstRow="1" w:lastRow="1" w:firstColumn="1" w:lastColumn="0" w:noHBand="0" w:noVBand="1"/>
      </w:tblPr>
      <w:tblGrid>
        <w:gridCol w:w="1965"/>
        <w:gridCol w:w="4267"/>
        <w:gridCol w:w="4111"/>
      </w:tblGrid>
      <w:tr w:rsidR="0016488F" w:rsidRPr="009400BC" w14:paraId="43375401" w14:textId="77777777" w:rsidTr="0004644B">
        <w:trPr>
          <w:trHeight w:val="367"/>
        </w:trPr>
        <w:tc>
          <w:tcPr>
            <w:tcW w:w="10343" w:type="dxa"/>
            <w:gridSpan w:val="3"/>
          </w:tcPr>
          <w:p w14:paraId="3AED7892" w14:textId="19FE189B" w:rsidR="0016488F" w:rsidRPr="009400BC" w:rsidRDefault="0016488F" w:rsidP="0004644B">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16488F" w:rsidRPr="00911626" w14:paraId="0AE41DEE" w14:textId="77777777" w:rsidTr="0004644B">
        <w:trPr>
          <w:trHeight w:val="386"/>
        </w:trPr>
        <w:tc>
          <w:tcPr>
            <w:tcW w:w="1965" w:type="dxa"/>
          </w:tcPr>
          <w:p w14:paraId="7776D735" w14:textId="77777777" w:rsidR="0016488F" w:rsidRDefault="002D556D" w:rsidP="0004644B">
            <w:pPr>
              <w:rPr>
                <w:rFonts w:cstheme="minorHAnsi"/>
                <w:b/>
                <w:bCs/>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p w14:paraId="3C9E7179" w14:textId="1B7F2338" w:rsidR="00203DF2" w:rsidRPr="0028591F" w:rsidRDefault="00203DF2" w:rsidP="0004644B">
            <w:pPr>
              <w:rPr>
                <w:b/>
                <w:bCs/>
              </w:rPr>
            </w:pPr>
          </w:p>
        </w:tc>
        <w:tc>
          <w:tcPr>
            <w:tcW w:w="4267" w:type="dxa"/>
          </w:tcPr>
          <w:p w14:paraId="2573F0E5" w14:textId="77777777" w:rsidR="0016488F" w:rsidRPr="00911626" w:rsidRDefault="0016488F" w:rsidP="0004644B">
            <w:pPr>
              <w:rPr>
                <w:b/>
                <w:bCs/>
              </w:rPr>
            </w:pPr>
            <w:r w:rsidRPr="00911626">
              <w:rPr>
                <w:b/>
                <w:bCs/>
              </w:rPr>
              <w:t>law-texts-all.txt</w:t>
            </w:r>
          </w:p>
        </w:tc>
        <w:tc>
          <w:tcPr>
            <w:tcW w:w="4111" w:type="dxa"/>
          </w:tcPr>
          <w:p w14:paraId="6BED5509" w14:textId="77777777" w:rsidR="0016488F" w:rsidRPr="00911626" w:rsidRDefault="0016488F" w:rsidP="0004644B">
            <w:pPr>
              <w:rPr>
                <w:b/>
                <w:bCs/>
              </w:rPr>
            </w:pPr>
            <w:r w:rsidRPr="00911626">
              <w:rPr>
                <w:b/>
                <w:bCs/>
              </w:rPr>
              <w:t>non-law-all.txt</w:t>
            </w:r>
          </w:p>
        </w:tc>
      </w:tr>
      <w:tr w:rsidR="0016488F" w14:paraId="650C930A" w14:textId="77777777" w:rsidTr="0004644B">
        <w:trPr>
          <w:trHeight w:val="367"/>
        </w:trPr>
        <w:tc>
          <w:tcPr>
            <w:tcW w:w="1965" w:type="dxa"/>
          </w:tcPr>
          <w:p w14:paraId="6C5CD70D" w14:textId="77777777" w:rsidR="0016488F" w:rsidRPr="0028591F" w:rsidRDefault="0016488F" w:rsidP="0004644B">
            <w:pPr>
              <w:pStyle w:val="ListParagraph"/>
              <w:numPr>
                <w:ilvl w:val="0"/>
                <w:numId w:val="6"/>
              </w:numPr>
              <w:rPr>
                <w:b/>
                <w:bCs/>
              </w:rPr>
            </w:pPr>
            <w:r w:rsidRPr="0028591F">
              <w:rPr>
                <w:b/>
                <w:bCs/>
              </w:rPr>
              <w:t>Article level (4|4)</w:t>
            </w:r>
          </w:p>
        </w:tc>
        <w:tc>
          <w:tcPr>
            <w:tcW w:w="4267" w:type="dxa"/>
          </w:tcPr>
          <w:p w14:paraId="40B2F247" w14:textId="77777777" w:rsidR="0016488F" w:rsidRDefault="0016488F" w:rsidP="0004644B">
            <w:r>
              <w:rPr>
                <w:noProof/>
              </w:rPr>
              <w:drawing>
                <wp:inline distT="0" distB="0" distL="0" distR="0" wp14:anchorId="0257D98D" wp14:editId="7F4195B0">
                  <wp:extent cx="2572385" cy="17151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572385" cy="1715135"/>
                          </a:xfrm>
                          <a:prstGeom prst="rect">
                            <a:avLst/>
                          </a:prstGeom>
                          <a:noFill/>
                          <a:ln>
                            <a:noFill/>
                          </a:ln>
                        </pic:spPr>
                      </pic:pic>
                    </a:graphicData>
                  </a:graphic>
                </wp:inline>
              </w:drawing>
            </w:r>
          </w:p>
        </w:tc>
        <w:tc>
          <w:tcPr>
            <w:tcW w:w="4111" w:type="dxa"/>
          </w:tcPr>
          <w:p w14:paraId="2C055EA4" w14:textId="77777777" w:rsidR="0016488F" w:rsidRDefault="0016488F" w:rsidP="0004644B">
            <w:r>
              <w:rPr>
                <w:noProof/>
              </w:rPr>
              <w:drawing>
                <wp:inline distT="0" distB="0" distL="0" distR="0" wp14:anchorId="12188C3C" wp14:editId="52C8979D">
                  <wp:extent cx="2473325" cy="1545590"/>
                  <wp:effectExtent l="0" t="0" r="317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r w:rsidR="0016488F" w14:paraId="38A48136" w14:textId="77777777" w:rsidTr="0004644B">
        <w:trPr>
          <w:trHeight w:val="386"/>
        </w:trPr>
        <w:tc>
          <w:tcPr>
            <w:tcW w:w="1965" w:type="dxa"/>
          </w:tcPr>
          <w:p w14:paraId="2E71E231" w14:textId="77777777" w:rsidR="0016488F" w:rsidRPr="0028591F" w:rsidRDefault="0016488F" w:rsidP="0004644B">
            <w:pPr>
              <w:pStyle w:val="ListParagraph"/>
              <w:numPr>
                <w:ilvl w:val="0"/>
                <w:numId w:val="6"/>
              </w:numPr>
              <w:rPr>
                <w:b/>
                <w:bCs/>
              </w:rPr>
            </w:pPr>
            <w:r w:rsidRPr="0028591F">
              <w:rPr>
                <w:b/>
                <w:bCs/>
              </w:rPr>
              <w:t>2-3 paragraphs</w:t>
            </w:r>
          </w:p>
        </w:tc>
        <w:tc>
          <w:tcPr>
            <w:tcW w:w="4267" w:type="dxa"/>
          </w:tcPr>
          <w:p w14:paraId="61FF396E" w14:textId="77777777" w:rsidR="0016488F" w:rsidRDefault="0016488F" w:rsidP="0004644B">
            <w:pPr>
              <w:pStyle w:val="HTMLPreformatted"/>
              <w:shd w:val="clear" w:color="auto" w:fill="FFFFFF"/>
              <w:wordWrap w:val="0"/>
              <w:textAlignment w:val="baseline"/>
            </w:pPr>
            <w:r>
              <w:rPr>
                <w:noProof/>
              </w:rPr>
              <w:drawing>
                <wp:inline distT="0" distB="0" distL="0" distR="0" wp14:anchorId="746D3640" wp14:editId="1CC73BC0">
                  <wp:extent cx="2572385" cy="16078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572385" cy="1607820"/>
                          </a:xfrm>
                          <a:prstGeom prst="rect">
                            <a:avLst/>
                          </a:prstGeom>
                          <a:noFill/>
                          <a:ln>
                            <a:noFill/>
                          </a:ln>
                        </pic:spPr>
                      </pic:pic>
                    </a:graphicData>
                  </a:graphic>
                </wp:inline>
              </w:drawing>
            </w:r>
          </w:p>
        </w:tc>
        <w:tc>
          <w:tcPr>
            <w:tcW w:w="4111" w:type="dxa"/>
          </w:tcPr>
          <w:p w14:paraId="174B23AE" w14:textId="77777777" w:rsidR="0016488F" w:rsidRDefault="0016488F" w:rsidP="0004644B">
            <w:pPr>
              <w:pStyle w:val="HTMLPreformatted"/>
              <w:shd w:val="clear" w:color="auto" w:fill="FFFFFF"/>
              <w:wordWrap w:val="0"/>
              <w:textAlignment w:val="baseline"/>
            </w:pPr>
            <w:r>
              <w:rPr>
                <w:noProof/>
              </w:rPr>
              <w:drawing>
                <wp:inline distT="0" distB="0" distL="0" distR="0" wp14:anchorId="224BEA07" wp14:editId="555DC7A3">
                  <wp:extent cx="2473325" cy="1545590"/>
                  <wp:effectExtent l="0" t="0" r="317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r w:rsidR="0016488F" w14:paraId="52B845BA" w14:textId="77777777" w:rsidTr="0004644B">
        <w:trPr>
          <w:trHeight w:val="367"/>
        </w:trPr>
        <w:tc>
          <w:tcPr>
            <w:tcW w:w="1965" w:type="dxa"/>
          </w:tcPr>
          <w:p w14:paraId="19FDB489" w14:textId="77777777" w:rsidR="0016488F" w:rsidRPr="00584E54" w:rsidRDefault="0016488F" w:rsidP="0004644B">
            <w:pPr>
              <w:pStyle w:val="ListParagraph"/>
              <w:numPr>
                <w:ilvl w:val="0"/>
                <w:numId w:val="6"/>
              </w:numPr>
              <w:rPr>
                <w:b/>
                <w:bCs/>
              </w:rPr>
            </w:pPr>
            <w:r w:rsidRPr="00584E54">
              <w:rPr>
                <w:b/>
                <w:bCs/>
              </w:rPr>
              <w:t>Paragraph level (450|3038)</w:t>
            </w:r>
          </w:p>
        </w:tc>
        <w:tc>
          <w:tcPr>
            <w:tcW w:w="4267" w:type="dxa"/>
          </w:tcPr>
          <w:p w14:paraId="35039CEC" w14:textId="77777777" w:rsidR="0016488F" w:rsidRDefault="0016488F" w:rsidP="0004644B">
            <w:pPr>
              <w:pStyle w:val="HTMLPreformatted"/>
              <w:shd w:val="clear" w:color="auto" w:fill="FFFFFF"/>
              <w:wordWrap w:val="0"/>
              <w:textAlignment w:val="baseline"/>
            </w:pPr>
            <w:r>
              <w:rPr>
                <w:noProof/>
              </w:rPr>
              <w:drawing>
                <wp:inline distT="0" distB="0" distL="0" distR="0" wp14:anchorId="09C0A1CB" wp14:editId="5A453DB8">
                  <wp:extent cx="2572385" cy="150125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573650" cy="1501992"/>
                          </a:xfrm>
                          <a:prstGeom prst="rect">
                            <a:avLst/>
                          </a:prstGeom>
                          <a:noFill/>
                          <a:ln>
                            <a:noFill/>
                          </a:ln>
                        </pic:spPr>
                      </pic:pic>
                    </a:graphicData>
                  </a:graphic>
                </wp:inline>
              </w:drawing>
            </w:r>
          </w:p>
        </w:tc>
        <w:tc>
          <w:tcPr>
            <w:tcW w:w="4111" w:type="dxa"/>
          </w:tcPr>
          <w:p w14:paraId="66A7E991" w14:textId="77777777" w:rsidR="0016488F" w:rsidRDefault="0016488F" w:rsidP="0004644B">
            <w:pPr>
              <w:pStyle w:val="HTMLPreformatted"/>
              <w:shd w:val="clear" w:color="auto" w:fill="FFFFFF"/>
              <w:wordWrap w:val="0"/>
              <w:textAlignment w:val="baseline"/>
            </w:pPr>
            <w:r>
              <w:rPr>
                <w:noProof/>
              </w:rPr>
              <w:drawing>
                <wp:inline distT="0" distB="0" distL="0" distR="0" wp14:anchorId="5E106CE7" wp14:editId="372ED075">
                  <wp:extent cx="2473325" cy="1545590"/>
                  <wp:effectExtent l="0" t="0" r="317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bl>
    <w:p w14:paraId="5C8147CE" w14:textId="01B63BB2" w:rsidR="009B74DE" w:rsidRDefault="009B74DE" w:rsidP="00002496"/>
    <w:p w14:paraId="471CCA45" w14:textId="2D5DAA11" w:rsidR="00E33362" w:rsidRDefault="00E33362" w:rsidP="00002496"/>
    <w:p w14:paraId="7D520911" w14:textId="4F32C889" w:rsidR="0016488F" w:rsidRDefault="0016488F" w:rsidP="00002496"/>
    <w:p w14:paraId="6A44173E" w14:textId="513C9FCE" w:rsidR="0016488F" w:rsidRDefault="0016488F" w:rsidP="00002496"/>
    <w:p w14:paraId="1DCB8C76" w14:textId="1EE77CDD" w:rsidR="0016488F" w:rsidRDefault="0016488F" w:rsidP="00002496"/>
    <w:p w14:paraId="19970838" w14:textId="5222FB66" w:rsidR="0016488F" w:rsidRDefault="0016488F" w:rsidP="00002496"/>
    <w:p w14:paraId="23135498" w14:textId="37A10B35" w:rsidR="0016488F" w:rsidRDefault="0016488F" w:rsidP="00002496"/>
    <w:p w14:paraId="3837CEBD" w14:textId="58D38426" w:rsidR="0016488F" w:rsidRDefault="0016488F" w:rsidP="00002496"/>
    <w:p w14:paraId="6AF7CE2A" w14:textId="5FE0E2A3" w:rsidR="0016488F" w:rsidRDefault="0016488F" w:rsidP="00002496"/>
    <w:tbl>
      <w:tblPr>
        <w:tblStyle w:val="TableGrid"/>
        <w:tblpPr w:leftFromText="180" w:rightFromText="180" w:vertAnchor="page" w:horzAnchor="margin" w:tblpXSpec="center" w:tblpY="1860"/>
        <w:tblW w:w="11341" w:type="dxa"/>
        <w:tblLayout w:type="fixed"/>
        <w:tblLook w:val="04E0" w:firstRow="1" w:lastRow="1" w:firstColumn="1" w:lastColumn="0" w:noHBand="0" w:noVBand="1"/>
      </w:tblPr>
      <w:tblGrid>
        <w:gridCol w:w="2254"/>
        <w:gridCol w:w="2850"/>
        <w:gridCol w:w="3118"/>
        <w:gridCol w:w="3119"/>
      </w:tblGrid>
      <w:tr w:rsidR="00D04336" w:rsidRPr="00584E54" w14:paraId="720C4633" w14:textId="77777777" w:rsidTr="00203DF2">
        <w:trPr>
          <w:trHeight w:val="386"/>
        </w:trPr>
        <w:tc>
          <w:tcPr>
            <w:tcW w:w="11341" w:type="dxa"/>
            <w:gridSpan w:val="4"/>
          </w:tcPr>
          <w:p w14:paraId="3E0F751A" w14:textId="344B8571" w:rsidR="00D04336" w:rsidRPr="00584E54" w:rsidRDefault="00D04336" w:rsidP="00203DF2">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D04336" w14:paraId="07620A67" w14:textId="77777777" w:rsidTr="00203DF2">
        <w:trPr>
          <w:trHeight w:val="367"/>
        </w:trPr>
        <w:tc>
          <w:tcPr>
            <w:tcW w:w="2254" w:type="dxa"/>
          </w:tcPr>
          <w:p w14:paraId="0F4D172F" w14:textId="77777777" w:rsidR="00D04336" w:rsidRDefault="002D556D" w:rsidP="00203DF2">
            <w:pPr>
              <w:rPr>
                <w:rFonts w:cstheme="minorHAnsi"/>
                <w:b/>
                <w:bCs/>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p w14:paraId="5BEE17F9" w14:textId="05E3CD71" w:rsidR="00203DF2" w:rsidRDefault="00203DF2" w:rsidP="00203DF2"/>
        </w:tc>
        <w:tc>
          <w:tcPr>
            <w:tcW w:w="2850" w:type="dxa"/>
          </w:tcPr>
          <w:p w14:paraId="581A98A0" w14:textId="77777777" w:rsidR="00D04336" w:rsidRDefault="00D04336" w:rsidP="00203DF2">
            <w:r>
              <w:rPr>
                <w:b/>
                <w:bCs/>
              </w:rPr>
              <w:t>covid-science-small</w:t>
            </w:r>
            <w:r w:rsidRPr="00911626">
              <w:rPr>
                <w:b/>
                <w:bCs/>
              </w:rPr>
              <w:t>.txt</w:t>
            </w:r>
          </w:p>
        </w:tc>
        <w:tc>
          <w:tcPr>
            <w:tcW w:w="3118" w:type="dxa"/>
          </w:tcPr>
          <w:p w14:paraId="0F5E24EB" w14:textId="77777777" w:rsidR="00D04336" w:rsidRDefault="00D04336" w:rsidP="00203DF2">
            <w:r>
              <w:rPr>
                <w:b/>
                <w:bCs/>
              </w:rPr>
              <w:t>Covid-non-science-small</w:t>
            </w:r>
            <w:r w:rsidRPr="00911626">
              <w:rPr>
                <w:b/>
                <w:bCs/>
              </w:rPr>
              <w:t>.txt</w:t>
            </w:r>
          </w:p>
        </w:tc>
        <w:tc>
          <w:tcPr>
            <w:tcW w:w="3119" w:type="dxa"/>
          </w:tcPr>
          <w:p w14:paraId="29BB0957" w14:textId="77777777" w:rsidR="00D04336" w:rsidRDefault="00D04336" w:rsidP="00203DF2">
            <w:pPr>
              <w:rPr>
                <w:b/>
                <w:bCs/>
              </w:rPr>
            </w:pPr>
            <w:r>
              <w:rPr>
                <w:b/>
                <w:bCs/>
              </w:rPr>
              <w:t>Covid-psychology-small.txt</w:t>
            </w:r>
          </w:p>
        </w:tc>
      </w:tr>
      <w:tr w:rsidR="00D04336" w14:paraId="503C510F" w14:textId="77777777" w:rsidTr="00203DF2">
        <w:trPr>
          <w:trHeight w:val="386"/>
        </w:trPr>
        <w:tc>
          <w:tcPr>
            <w:tcW w:w="2254" w:type="dxa"/>
          </w:tcPr>
          <w:p w14:paraId="5735C2F2" w14:textId="77777777" w:rsidR="00D04336" w:rsidRDefault="00D04336" w:rsidP="00203DF2">
            <w:r w:rsidRPr="0028591F">
              <w:rPr>
                <w:b/>
                <w:bCs/>
              </w:rPr>
              <w:t>Article level (</w:t>
            </w:r>
            <w:r>
              <w:rPr>
                <w:b/>
                <w:bCs/>
              </w:rPr>
              <w:t>10</w:t>
            </w:r>
            <w:r w:rsidRPr="0028591F">
              <w:rPr>
                <w:b/>
                <w:bCs/>
              </w:rPr>
              <w:t>|</w:t>
            </w:r>
            <w:r>
              <w:rPr>
                <w:b/>
                <w:bCs/>
              </w:rPr>
              <w:t>10</w:t>
            </w:r>
            <w:r w:rsidRPr="0028591F">
              <w:rPr>
                <w:b/>
                <w:bCs/>
              </w:rPr>
              <w:t>)</w:t>
            </w:r>
          </w:p>
        </w:tc>
        <w:tc>
          <w:tcPr>
            <w:tcW w:w="2850" w:type="dxa"/>
          </w:tcPr>
          <w:p w14:paraId="44849A3A" w14:textId="77777777" w:rsidR="00D04336" w:rsidRDefault="00D04336" w:rsidP="00203DF2">
            <w:r>
              <w:rPr>
                <w:noProof/>
              </w:rPr>
              <w:drawing>
                <wp:inline distT="0" distB="0" distL="0" distR="0" wp14:anchorId="5B24E2E0" wp14:editId="31208152">
                  <wp:extent cx="1672590" cy="1115060"/>
                  <wp:effectExtent l="0" t="0" r="3810" b="889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Pr>
          <w:p w14:paraId="2E1D7485" w14:textId="77777777" w:rsidR="00D04336" w:rsidRDefault="00D04336" w:rsidP="00203DF2">
            <w:pPr>
              <w:pStyle w:val="HTMLPreformatted"/>
              <w:shd w:val="clear" w:color="auto" w:fill="FFFFFF"/>
              <w:wordWrap w:val="0"/>
              <w:textAlignment w:val="baseline"/>
            </w:pPr>
            <w:r>
              <w:rPr>
                <w:noProof/>
              </w:rPr>
              <w:drawing>
                <wp:inline distT="0" distB="0" distL="0" distR="0" wp14:anchorId="470DE761" wp14:editId="7B723DBD">
                  <wp:extent cx="1842770" cy="1151890"/>
                  <wp:effectExtent l="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3B0BD6CD"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68B78321" wp14:editId="632E7269">
                  <wp:extent cx="1843405" cy="1151890"/>
                  <wp:effectExtent l="0" t="0" r="444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D04336" w14:paraId="2A8BAC22" w14:textId="77777777" w:rsidTr="00203DF2">
        <w:trPr>
          <w:trHeight w:val="367"/>
        </w:trPr>
        <w:tc>
          <w:tcPr>
            <w:tcW w:w="2254" w:type="dxa"/>
          </w:tcPr>
          <w:p w14:paraId="34FE9D71" w14:textId="77777777" w:rsidR="00D04336" w:rsidRDefault="00D04336" w:rsidP="00203DF2">
            <w:r w:rsidRPr="0028591F">
              <w:rPr>
                <w:b/>
                <w:bCs/>
              </w:rPr>
              <w:t>2-3 paragraphs</w:t>
            </w:r>
          </w:p>
        </w:tc>
        <w:tc>
          <w:tcPr>
            <w:tcW w:w="2850" w:type="dxa"/>
          </w:tcPr>
          <w:p w14:paraId="26EACE98" w14:textId="77777777" w:rsidR="00D04336" w:rsidRDefault="00D04336" w:rsidP="00203DF2">
            <w:pPr>
              <w:pStyle w:val="HTMLPreformatted"/>
              <w:shd w:val="clear" w:color="auto" w:fill="FFFFFF"/>
              <w:wordWrap w:val="0"/>
              <w:textAlignment w:val="baseline"/>
            </w:pPr>
            <w:r>
              <w:rPr>
                <w:noProof/>
              </w:rPr>
              <w:drawing>
                <wp:inline distT="0" distB="0" distL="0" distR="0" wp14:anchorId="07E815CB" wp14:editId="6D98B295">
                  <wp:extent cx="1672590" cy="1045210"/>
                  <wp:effectExtent l="0" t="0" r="381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19046F31" w14:textId="77777777" w:rsidR="00D04336" w:rsidRDefault="00D04336" w:rsidP="00203DF2">
            <w:pPr>
              <w:pStyle w:val="HTMLPreformatted"/>
              <w:shd w:val="clear" w:color="auto" w:fill="FFFFFF"/>
              <w:wordWrap w:val="0"/>
              <w:textAlignment w:val="baseline"/>
            </w:pPr>
            <w:r>
              <w:rPr>
                <w:noProof/>
              </w:rPr>
              <w:drawing>
                <wp:inline distT="0" distB="0" distL="0" distR="0" wp14:anchorId="1607F3EB" wp14:editId="4A254687">
                  <wp:extent cx="1842770" cy="1151890"/>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5A2A79B3"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130F7FD0" wp14:editId="54A70F13">
                  <wp:extent cx="1843405" cy="115189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D04336" w14:paraId="6D208594" w14:textId="77777777" w:rsidTr="00203DF2">
        <w:trPr>
          <w:trHeight w:val="1614"/>
        </w:trPr>
        <w:tc>
          <w:tcPr>
            <w:tcW w:w="2254" w:type="dxa"/>
          </w:tcPr>
          <w:p w14:paraId="4B57619A" w14:textId="77777777" w:rsidR="00D04336" w:rsidRDefault="00D04336" w:rsidP="00203DF2">
            <w:r w:rsidRPr="00584E54">
              <w:rPr>
                <w:b/>
                <w:bCs/>
              </w:rPr>
              <w:t>Paragraph level (</w:t>
            </w:r>
            <w:r>
              <w:rPr>
                <w:b/>
                <w:bCs/>
              </w:rPr>
              <w:t>7401</w:t>
            </w:r>
            <w:r w:rsidRPr="00584E54">
              <w:rPr>
                <w:b/>
                <w:bCs/>
              </w:rPr>
              <w:t>|</w:t>
            </w:r>
            <w:r>
              <w:rPr>
                <w:b/>
                <w:bCs/>
              </w:rPr>
              <w:t>229</w:t>
            </w:r>
            <w:r w:rsidRPr="00584E54">
              <w:rPr>
                <w:b/>
                <w:bCs/>
              </w:rPr>
              <w:t>)</w:t>
            </w:r>
          </w:p>
        </w:tc>
        <w:tc>
          <w:tcPr>
            <w:tcW w:w="2850" w:type="dxa"/>
          </w:tcPr>
          <w:p w14:paraId="72483532" w14:textId="77777777" w:rsidR="00D04336" w:rsidRDefault="00D04336" w:rsidP="00203DF2">
            <w:pPr>
              <w:pStyle w:val="HTMLPreformatted"/>
              <w:shd w:val="clear" w:color="auto" w:fill="FFFFFF"/>
              <w:wordWrap w:val="0"/>
              <w:textAlignment w:val="baseline"/>
            </w:pPr>
            <w:r>
              <w:rPr>
                <w:noProof/>
              </w:rPr>
              <w:drawing>
                <wp:inline distT="0" distB="0" distL="0" distR="0" wp14:anchorId="27FA34CE" wp14:editId="44C881B3">
                  <wp:extent cx="1672590" cy="1045210"/>
                  <wp:effectExtent l="0" t="0" r="3810"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572DC0B7" w14:textId="77777777" w:rsidR="00D04336" w:rsidRDefault="00D04336" w:rsidP="00203DF2">
            <w:pPr>
              <w:pStyle w:val="HTMLPreformatted"/>
              <w:shd w:val="clear" w:color="auto" w:fill="FFFFFF"/>
              <w:wordWrap w:val="0"/>
              <w:textAlignment w:val="baseline"/>
            </w:pPr>
            <w:r>
              <w:rPr>
                <w:noProof/>
              </w:rPr>
              <w:drawing>
                <wp:inline distT="0" distB="0" distL="0" distR="0" wp14:anchorId="5B249913" wp14:editId="26116112">
                  <wp:extent cx="1842770" cy="1151890"/>
                  <wp:effectExtent l="0" t="0" r="508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11470892"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03C5A9FD" wp14:editId="5116F619">
                  <wp:extent cx="1843405" cy="1151890"/>
                  <wp:effectExtent l="0" t="0" r="444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163634D" w14:textId="44EC20AD" w:rsidR="0016488F" w:rsidRDefault="0016488F" w:rsidP="00002496"/>
    <w:p w14:paraId="31AE6F88" w14:textId="0BF9705A" w:rsidR="00203DF2" w:rsidRDefault="00203DF2" w:rsidP="00002496"/>
    <w:p w14:paraId="7B57EC28" w14:textId="0C99DDA0" w:rsidR="00203DF2" w:rsidRDefault="00203DF2" w:rsidP="00002496"/>
    <w:p w14:paraId="05D7F93A" w14:textId="4980DF17" w:rsidR="00203DF2" w:rsidRDefault="00203DF2" w:rsidP="00002496"/>
    <w:p w14:paraId="6FFB57F5" w14:textId="186A53B5" w:rsidR="00203DF2" w:rsidRDefault="00203DF2" w:rsidP="00002496"/>
    <w:p w14:paraId="421A0A6A" w14:textId="7C0E5F2B" w:rsidR="00203DF2" w:rsidRDefault="00203DF2" w:rsidP="00002496"/>
    <w:p w14:paraId="4E65EC95" w14:textId="3731E2A0" w:rsidR="00203DF2" w:rsidRDefault="00203DF2" w:rsidP="00002496"/>
    <w:p w14:paraId="0FCFED71" w14:textId="36D4CF4F" w:rsidR="00203DF2" w:rsidRDefault="00203DF2" w:rsidP="00002496"/>
    <w:p w14:paraId="1D21D993" w14:textId="36A4A802" w:rsidR="00203DF2" w:rsidRDefault="00203DF2" w:rsidP="00002496"/>
    <w:p w14:paraId="65CE12C4" w14:textId="2DB2D254" w:rsidR="00203DF2" w:rsidRDefault="00203DF2" w:rsidP="00002496"/>
    <w:p w14:paraId="403BB449" w14:textId="4D803135" w:rsidR="00203DF2" w:rsidRDefault="00203DF2" w:rsidP="00002496"/>
    <w:p w14:paraId="49EC8C2E" w14:textId="12CA96F5" w:rsidR="00203DF2" w:rsidRDefault="00203DF2" w:rsidP="00002496"/>
    <w:p w14:paraId="010DEB1B" w14:textId="0E0123D5" w:rsidR="00203DF2" w:rsidRDefault="00203DF2" w:rsidP="00002496"/>
    <w:p w14:paraId="5CC85E9F" w14:textId="0DE2E09B" w:rsidR="00203DF2" w:rsidRDefault="00203DF2" w:rsidP="00002496"/>
    <w:p w14:paraId="53CF4637" w14:textId="51C596C1" w:rsidR="00203DF2" w:rsidRDefault="00203DF2" w:rsidP="00002496"/>
    <w:p w14:paraId="24353DBC" w14:textId="298E240C" w:rsidR="00203DF2" w:rsidRDefault="00203DF2" w:rsidP="00002496"/>
    <w:p w14:paraId="4D09B687" w14:textId="08AC2E8A" w:rsidR="00203DF2" w:rsidRDefault="00203DF2" w:rsidP="00002496"/>
    <w:tbl>
      <w:tblPr>
        <w:tblStyle w:val="TableGrid"/>
        <w:tblpPr w:leftFromText="180" w:rightFromText="180" w:vertAnchor="page" w:horzAnchor="margin" w:tblpXSpec="center" w:tblpY="1947"/>
        <w:tblW w:w="11341" w:type="dxa"/>
        <w:tblLayout w:type="fixed"/>
        <w:tblLook w:val="04E0" w:firstRow="1" w:lastRow="1" w:firstColumn="1" w:lastColumn="0" w:noHBand="0" w:noVBand="1"/>
      </w:tblPr>
      <w:tblGrid>
        <w:gridCol w:w="2254"/>
        <w:gridCol w:w="2850"/>
        <w:gridCol w:w="3118"/>
        <w:gridCol w:w="3119"/>
      </w:tblGrid>
      <w:tr w:rsidR="00203DF2" w:rsidRPr="00584E54" w14:paraId="33A6A3CD" w14:textId="77777777" w:rsidTr="00203DF2">
        <w:trPr>
          <w:trHeight w:val="367"/>
        </w:trPr>
        <w:tc>
          <w:tcPr>
            <w:tcW w:w="11341" w:type="dxa"/>
            <w:gridSpan w:val="4"/>
          </w:tcPr>
          <w:p w14:paraId="18F96BBB" w14:textId="504B1DDC" w:rsidR="00203DF2" w:rsidRPr="00584E54" w:rsidRDefault="00203DF2" w:rsidP="00203DF2">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203DF2" w14:paraId="01CF31DA" w14:textId="77777777" w:rsidTr="00203DF2">
        <w:trPr>
          <w:trHeight w:val="367"/>
        </w:trPr>
        <w:tc>
          <w:tcPr>
            <w:tcW w:w="2254" w:type="dxa"/>
          </w:tcPr>
          <w:p w14:paraId="1AE6B229" w14:textId="77777777" w:rsidR="00203DF2" w:rsidRDefault="00203DF2" w:rsidP="00203DF2">
            <w:pPr>
              <w:rPr>
                <w:rFonts w:cstheme="minorHAnsi"/>
                <w:b/>
                <w:bCs/>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p w14:paraId="1F4D9BB3" w14:textId="77777777" w:rsidR="00203DF2" w:rsidRDefault="00203DF2" w:rsidP="00203DF2"/>
        </w:tc>
        <w:tc>
          <w:tcPr>
            <w:tcW w:w="2850" w:type="dxa"/>
          </w:tcPr>
          <w:p w14:paraId="7F5ADC78" w14:textId="77777777" w:rsidR="00203DF2" w:rsidRDefault="00203DF2" w:rsidP="00203DF2">
            <w:r>
              <w:rPr>
                <w:b/>
                <w:bCs/>
              </w:rPr>
              <w:t>covid-science</w:t>
            </w:r>
            <w:r w:rsidRPr="00911626">
              <w:rPr>
                <w:b/>
                <w:bCs/>
              </w:rPr>
              <w:t>.txt</w:t>
            </w:r>
          </w:p>
        </w:tc>
        <w:tc>
          <w:tcPr>
            <w:tcW w:w="3118" w:type="dxa"/>
          </w:tcPr>
          <w:p w14:paraId="5BC8DB82" w14:textId="77777777" w:rsidR="00203DF2" w:rsidRDefault="00203DF2" w:rsidP="00203DF2">
            <w:r>
              <w:rPr>
                <w:b/>
                <w:bCs/>
              </w:rPr>
              <w:t>Covid-non-science</w:t>
            </w:r>
            <w:r w:rsidRPr="00911626">
              <w:rPr>
                <w:b/>
                <w:bCs/>
              </w:rPr>
              <w:t>.txt</w:t>
            </w:r>
          </w:p>
        </w:tc>
        <w:tc>
          <w:tcPr>
            <w:tcW w:w="3119" w:type="dxa"/>
          </w:tcPr>
          <w:p w14:paraId="4399E411" w14:textId="77777777" w:rsidR="00203DF2" w:rsidRDefault="00203DF2" w:rsidP="00203DF2">
            <w:pPr>
              <w:rPr>
                <w:b/>
                <w:bCs/>
              </w:rPr>
            </w:pPr>
            <w:r>
              <w:rPr>
                <w:b/>
                <w:bCs/>
              </w:rPr>
              <w:t>Covid-psychology.txt</w:t>
            </w:r>
          </w:p>
        </w:tc>
      </w:tr>
      <w:tr w:rsidR="00203DF2" w14:paraId="08A5A90E" w14:textId="77777777" w:rsidTr="00203DF2">
        <w:trPr>
          <w:trHeight w:val="367"/>
        </w:trPr>
        <w:tc>
          <w:tcPr>
            <w:tcW w:w="2254" w:type="dxa"/>
          </w:tcPr>
          <w:p w14:paraId="04B82B3A" w14:textId="77777777" w:rsidR="00203DF2" w:rsidRDefault="00203DF2" w:rsidP="00203DF2">
            <w:r w:rsidRPr="0028591F">
              <w:rPr>
                <w:b/>
                <w:bCs/>
              </w:rPr>
              <w:t>Article level (</w:t>
            </w:r>
            <w:r>
              <w:rPr>
                <w:b/>
                <w:bCs/>
              </w:rPr>
              <w:t>20</w:t>
            </w:r>
            <w:r w:rsidRPr="0028591F">
              <w:rPr>
                <w:b/>
                <w:bCs/>
              </w:rPr>
              <w:t>|</w:t>
            </w:r>
            <w:r>
              <w:rPr>
                <w:b/>
                <w:bCs/>
              </w:rPr>
              <w:t>20</w:t>
            </w:r>
            <w:r w:rsidRPr="0028591F">
              <w:rPr>
                <w:b/>
                <w:bCs/>
              </w:rPr>
              <w:t>)</w:t>
            </w:r>
          </w:p>
        </w:tc>
        <w:tc>
          <w:tcPr>
            <w:tcW w:w="2850" w:type="dxa"/>
          </w:tcPr>
          <w:p w14:paraId="285EF7F0" w14:textId="77777777" w:rsidR="00203DF2" w:rsidRDefault="00203DF2" w:rsidP="00203DF2">
            <w:pPr>
              <w:pStyle w:val="HTMLPreformatted"/>
              <w:shd w:val="clear" w:color="auto" w:fill="FFFFFF"/>
              <w:wordWrap w:val="0"/>
              <w:textAlignment w:val="baseline"/>
            </w:pPr>
            <w:r>
              <w:rPr>
                <w:noProof/>
              </w:rPr>
              <w:drawing>
                <wp:inline distT="0" distB="0" distL="0" distR="0" wp14:anchorId="785BC00A" wp14:editId="72E32CBA">
                  <wp:extent cx="1672590" cy="1115060"/>
                  <wp:effectExtent l="0" t="0" r="381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Pr>
          <w:p w14:paraId="5E5A6E92" w14:textId="77777777" w:rsidR="00203DF2" w:rsidRDefault="00203DF2" w:rsidP="00203DF2">
            <w:pPr>
              <w:pStyle w:val="HTMLPreformatted"/>
              <w:shd w:val="clear" w:color="auto" w:fill="FFFFFF"/>
              <w:wordWrap w:val="0"/>
              <w:textAlignment w:val="baseline"/>
            </w:pPr>
            <w:r>
              <w:rPr>
                <w:noProof/>
              </w:rPr>
              <w:drawing>
                <wp:inline distT="0" distB="0" distL="0" distR="0" wp14:anchorId="1037C765" wp14:editId="46E92FDA">
                  <wp:extent cx="1842770" cy="1151890"/>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4E50B111"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7ADDA6F1" wp14:editId="245A6935">
                  <wp:extent cx="1843405" cy="1151890"/>
                  <wp:effectExtent l="0" t="0" r="444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03DF2" w14:paraId="21D0DD4E" w14:textId="77777777" w:rsidTr="00203DF2">
        <w:trPr>
          <w:trHeight w:val="367"/>
        </w:trPr>
        <w:tc>
          <w:tcPr>
            <w:tcW w:w="2254" w:type="dxa"/>
          </w:tcPr>
          <w:p w14:paraId="56532353" w14:textId="77777777" w:rsidR="00203DF2" w:rsidRDefault="00203DF2" w:rsidP="00203DF2">
            <w:r w:rsidRPr="0028591F">
              <w:rPr>
                <w:b/>
                <w:bCs/>
              </w:rPr>
              <w:t>2-3 paragraphs</w:t>
            </w:r>
          </w:p>
        </w:tc>
        <w:tc>
          <w:tcPr>
            <w:tcW w:w="2850" w:type="dxa"/>
          </w:tcPr>
          <w:p w14:paraId="4E7F0B8E" w14:textId="77777777" w:rsidR="00203DF2" w:rsidRDefault="00203DF2" w:rsidP="00203DF2">
            <w:pPr>
              <w:pStyle w:val="HTMLPreformatted"/>
              <w:shd w:val="clear" w:color="auto" w:fill="FFFFFF"/>
              <w:wordWrap w:val="0"/>
              <w:textAlignment w:val="baseline"/>
            </w:pPr>
            <w:r>
              <w:rPr>
                <w:noProof/>
              </w:rPr>
              <w:drawing>
                <wp:inline distT="0" distB="0" distL="0" distR="0" wp14:anchorId="3B82E142" wp14:editId="27087400">
                  <wp:extent cx="1672590" cy="1045210"/>
                  <wp:effectExtent l="0" t="0" r="381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7AEB2FB5" w14:textId="77777777" w:rsidR="00203DF2" w:rsidRDefault="00203DF2" w:rsidP="00203DF2">
            <w:pPr>
              <w:pStyle w:val="HTMLPreformatted"/>
              <w:shd w:val="clear" w:color="auto" w:fill="FFFFFF"/>
              <w:wordWrap w:val="0"/>
              <w:textAlignment w:val="baseline"/>
            </w:pPr>
            <w:r>
              <w:rPr>
                <w:noProof/>
              </w:rPr>
              <w:drawing>
                <wp:inline distT="0" distB="0" distL="0" distR="0" wp14:anchorId="0A56E15F" wp14:editId="4210A3EC">
                  <wp:extent cx="1842770" cy="1151890"/>
                  <wp:effectExtent l="0" t="0" r="508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2B922CE3"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136D673C" wp14:editId="671E1BBF">
                  <wp:extent cx="1843405" cy="1151890"/>
                  <wp:effectExtent l="0" t="0" r="444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03DF2" w14:paraId="0B05CB7A" w14:textId="77777777" w:rsidTr="00203DF2">
        <w:trPr>
          <w:trHeight w:val="367"/>
        </w:trPr>
        <w:tc>
          <w:tcPr>
            <w:tcW w:w="2254" w:type="dxa"/>
          </w:tcPr>
          <w:p w14:paraId="64C6AED5" w14:textId="77777777" w:rsidR="00203DF2" w:rsidRDefault="00203DF2" w:rsidP="00203DF2">
            <w:r w:rsidRPr="00584E54">
              <w:rPr>
                <w:b/>
                <w:bCs/>
              </w:rPr>
              <w:t>Paragraph level (</w:t>
            </w:r>
            <w:r>
              <w:rPr>
                <w:b/>
                <w:bCs/>
              </w:rPr>
              <w:t>14379</w:t>
            </w:r>
            <w:r w:rsidRPr="00584E54">
              <w:rPr>
                <w:b/>
                <w:bCs/>
              </w:rPr>
              <w:t>|</w:t>
            </w:r>
            <w:r>
              <w:rPr>
                <w:b/>
                <w:bCs/>
              </w:rPr>
              <w:t>387</w:t>
            </w:r>
            <w:r w:rsidRPr="00584E54">
              <w:rPr>
                <w:b/>
                <w:bCs/>
              </w:rPr>
              <w:t>)</w:t>
            </w:r>
          </w:p>
        </w:tc>
        <w:tc>
          <w:tcPr>
            <w:tcW w:w="2850" w:type="dxa"/>
          </w:tcPr>
          <w:p w14:paraId="352E15BE" w14:textId="77777777" w:rsidR="00203DF2" w:rsidRDefault="00203DF2" w:rsidP="00203DF2">
            <w:pPr>
              <w:pStyle w:val="HTMLPreformatted"/>
              <w:shd w:val="clear" w:color="auto" w:fill="FFFFFF"/>
              <w:wordWrap w:val="0"/>
              <w:textAlignment w:val="baseline"/>
            </w:pPr>
            <w:r>
              <w:rPr>
                <w:noProof/>
              </w:rPr>
              <w:drawing>
                <wp:inline distT="0" distB="0" distL="0" distR="0" wp14:anchorId="091B5C03" wp14:editId="79A58899">
                  <wp:extent cx="1672590" cy="1045210"/>
                  <wp:effectExtent l="0" t="0" r="3810" b="254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4404F73C" w14:textId="77777777" w:rsidR="00203DF2" w:rsidRDefault="00203DF2" w:rsidP="00203DF2">
            <w:pPr>
              <w:pStyle w:val="HTMLPreformatted"/>
              <w:shd w:val="clear" w:color="auto" w:fill="FFFFFF"/>
              <w:wordWrap w:val="0"/>
              <w:textAlignment w:val="baseline"/>
            </w:pPr>
            <w:r>
              <w:rPr>
                <w:noProof/>
              </w:rPr>
              <w:drawing>
                <wp:inline distT="0" distB="0" distL="0" distR="0" wp14:anchorId="5E76478C" wp14:editId="7AA3AA56">
                  <wp:extent cx="1842770" cy="106452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43800" cy="1065120"/>
                          </a:xfrm>
                          <a:prstGeom prst="rect">
                            <a:avLst/>
                          </a:prstGeom>
                          <a:noFill/>
                          <a:ln>
                            <a:noFill/>
                          </a:ln>
                        </pic:spPr>
                      </pic:pic>
                    </a:graphicData>
                  </a:graphic>
                </wp:inline>
              </w:drawing>
            </w:r>
          </w:p>
        </w:tc>
        <w:tc>
          <w:tcPr>
            <w:tcW w:w="3119" w:type="dxa"/>
          </w:tcPr>
          <w:p w14:paraId="0D8D9124"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73CA9555" wp14:editId="3DCFD3E4">
                  <wp:extent cx="1843405" cy="1016758"/>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47400" cy="1018961"/>
                          </a:xfrm>
                          <a:prstGeom prst="rect">
                            <a:avLst/>
                          </a:prstGeom>
                          <a:noFill/>
                          <a:ln>
                            <a:noFill/>
                          </a:ln>
                        </pic:spPr>
                      </pic:pic>
                    </a:graphicData>
                  </a:graphic>
                </wp:inline>
              </w:drawing>
            </w:r>
          </w:p>
        </w:tc>
      </w:tr>
    </w:tbl>
    <w:p w14:paraId="50822146" w14:textId="2B435CAA" w:rsidR="00203DF2" w:rsidRDefault="00203DF2" w:rsidP="00002496"/>
    <w:p w14:paraId="52469E41" w14:textId="7A31FBCD" w:rsidR="00203DF2" w:rsidRDefault="00203DF2" w:rsidP="00002496"/>
    <w:p w14:paraId="6A95DFA8" w14:textId="12B2175C" w:rsidR="00203DF2" w:rsidRDefault="00203DF2" w:rsidP="00002496"/>
    <w:p w14:paraId="5536EA67" w14:textId="36CB6449" w:rsidR="00203DF2" w:rsidRDefault="00203DF2" w:rsidP="00002496"/>
    <w:p w14:paraId="33D30974" w14:textId="421E852D" w:rsidR="00203DF2" w:rsidRDefault="00203DF2" w:rsidP="00002496"/>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tbl>
      <w:tblPr>
        <w:tblStyle w:val="TableGrid"/>
        <w:tblpPr w:leftFromText="180" w:rightFromText="180" w:vertAnchor="page" w:horzAnchor="margin" w:tblpXSpec="center" w:tblpY="2140"/>
        <w:tblW w:w="10910" w:type="dxa"/>
        <w:tblLayout w:type="fixed"/>
        <w:tblLook w:val="04E0" w:firstRow="1" w:lastRow="1" w:firstColumn="1" w:lastColumn="0" w:noHBand="0" w:noVBand="1"/>
      </w:tblPr>
      <w:tblGrid>
        <w:gridCol w:w="1591"/>
        <w:gridCol w:w="4500"/>
        <w:gridCol w:w="4819"/>
      </w:tblGrid>
      <w:tr w:rsidR="00203DF2" w14:paraId="64FB45C1" w14:textId="77777777" w:rsidTr="005A0481">
        <w:trPr>
          <w:trHeight w:val="557"/>
        </w:trPr>
        <w:tc>
          <w:tcPr>
            <w:tcW w:w="10910" w:type="dxa"/>
            <w:gridSpan w:val="3"/>
          </w:tcPr>
          <w:p w14:paraId="2198261F" w14:textId="499777F3" w:rsidR="00203DF2" w:rsidRDefault="00203DF2" w:rsidP="005A0481">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203DF2" w14:paraId="443144EA" w14:textId="77777777" w:rsidTr="005A0481">
        <w:trPr>
          <w:trHeight w:val="426"/>
        </w:trPr>
        <w:tc>
          <w:tcPr>
            <w:tcW w:w="1591" w:type="dxa"/>
          </w:tcPr>
          <w:p w14:paraId="16AFFCCB" w14:textId="77777777" w:rsidR="00203DF2" w:rsidRPr="0028591F" w:rsidRDefault="00203DF2" w:rsidP="005A0481">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p>
        </w:tc>
        <w:tc>
          <w:tcPr>
            <w:tcW w:w="4500" w:type="dxa"/>
          </w:tcPr>
          <w:p w14:paraId="7881BF00" w14:textId="77777777" w:rsidR="00203DF2" w:rsidRDefault="00203DF2" w:rsidP="005A0481">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2489593D" w14:textId="77777777" w:rsidR="00203DF2" w:rsidRDefault="00203DF2" w:rsidP="005A0481">
            <w:pPr>
              <w:pStyle w:val="HTMLPreformatted"/>
              <w:shd w:val="clear" w:color="auto" w:fill="FFFFFF"/>
              <w:wordWrap w:val="0"/>
              <w:textAlignment w:val="baseline"/>
              <w:rPr>
                <w:noProof/>
              </w:rPr>
            </w:pPr>
            <w:r>
              <w:rPr>
                <w:b/>
                <w:bCs/>
              </w:rPr>
              <w:t>Covid-psychology-large</w:t>
            </w:r>
            <w:r w:rsidRPr="00911626">
              <w:rPr>
                <w:b/>
                <w:bCs/>
              </w:rPr>
              <w:t>.txt</w:t>
            </w:r>
          </w:p>
        </w:tc>
      </w:tr>
      <w:tr w:rsidR="00203DF2" w14:paraId="26DFE854" w14:textId="77777777" w:rsidTr="005A0481">
        <w:trPr>
          <w:trHeight w:val="2447"/>
        </w:trPr>
        <w:tc>
          <w:tcPr>
            <w:tcW w:w="1591" w:type="dxa"/>
          </w:tcPr>
          <w:p w14:paraId="312D90FD" w14:textId="77777777" w:rsidR="00203DF2" w:rsidRPr="00584E54" w:rsidRDefault="00203DF2" w:rsidP="005A0481">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3C1FF46E"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252667A4" wp14:editId="4D62B460">
                  <wp:extent cx="2720340" cy="1813560"/>
                  <wp:effectExtent l="0" t="0" r="381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819" w:type="dxa"/>
          </w:tcPr>
          <w:p w14:paraId="30F0F47B"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5EAEB0BF" wp14:editId="6EBF8279">
                  <wp:extent cx="2922905" cy="1826895"/>
                  <wp:effectExtent l="0" t="0" r="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r w:rsidR="00203DF2" w14:paraId="65E2154D" w14:textId="77777777" w:rsidTr="005A0481">
        <w:trPr>
          <w:trHeight w:val="2397"/>
        </w:trPr>
        <w:tc>
          <w:tcPr>
            <w:tcW w:w="1591" w:type="dxa"/>
          </w:tcPr>
          <w:p w14:paraId="76E0A997" w14:textId="77777777" w:rsidR="00203DF2" w:rsidRPr="00584E54" w:rsidRDefault="00203DF2" w:rsidP="005A0481">
            <w:pPr>
              <w:rPr>
                <w:b/>
                <w:bCs/>
              </w:rPr>
            </w:pPr>
            <w:r w:rsidRPr="0028591F">
              <w:rPr>
                <w:b/>
                <w:bCs/>
              </w:rPr>
              <w:t>2-3 paragraphs</w:t>
            </w:r>
          </w:p>
        </w:tc>
        <w:tc>
          <w:tcPr>
            <w:tcW w:w="4500" w:type="dxa"/>
          </w:tcPr>
          <w:p w14:paraId="23D70636"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43FD5C29" wp14:editId="69C562A4">
                  <wp:extent cx="2720340" cy="1700530"/>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20340" cy="1700530"/>
                          </a:xfrm>
                          <a:prstGeom prst="rect">
                            <a:avLst/>
                          </a:prstGeom>
                          <a:noFill/>
                          <a:ln>
                            <a:noFill/>
                          </a:ln>
                        </pic:spPr>
                      </pic:pic>
                    </a:graphicData>
                  </a:graphic>
                </wp:inline>
              </w:drawing>
            </w:r>
          </w:p>
        </w:tc>
        <w:tc>
          <w:tcPr>
            <w:tcW w:w="4819" w:type="dxa"/>
          </w:tcPr>
          <w:p w14:paraId="0B15FEF1"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54660DEF" wp14:editId="6A317A4A">
                  <wp:extent cx="2922905" cy="1826895"/>
                  <wp:effectExtent l="0" t="0" r="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r w:rsidR="00203DF2" w14:paraId="391992ED" w14:textId="77777777" w:rsidTr="005A0481">
        <w:trPr>
          <w:trHeight w:val="2398"/>
        </w:trPr>
        <w:tc>
          <w:tcPr>
            <w:tcW w:w="1591" w:type="dxa"/>
          </w:tcPr>
          <w:p w14:paraId="2D581C31" w14:textId="77777777" w:rsidR="00203DF2" w:rsidRPr="00584E54" w:rsidRDefault="00203DF2" w:rsidP="005A0481">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283E48E3"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072D5B61" wp14:editId="72173A54">
                  <wp:extent cx="2720340" cy="1700530"/>
                  <wp:effectExtent l="0" t="0" r="381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20340" cy="1700530"/>
                          </a:xfrm>
                          <a:prstGeom prst="rect">
                            <a:avLst/>
                          </a:prstGeom>
                          <a:noFill/>
                          <a:ln>
                            <a:noFill/>
                          </a:ln>
                        </pic:spPr>
                      </pic:pic>
                    </a:graphicData>
                  </a:graphic>
                </wp:inline>
              </w:drawing>
            </w:r>
          </w:p>
        </w:tc>
        <w:tc>
          <w:tcPr>
            <w:tcW w:w="4819" w:type="dxa"/>
          </w:tcPr>
          <w:p w14:paraId="787EF212"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00259B29" wp14:editId="3DBE2413">
                  <wp:extent cx="2922905" cy="1826895"/>
                  <wp:effectExtent l="0" t="0" r="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bl>
    <w:p w14:paraId="6010A47E" w14:textId="798351EF" w:rsidR="00203DF2" w:rsidRDefault="00203DF2" w:rsidP="00002496"/>
    <w:p w14:paraId="16CC27B6" w14:textId="77777777" w:rsidR="00B34EE6" w:rsidRDefault="00B34EE6" w:rsidP="00002496"/>
    <w:p w14:paraId="20612522" w14:textId="77777777" w:rsidR="00B34EE6" w:rsidRDefault="00B34EE6" w:rsidP="00002496"/>
    <w:p w14:paraId="577B7EBC" w14:textId="77777777" w:rsidR="00B34EE6" w:rsidRDefault="00B34EE6" w:rsidP="00002496"/>
    <w:p w14:paraId="6E91241B" w14:textId="77777777" w:rsidR="00B34EE6" w:rsidRDefault="00B34EE6" w:rsidP="00002496"/>
    <w:p w14:paraId="4C369D56" w14:textId="77777777" w:rsidR="00B34EE6" w:rsidRDefault="00B34EE6" w:rsidP="00002496"/>
    <w:p w14:paraId="10E8C950" w14:textId="77777777" w:rsidR="00B34EE6" w:rsidRDefault="00B34EE6" w:rsidP="00002496"/>
    <w:p w14:paraId="3CF940BB" w14:textId="2B5948BC" w:rsidR="00C97A75" w:rsidRDefault="00B34EE6" w:rsidP="00C97A75">
      <w:pPr>
        <w:pStyle w:val="Heading5"/>
      </w:pPr>
      <w:r>
        <w:t>4.6 statistic test</w:t>
      </w:r>
    </w:p>
    <w:p w14:paraId="1B482453" w14:textId="3D6D6FB9" w:rsidR="00144A0D" w:rsidRDefault="00144A0D" w:rsidP="00144A0D"/>
    <w:p w14:paraId="6309017C" w14:textId="77777777" w:rsidR="00144A0D" w:rsidRDefault="00144A0D" w:rsidP="00144A0D">
      <w:r>
        <w:t>Function for mantel test</w:t>
      </w:r>
    </w:p>
    <w:p w14:paraId="6B8AE463" w14:textId="77777777" w:rsidR="00144A0D" w:rsidRDefault="00144A0D" w:rsidP="00144A0D"/>
    <w:p w14:paraId="4A688AD9" w14:textId="77777777" w:rsidR="00144A0D" w:rsidRDefault="00144A0D" w:rsidP="00144A0D">
      <w:r>
        <w:rPr>
          <w:noProof/>
        </w:rPr>
        <w:drawing>
          <wp:inline distT="0" distB="0" distL="0" distR="0" wp14:anchorId="0FCB30C5" wp14:editId="011AAB4B">
            <wp:extent cx="5723890" cy="3455670"/>
            <wp:effectExtent l="0" t="0" r="0" b="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23890" cy="3455670"/>
                    </a:xfrm>
                    <a:prstGeom prst="rect">
                      <a:avLst/>
                    </a:prstGeom>
                    <a:noFill/>
                    <a:ln>
                      <a:noFill/>
                    </a:ln>
                  </pic:spPr>
                </pic:pic>
              </a:graphicData>
            </a:graphic>
          </wp:inline>
        </w:drawing>
      </w:r>
    </w:p>
    <w:p w14:paraId="27A37B6E" w14:textId="77777777" w:rsidR="00144A0D" w:rsidRDefault="00144A0D" w:rsidP="00144A0D">
      <w:r>
        <w:rPr>
          <w:noProof/>
        </w:rPr>
        <w:lastRenderedPageBreak/>
        <w:drawing>
          <wp:inline distT="0" distB="0" distL="0" distR="0" wp14:anchorId="772A18C9" wp14:editId="2505CE3C">
            <wp:extent cx="5723890" cy="3745230"/>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23890" cy="3745230"/>
                    </a:xfrm>
                    <a:prstGeom prst="rect">
                      <a:avLst/>
                    </a:prstGeom>
                    <a:noFill/>
                    <a:ln>
                      <a:noFill/>
                    </a:ln>
                  </pic:spPr>
                </pic:pic>
              </a:graphicData>
            </a:graphic>
          </wp:inline>
        </w:drawing>
      </w:r>
    </w:p>
    <w:p w14:paraId="1B656968" w14:textId="09C7FC44" w:rsidR="003E4DFE" w:rsidRDefault="00144A0D" w:rsidP="00144A0D">
      <w:r>
        <w:rPr>
          <w:noProof/>
        </w:rPr>
        <w:drawing>
          <wp:inline distT="0" distB="0" distL="0" distR="0" wp14:anchorId="6AC59282" wp14:editId="389286B4">
            <wp:extent cx="5732780" cy="127508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2780" cy="1275080"/>
                    </a:xfrm>
                    <a:prstGeom prst="rect">
                      <a:avLst/>
                    </a:prstGeom>
                    <a:noFill/>
                    <a:ln>
                      <a:noFill/>
                    </a:ln>
                  </pic:spPr>
                </pic:pic>
              </a:graphicData>
            </a:graphic>
          </wp:inline>
        </w:drawing>
      </w:r>
    </w:p>
    <w:p w14:paraId="58256517" w14:textId="77777777" w:rsidR="00846F56" w:rsidRDefault="00846F56" w:rsidP="00144A0D"/>
    <w:p w14:paraId="184C43BF" w14:textId="54739D0B" w:rsidR="003E4DFE" w:rsidRDefault="008121B9" w:rsidP="00261F98">
      <w:pPr>
        <w:pStyle w:val="Heading1"/>
      </w:pPr>
      <w:bookmarkStart w:id="31" w:name="_Toc85433961"/>
      <w:r>
        <w:t xml:space="preserve">Chapter 5 </w:t>
      </w:r>
      <w:r w:rsidR="00261F98">
        <w:t>Results:</w:t>
      </w:r>
      <w:bookmarkEnd w:id="31"/>
    </w:p>
    <w:p w14:paraId="308ABA31" w14:textId="77777777" w:rsidR="00EE5B36" w:rsidRDefault="00EE5B36" w:rsidP="00EE5B36">
      <w:r>
        <w:t>Mantel test results</w:t>
      </w:r>
    </w:p>
    <w:p w14:paraId="4BD327A4" w14:textId="77777777" w:rsidR="00AC179A" w:rsidRDefault="00AC179A" w:rsidP="00AC179A"/>
    <w:p w14:paraId="7EA4AAC5" w14:textId="77777777" w:rsidR="00AC179A" w:rsidRDefault="00AC179A" w:rsidP="00AC179A">
      <w:r>
        <w:t>mantel (X’, Y’)</w:t>
      </w:r>
    </w:p>
    <w:p w14:paraId="5515C36A" w14:textId="0AD097E9" w:rsidR="00EE5B36" w:rsidRDefault="00AC179A" w:rsidP="00EE5B36">
      <w:r>
        <w:tab/>
        <w:t>where X’, Y’ are pairwise distances between top words respectively</w:t>
      </w:r>
      <w:r>
        <w:t>.</w:t>
      </w:r>
    </w:p>
    <w:p w14:paraId="3EF69CA3" w14:textId="77777777" w:rsidR="00EE5B36" w:rsidRDefault="00EE5B36" w:rsidP="00EE5B36">
      <w:r>
        <w:t>X</w:t>
      </w:r>
      <w:r>
        <w:tab/>
      </w:r>
      <w:r>
        <w:tab/>
      </w:r>
      <w:r>
        <w:tab/>
        <w:t>Y</w:t>
      </w:r>
    </w:p>
    <w:p w14:paraId="15E3FEF8" w14:textId="77777777" w:rsidR="00EE5B36" w:rsidRDefault="00EE5B36" w:rsidP="00EE5B36">
      <w:r>
        <w:t>Law dataset</w:t>
      </w:r>
      <w:r>
        <w:tab/>
      </w:r>
      <w:r>
        <w:tab/>
        <w:t>Nonlaw dataset</w:t>
      </w:r>
    </w:p>
    <w:p w14:paraId="66B93D31" w14:textId="77777777" w:rsidR="00EE5B36" w:rsidRDefault="00EE5B36" w:rsidP="00EE5B36">
      <w:r>
        <w:t xml:space="preserve">Covid science </w:t>
      </w:r>
      <w:r>
        <w:tab/>
      </w:r>
      <w:r>
        <w:tab/>
        <w:t>Psychology (40 articles)</w:t>
      </w:r>
    </w:p>
    <w:p w14:paraId="6B6D7D7B" w14:textId="77777777" w:rsidR="00EE5B36" w:rsidRDefault="00EE5B36" w:rsidP="00EE5B36">
      <w:r>
        <w:t xml:space="preserve">Covid science </w:t>
      </w:r>
      <w:r>
        <w:tab/>
      </w:r>
      <w:r>
        <w:tab/>
        <w:t>Psychology (10 articles)</w:t>
      </w:r>
    </w:p>
    <w:p w14:paraId="6273BB1D" w14:textId="77777777" w:rsidR="00EE5B36" w:rsidRDefault="00EE5B36" w:rsidP="00EE5B36">
      <w:r>
        <w:t xml:space="preserve">Covid science </w:t>
      </w:r>
      <w:r>
        <w:tab/>
      </w:r>
      <w:r>
        <w:tab/>
        <w:t>Psychology (20 articles)</w:t>
      </w:r>
    </w:p>
    <w:p w14:paraId="64AD2687" w14:textId="77777777" w:rsidR="00EE5B36" w:rsidRDefault="00EE5B36" w:rsidP="00EE5B36"/>
    <w:p w14:paraId="61AC0173" w14:textId="77777777" w:rsidR="00EE5B36" w:rsidRDefault="00EE5B36" w:rsidP="00EE5B36">
      <w:pPr>
        <w:rPr>
          <w:u w:val="single"/>
        </w:rPr>
      </w:pPr>
      <w:r w:rsidRPr="0020418C">
        <w:rPr>
          <w:u w:val="single"/>
        </w:rPr>
        <w:lastRenderedPageBreak/>
        <w:t>Results generated from mantel test with 10 words network</w:t>
      </w:r>
      <w:r>
        <w:rPr>
          <w:u w:val="single"/>
        </w:rPr>
        <w:t xml:space="preserve"> and 20-word network</w:t>
      </w:r>
    </w:p>
    <w:p w14:paraId="1EC09503" w14:textId="77777777" w:rsidR="00EE5B36" w:rsidRDefault="00EE5B36" w:rsidP="00EE5B36">
      <w:pPr>
        <w:rPr>
          <w:u w:val="single"/>
        </w:rPr>
      </w:pPr>
    </w:p>
    <w:p w14:paraId="5D214DB5" w14:textId="77777777" w:rsidR="00EE5B36" w:rsidRDefault="00EE5B36" w:rsidP="00EE5B36">
      <w:r w:rsidRPr="00ED165A">
        <w:t>10-word network: By comparing Top 5 words from each dataset</w:t>
      </w:r>
    </w:p>
    <w:p w14:paraId="61AF0CBE" w14:textId="77777777" w:rsidR="00EE5B36" w:rsidRDefault="00EE5B36" w:rsidP="00EE5B36">
      <w:r>
        <w:t>2</w:t>
      </w:r>
      <w:r w:rsidRPr="00ED165A">
        <w:t xml:space="preserve">0-word network: By comparing Top </w:t>
      </w:r>
      <w:r>
        <w:t>10</w:t>
      </w:r>
      <w:r w:rsidRPr="00ED165A">
        <w:t xml:space="preserve"> words from each datase</w:t>
      </w:r>
      <w:r>
        <w:t>t</w:t>
      </w:r>
    </w:p>
    <w:p w14:paraId="1388B5C2" w14:textId="77777777" w:rsidR="00EE5B36" w:rsidRDefault="00EE5B36" w:rsidP="00EE5B36"/>
    <w:p w14:paraId="7EB19A0E" w14:textId="77777777" w:rsidR="00EE5B36" w:rsidRPr="00ED165A" w:rsidRDefault="00EE5B36" w:rsidP="00EE5B36"/>
    <w:p w14:paraId="7E700F55" w14:textId="77777777" w:rsidR="00EE5B36" w:rsidRPr="00503A5A" w:rsidRDefault="00EE5B36" w:rsidP="00EE5B36">
      <w:r>
        <w:t>Mantel-Test for Law and Non-Law datasets (4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4187422" w14:textId="77777777" w:rsidTr="003F3FDB">
        <w:tc>
          <w:tcPr>
            <w:tcW w:w="1288" w:type="dxa"/>
            <w:vMerge w:val="restart"/>
          </w:tcPr>
          <w:p w14:paraId="2C0920A6" w14:textId="77777777" w:rsidR="00EE5B36" w:rsidRDefault="00EE5B36" w:rsidP="003F3FDB">
            <w:r>
              <w:t>Mantel Test</w:t>
            </w:r>
          </w:p>
        </w:tc>
        <w:tc>
          <w:tcPr>
            <w:tcW w:w="3864" w:type="dxa"/>
            <w:gridSpan w:val="3"/>
          </w:tcPr>
          <w:p w14:paraId="75364204" w14:textId="77777777" w:rsidR="00EE5B36" w:rsidRDefault="00EE5B36" w:rsidP="003F3FDB">
            <w:pPr>
              <w:jc w:val="center"/>
            </w:pPr>
            <w:r>
              <w:t>10-word network</w:t>
            </w:r>
          </w:p>
        </w:tc>
        <w:tc>
          <w:tcPr>
            <w:tcW w:w="3864" w:type="dxa"/>
            <w:gridSpan w:val="3"/>
          </w:tcPr>
          <w:p w14:paraId="3D8F78C2" w14:textId="77777777" w:rsidR="00EE5B36" w:rsidRDefault="00EE5B36" w:rsidP="003F3FDB">
            <w:pPr>
              <w:jc w:val="center"/>
            </w:pPr>
            <w:r>
              <w:t>20-word network</w:t>
            </w:r>
          </w:p>
        </w:tc>
      </w:tr>
      <w:tr w:rsidR="00EE5B36" w14:paraId="7A47B1F0" w14:textId="77777777" w:rsidTr="003F3FDB">
        <w:tc>
          <w:tcPr>
            <w:tcW w:w="1288" w:type="dxa"/>
            <w:vMerge/>
          </w:tcPr>
          <w:p w14:paraId="792C0507" w14:textId="77777777" w:rsidR="00EE5B36" w:rsidRDefault="00EE5B36" w:rsidP="003F3FDB"/>
        </w:tc>
        <w:tc>
          <w:tcPr>
            <w:tcW w:w="1288" w:type="dxa"/>
          </w:tcPr>
          <w:p w14:paraId="28C9E517" w14:textId="77777777" w:rsidR="00EE5B36" w:rsidRDefault="00EE5B36" w:rsidP="003F3FDB">
            <w:r>
              <w:t>r</w:t>
            </w:r>
          </w:p>
        </w:tc>
        <w:tc>
          <w:tcPr>
            <w:tcW w:w="1288" w:type="dxa"/>
          </w:tcPr>
          <w:p w14:paraId="64666D75" w14:textId="77777777" w:rsidR="00EE5B36" w:rsidRDefault="00EE5B36" w:rsidP="003F3FDB">
            <w:r>
              <w:t>p-value</w:t>
            </w:r>
          </w:p>
        </w:tc>
        <w:tc>
          <w:tcPr>
            <w:tcW w:w="1288" w:type="dxa"/>
          </w:tcPr>
          <w:p w14:paraId="488213FE" w14:textId="77777777" w:rsidR="00EE5B36" w:rsidRDefault="00EE5B36" w:rsidP="003F3FDB">
            <w:r>
              <w:t>Z-score</w:t>
            </w:r>
          </w:p>
        </w:tc>
        <w:tc>
          <w:tcPr>
            <w:tcW w:w="1288" w:type="dxa"/>
          </w:tcPr>
          <w:p w14:paraId="4145E618" w14:textId="77777777" w:rsidR="00EE5B36" w:rsidRDefault="00EE5B36" w:rsidP="003F3FDB">
            <w:r>
              <w:t>r</w:t>
            </w:r>
          </w:p>
        </w:tc>
        <w:tc>
          <w:tcPr>
            <w:tcW w:w="1288" w:type="dxa"/>
          </w:tcPr>
          <w:p w14:paraId="3198F2FF" w14:textId="77777777" w:rsidR="00EE5B36" w:rsidRDefault="00EE5B36" w:rsidP="003F3FDB">
            <w:r>
              <w:t>p-value</w:t>
            </w:r>
          </w:p>
        </w:tc>
        <w:tc>
          <w:tcPr>
            <w:tcW w:w="1288" w:type="dxa"/>
          </w:tcPr>
          <w:p w14:paraId="53AEF707" w14:textId="77777777" w:rsidR="00EE5B36" w:rsidRDefault="00EE5B36" w:rsidP="003F3FDB">
            <w:r>
              <w:t>z-score</w:t>
            </w:r>
          </w:p>
        </w:tc>
      </w:tr>
      <w:tr w:rsidR="00EE5B36" w14:paraId="5A0445E7" w14:textId="77777777" w:rsidTr="003F3FDB">
        <w:tc>
          <w:tcPr>
            <w:tcW w:w="1288" w:type="dxa"/>
          </w:tcPr>
          <w:p w14:paraId="2B8241B2" w14:textId="77777777" w:rsidR="00EE5B36" w:rsidRDefault="00EE5B36" w:rsidP="003F3FDB">
            <w:r>
              <w:t>Article Level</w:t>
            </w:r>
          </w:p>
        </w:tc>
        <w:tc>
          <w:tcPr>
            <w:tcW w:w="1288" w:type="dxa"/>
          </w:tcPr>
          <w:p w14:paraId="3F1F06BB"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24520F33" w14:textId="77777777" w:rsidR="00EE5B36" w:rsidRDefault="00EE5B36" w:rsidP="003F3FDB"/>
        </w:tc>
        <w:tc>
          <w:tcPr>
            <w:tcW w:w="1288" w:type="dxa"/>
          </w:tcPr>
          <w:p w14:paraId="7B1DD424"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42606742" w14:textId="77777777" w:rsidR="00EE5B36" w:rsidRDefault="00EE5B36" w:rsidP="003F3FDB"/>
        </w:tc>
        <w:tc>
          <w:tcPr>
            <w:tcW w:w="1288" w:type="dxa"/>
          </w:tcPr>
          <w:p w14:paraId="07662453"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748C335B" w14:textId="77777777" w:rsidR="00EE5B36" w:rsidRDefault="00EE5B36" w:rsidP="003F3FDB"/>
        </w:tc>
        <w:tc>
          <w:tcPr>
            <w:tcW w:w="1288" w:type="dxa"/>
          </w:tcPr>
          <w:p w14:paraId="419B1488"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2178</w:t>
            </w:r>
          </w:p>
          <w:p w14:paraId="756F8397" w14:textId="77777777" w:rsidR="00EE5B36" w:rsidRDefault="00EE5B36" w:rsidP="003F3FDB"/>
        </w:tc>
        <w:tc>
          <w:tcPr>
            <w:tcW w:w="1288" w:type="dxa"/>
          </w:tcPr>
          <w:p w14:paraId="52181E0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489</w:t>
            </w:r>
          </w:p>
          <w:p w14:paraId="0245F600" w14:textId="77777777" w:rsidR="00EE5B36" w:rsidRDefault="00EE5B36" w:rsidP="003F3FDB"/>
        </w:tc>
        <w:tc>
          <w:tcPr>
            <w:tcW w:w="1288" w:type="dxa"/>
          </w:tcPr>
          <w:p w14:paraId="50FB1B9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06275</w:t>
            </w:r>
          </w:p>
          <w:p w14:paraId="4C5E5589" w14:textId="77777777" w:rsidR="00EE5B36" w:rsidRDefault="00EE5B36" w:rsidP="003F3FDB"/>
        </w:tc>
      </w:tr>
      <w:tr w:rsidR="00EE5B36" w14:paraId="27F51597" w14:textId="77777777" w:rsidTr="003F3FDB">
        <w:tc>
          <w:tcPr>
            <w:tcW w:w="1288" w:type="dxa"/>
          </w:tcPr>
          <w:p w14:paraId="70FAA6A7" w14:textId="77777777" w:rsidR="00EE5B36" w:rsidRDefault="00EE5B36" w:rsidP="003F3FDB">
            <w:r>
              <w:t>2-3 Paragraphs</w:t>
            </w:r>
          </w:p>
        </w:tc>
        <w:tc>
          <w:tcPr>
            <w:tcW w:w="1288" w:type="dxa"/>
          </w:tcPr>
          <w:p w14:paraId="5AD8388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33FE31A5" w14:textId="77777777" w:rsidR="00EE5B36" w:rsidRDefault="00EE5B36" w:rsidP="003F3FDB"/>
        </w:tc>
        <w:tc>
          <w:tcPr>
            <w:tcW w:w="1288" w:type="dxa"/>
          </w:tcPr>
          <w:p w14:paraId="39C3582A"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161A1934" w14:textId="77777777" w:rsidR="00EE5B36" w:rsidRDefault="00EE5B36" w:rsidP="003F3FDB"/>
        </w:tc>
        <w:tc>
          <w:tcPr>
            <w:tcW w:w="1288" w:type="dxa"/>
          </w:tcPr>
          <w:p w14:paraId="0245A07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442A5830" w14:textId="77777777" w:rsidR="00EE5B36" w:rsidRDefault="00EE5B36" w:rsidP="003F3FDB"/>
        </w:tc>
        <w:tc>
          <w:tcPr>
            <w:tcW w:w="1288" w:type="dxa"/>
          </w:tcPr>
          <w:p w14:paraId="27860A8C"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06725</w:t>
            </w:r>
          </w:p>
          <w:p w14:paraId="5C4F76EC" w14:textId="77777777" w:rsidR="00EE5B36" w:rsidRDefault="00EE5B36" w:rsidP="003F3FDB"/>
        </w:tc>
        <w:tc>
          <w:tcPr>
            <w:tcW w:w="1288" w:type="dxa"/>
          </w:tcPr>
          <w:p w14:paraId="6F92224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282</w:t>
            </w:r>
          </w:p>
          <w:p w14:paraId="543B2416" w14:textId="77777777" w:rsidR="00EE5B36" w:rsidRDefault="00EE5B36" w:rsidP="003F3FDB"/>
        </w:tc>
        <w:tc>
          <w:tcPr>
            <w:tcW w:w="1288" w:type="dxa"/>
          </w:tcPr>
          <w:p w14:paraId="7BE455B4"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40405</w:t>
            </w:r>
          </w:p>
          <w:p w14:paraId="01B8C1F2" w14:textId="77777777" w:rsidR="00EE5B36" w:rsidRDefault="00EE5B36" w:rsidP="003F3FDB"/>
        </w:tc>
      </w:tr>
      <w:tr w:rsidR="00EE5B36" w14:paraId="55138DF4" w14:textId="77777777" w:rsidTr="003F3FDB">
        <w:tc>
          <w:tcPr>
            <w:tcW w:w="1288" w:type="dxa"/>
          </w:tcPr>
          <w:p w14:paraId="004A0FF0" w14:textId="77777777" w:rsidR="00EE5B36" w:rsidRDefault="00EE5B36" w:rsidP="003F3FDB">
            <w:r>
              <w:t>Paragraph level</w:t>
            </w:r>
          </w:p>
        </w:tc>
        <w:tc>
          <w:tcPr>
            <w:tcW w:w="1288" w:type="dxa"/>
          </w:tcPr>
          <w:p w14:paraId="345218A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4C883D18" w14:textId="77777777" w:rsidR="00EE5B36" w:rsidRDefault="00EE5B36" w:rsidP="003F3FDB"/>
        </w:tc>
        <w:tc>
          <w:tcPr>
            <w:tcW w:w="1288" w:type="dxa"/>
          </w:tcPr>
          <w:p w14:paraId="219CB110"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13418982" w14:textId="77777777" w:rsidR="00EE5B36" w:rsidRDefault="00EE5B36" w:rsidP="003F3FDB"/>
        </w:tc>
        <w:tc>
          <w:tcPr>
            <w:tcW w:w="1288" w:type="dxa"/>
          </w:tcPr>
          <w:p w14:paraId="5444F9C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w:t>
            </w:r>
          </w:p>
          <w:p w14:paraId="752EE796" w14:textId="77777777" w:rsidR="00EE5B36" w:rsidRDefault="00EE5B36" w:rsidP="003F3FDB"/>
        </w:tc>
        <w:tc>
          <w:tcPr>
            <w:tcW w:w="1288" w:type="dxa"/>
          </w:tcPr>
          <w:p w14:paraId="23774A59"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1741</w:t>
            </w:r>
          </w:p>
          <w:p w14:paraId="326BFEB1" w14:textId="77777777" w:rsidR="00EE5B36" w:rsidRDefault="00EE5B36" w:rsidP="003F3FDB"/>
        </w:tc>
        <w:tc>
          <w:tcPr>
            <w:tcW w:w="1288" w:type="dxa"/>
          </w:tcPr>
          <w:p w14:paraId="7416954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9493</w:t>
            </w:r>
          </w:p>
          <w:p w14:paraId="2169C1DA" w14:textId="77777777" w:rsidR="00EE5B36" w:rsidRDefault="00EE5B36" w:rsidP="003F3FDB"/>
        </w:tc>
        <w:tc>
          <w:tcPr>
            <w:tcW w:w="1288" w:type="dxa"/>
          </w:tcPr>
          <w:p w14:paraId="713E81D0"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71181</w:t>
            </w:r>
          </w:p>
          <w:p w14:paraId="0606FC8E" w14:textId="77777777" w:rsidR="00EE5B36" w:rsidRDefault="00EE5B36" w:rsidP="003F3FDB"/>
        </w:tc>
      </w:tr>
    </w:tbl>
    <w:p w14:paraId="6A39B696" w14:textId="77777777" w:rsidR="00EE5B36" w:rsidRDefault="00EE5B36" w:rsidP="00EE5B36"/>
    <w:p w14:paraId="431E7661" w14:textId="77777777" w:rsidR="00EE5B36" w:rsidRDefault="00EE5B36" w:rsidP="00EE5B36"/>
    <w:p w14:paraId="02B03192" w14:textId="77777777" w:rsidR="00EE5B36" w:rsidRDefault="00EE5B36" w:rsidP="00EE5B36">
      <w:r>
        <w:t>Mantel test for science – psychology (1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04CCEF0" w14:textId="77777777" w:rsidTr="003F3FDB">
        <w:tc>
          <w:tcPr>
            <w:tcW w:w="1288" w:type="dxa"/>
            <w:vMerge w:val="restart"/>
          </w:tcPr>
          <w:p w14:paraId="3C6A68B5" w14:textId="77777777" w:rsidR="00EE5B36" w:rsidRDefault="00EE5B36" w:rsidP="003F3FDB">
            <w:r>
              <w:t>Mantel Test</w:t>
            </w:r>
          </w:p>
        </w:tc>
        <w:tc>
          <w:tcPr>
            <w:tcW w:w="3864" w:type="dxa"/>
            <w:gridSpan w:val="3"/>
          </w:tcPr>
          <w:p w14:paraId="593FCA36" w14:textId="77777777" w:rsidR="00EE5B36" w:rsidRDefault="00EE5B36" w:rsidP="003F3FDB">
            <w:pPr>
              <w:jc w:val="center"/>
            </w:pPr>
            <w:r>
              <w:t>10-word network</w:t>
            </w:r>
          </w:p>
        </w:tc>
        <w:tc>
          <w:tcPr>
            <w:tcW w:w="3864" w:type="dxa"/>
            <w:gridSpan w:val="3"/>
          </w:tcPr>
          <w:p w14:paraId="7F3D5E04" w14:textId="77777777" w:rsidR="00EE5B36" w:rsidRDefault="00EE5B36" w:rsidP="003F3FDB">
            <w:pPr>
              <w:jc w:val="center"/>
            </w:pPr>
            <w:r>
              <w:t>20-word network</w:t>
            </w:r>
          </w:p>
        </w:tc>
      </w:tr>
      <w:tr w:rsidR="00EE5B36" w14:paraId="799898E9" w14:textId="77777777" w:rsidTr="003F3FDB">
        <w:tc>
          <w:tcPr>
            <w:tcW w:w="1288" w:type="dxa"/>
            <w:vMerge/>
          </w:tcPr>
          <w:p w14:paraId="4DABC765" w14:textId="77777777" w:rsidR="00EE5B36" w:rsidRDefault="00EE5B36" w:rsidP="003F3FDB"/>
        </w:tc>
        <w:tc>
          <w:tcPr>
            <w:tcW w:w="1288" w:type="dxa"/>
          </w:tcPr>
          <w:p w14:paraId="520D516C" w14:textId="77777777" w:rsidR="00EE5B36" w:rsidRDefault="00EE5B36" w:rsidP="003F3FDB">
            <w:r>
              <w:t>r</w:t>
            </w:r>
          </w:p>
        </w:tc>
        <w:tc>
          <w:tcPr>
            <w:tcW w:w="1288" w:type="dxa"/>
          </w:tcPr>
          <w:p w14:paraId="63F96D01" w14:textId="77777777" w:rsidR="00EE5B36" w:rsidRDefault="00EE5B36" w:rsidP="003F3FDB">
            <w:r>
              <w:t>p-value</w:t>
            </w:r>
          </w:p>
        </w:tc>
        <w:tc>
          <w:tcPr>
            <w:tcW w:w="1288" w:type="dxa"/>
          </w:tcPr>
          <w:p w14:paraId="72D7B838" w14:textId="77777777" w:rsidR="00EE5B36" w:rsidRDefault="00EE5B36" w:rsidP="003F3FDB">
            <w:r>
              <w:t>Z-score</w:t>
            </w:r>
          </w:p>
        </w:tc>
        <w:tc>
          <w:tcPr>
            <w:tcW w:w="1288" w:type="dxa"/>
          </w:tcPr>
          <w:p w14:paraId="58C33C05" w14:textId="77777777" w:rsidR="00EE5B36" w:rsidRDefault="00EE5B36" w:rsidP="003F3FDB">
            <w:r>
              <w:t>r</w:t>
            </w:r>
          </w:p>
        </w:tc>
        <w:tc>
          <w:tcPr>
            <w:tcW w:w="1288" w:type="dxa"/>
          </w:tcPr>
          <w:p w14:paraId="54E2796F" w14:textId="77777777" w:rsidR="00EE5B36" w:rsidRDefault="00EE5B36" w:rsidP="003F3FDB">
            <w:r>
              <w:t>p-value</w:t>
            </w:r>
          </w:p>
        </w:tc>
        <w:tc>
          <w:tcPr>
            <w:tcW w:w="1288" w:type="dxa"/>
          </w:tcPr>
          <w:p w14:paraId="0F598D90" w14:textId="77777777" w:rsidR="00EE5B36" w:rsidRDefault="00EE5B36" w:rsidP="003F3FDB">
            <w:r>
              <w:t>z-score</w:t>
            </w:r>
          </w:p>
        </w:tc>
      </w:tr>
      <w:tr w:rsidR="00EE5B36" w14:paraId="3D178145" w14:textId="77777777" w:rsidTr="003F3FDB">
        <w:tc>
          <w:tcPr>
            <w:tcW w:w="1288" w:type="dxa"/>
          </w:tcPr>
          <w:p w14:paraId="6E2F2D69" w14:textId="77777777" w:rsidR="00EE5B36" w:rsidRDefault="00EE5B36" w:rsidP="003F3FDB">
            <w:r>
              <w:t>Article Level</w:t>
            </w:r>
          </w:p>
        </w:tc>
        <w:tc>
          <w:tcPr>
            <w:tcW w:w="1288" w:type="dxa"/>
          </w:tcPr>
          <w:p w14:paraId="22EDFE45" w14:textId="77777777" w:rsidR="00EE5B36" w:rsidRDefault="00EE5B36" w:rsidP="003F3FDB">
            <w:r w:rsidRPr="00892517">
              <w:rPr>
                <w:rFonts w:ascii="Courier New" w:eastAsia="Times New Roman" w:hAnsi="Courier New" w:cs="Courier New"/>
                <w:color w:val="000000"/>
                <w:sz w:val="21"/>
                <w:szCs w:val="21"/>
                <w:lang w:eastAsia="en-GB"/>
              </w:rPr>
              <w:t>-0.31881</w:t>
            </w:r>
          </w:p>
        </w:tc>
        <w:tc>
          <w:tcPr>
            <w:tcW w:w="1288" w:type="dxa"/>
          </w:tcPr>
          <w:p w14:paraId="1F4070EA" w14:textId="77777777" w:rsidR="00EE5B36" w:rsidRDefault="00EE5B36" w:rsidP="003F3FDB">
            <w:r w:rsidRPr="003604E9">
              <w:rPr>
                <w:rFonts w:ascii="Courier New" w:eastAsia="Times New Roman" w:hAnsi="Courier New" w:cs="Courier New"/>
                <w:color w:val="000000"/>
                <w:sz w:val="21"/>
                <w:szCs w:val="21"/>
                <w:lang w:eastAsia="en-GB"/>
              </w:rPr>
              <w:t>0.87864</w:t>
            </w:r>
          </w:p>
        </w:tc>
        <w:tc>
          <w:tcPr>
            <w:tcW w:w="1288" w:type="dxa"/>
          </w:tcPr>
          <w:p w14:paraId="06387E4E" w14:textId="77777777" w:rsidR="00EE5B36" w:rsidRDefault="00EE5B36" w:rsidP="003F3FDB">
            <w:r w:rsidRPr="003604E9">
              <w:rPr>
                <w:rFonts w:ascii="Courier New" w:eastAsia="Times New Roman" w:hAnsi="Courier New" w:cs="Courier New"/>
                <w:color w:val="000000"/>
                <w:sz w:val="21"/>
                <w:szCs w:val="21"/>
                <w:lang w:eastAsia="en-GB"/>
              </w:rPr>
              <w:t>-1.20322</w:t>
            </w:r>
          </w:p>
        </w:tc>
        <w:tc>
          <w:tcPr>
            <w:tcW w:w="1288" w:type="dxa"/>
          </w:tcPr>
          <w:p w14:paraId="405219C7" w14:textId="77777777" w:rsidR="00EE5B36" w:rsidRDefault="00EE5B36" w:rsidP="003F3FDB">
            <w:r w:rsidRPr="007E412B">
              <w:rPr>
                <w:rFonts w:ascii="Courier New" w:eastAsia="Times New Roman" w:hAnsi="Courier New" w:cs="Courier New"/>
                <w:color w:val="000000"/>
                <w:sz w:val="21"/>
                <w:szCs w:val="21"/>
                <w:lang w:eastAsia="en-GB"/>
              </w:rPr>
              <w:t>-0.37001</w:t>
            </w:r>
          </w:p>
        </w:tc>
        <w:tc>
          <w:tcPr>
            <w:tcW w:w="1288" w:type="dxa"/>
          </w:tcPr>
          <w:p w14:paraId="28B3BDE9" w14:textId="77777777" w:rsidR="00EE5B36" w:rsidRDefault="00EE5B36" w:rsidP="003F3FDB">
            <w:r w:rsidRPr="007E412B">
              <w:rPr>
                <w:rFonts w:ascii="Courier New" w:eastAsia="Times New Roman" w:hAnsi="Courier New" w:cs="Courier New"/>
                <w:color w:val="000000"/>
                <w:sz w:val="21"/>
                <w:szCs w:val="21"/>
                <w:lang w:eastAsia="en-GB"/>
              </w:rPr>
              <w:t>0.96258</w:t>
            </w:r>
          </w:p>
        </w:tc>
        <w:tc>
          <w:tcPr>
            <w:tcW w:w="1288" w:type="dxa"/>
          </w:tcPr>
          <w:p w14:paraId="12896C96" w14:textId="77777777" w:rsidR="00EE5B36" w:rsidRDefault="00EE5B36" w:rsidP="003F3FDB">
            <w:r w:rsidRPr="007E412B">
              <w:rPr>
                <w:rFonts w:ascii="Courier New" w:eastAsia="Times New Roman" w:hAnsi="Courier New" w:cs="Courier New"/>
                <w:color w:val="000000"/>
                <w:sz w:val="21"/>
                <w:szCs w:val="21"/>
                <w:lang w:eastAsia="en-GB"/>
              </w:rPr>
              <w:t>-1.69272</w:t>
            </w:r>
          </w:p>
        </w:tc>
      </w:tr>
      <w:tr w:rsidR="00EE5B36" w14:paraId="766E7FAA" w14:textId="77777777" w:rsidTr="003F3FDB">
        <w:tc>
          <w:tcPr>
            <w:tcW w:w="1288" w:type="dxa"/>
          </w:tcPr>
          <w:p w14:paraId="49C7188C" w14:textId="77777777" w:rsidR="00EE5B36" w:rsidRDefault="00EE5B36" w:rsidP="003F3FDB">
            <w:r>
              <w:t>2-3 Paragraphs</w:t>
            </w:r>
          </w:p>
        </w:tc>
        <w:tc>
          <w:tcPr>
            <w:tcW w:w="1288" w:type="dxa"/>
          </w:tcPr>
          <w:p w14:paraId="76057C96" w14:textId="77777777" w:rsidR="00EE5B36" w:rsidRDefault="00EE5B36" w:rsidP="003F3FDB">
            <w:r w:rsidRPr="003604E9">
              <w:rPr>
                <w:rFonts w:ascii="Courier New" w:eastAsia="Times New Roman" w:hAnsi="Courier New" w:cs="Courier New"/>
                <w:color w:val="000000"/>
                <w:sz w:val="21"/>
                <w:szCs w:val="21"/>
                <w:lang w:eastAsia="en-GB"/>
              </w:rPr>
              <w:t>-0.12443</w:t>
            </w:r>
          </w:p>
        </w:tc>
        <w:tc>
          <w:tcPr>
            <w:tcW w:w="1288" w:type="dxa"/>
          </w:tcPr>
          <w:p w14:paraId="4B897C81" w14:textId="77777777" w:rsidR="00EE5B36" w:rsidRDefault="00EE5B36" w:rsidP="003F3FDB">
            <w:r w:rsidRPr="003604E9">
              <w:rPr>
                <w:rFonts w:ascii="Courier New" w:eastAsia="Times New Roman" w:hAnsi="Courier New" w:cs="Courier New"/>
                <w:color w:val="000000"/>
                <w:sz w:val="21"/>
                <w:szCs w:val="21"/>
                <w:lang w:eastAsia="en-GB"/>
              </w:rPr>
              <w:t>0.6625</w:t>
            </w:r>
          </w:p>
        </w:tc>
        <w:tc>
          <w:tcPr>
            <w:tcW w:w="1288" w:type="dxa"/>
          </w:tcPr>
          <w:p w14:paraId="747A3DFF" w14:textId="77777777" w:rsidR="00EE5B36" w:rsidRDefault="00EE5B36" w:rsidP="003F3FDB">
            <w:r w:rsidRPr="003604E9">
              <w:rPr>
                <w:rFonts w:ascii="Courier New" w:eastAsia="Times New Roman" w:hAnsi="Courier New" w:cs="Courier New"/>
                <w:color w:val="000000"/>
                <w:sz w:val="21"/>
                <w:szCs w:val="21"/>
                <w:lang w:eastAsia="en-GB"/>
              </w:rPr>
              <w:t>-0.52720</w:t>
            </w:r>
          </w:p>
        </w:tc>
        <w:tc>
          <w:tcPr>
            <w:tcW w:w="1288" w:type="dxa"/>
          </w:tcPr>
          <w:p w14:paraId="10A95760" w14:textId="77777777" w:rsidR="00EE5B36" w:rsidRDefault="00EE5B36" w:rsidP="003F3FDB">
            <w:r w:rsidRPr="00633107">
              <w:t>-0.16750</w:t>
            </w:r>
          </w:p>
        </w:tc>
        <w:tc>
          <w:tcPr>
            <w:tcW w:w="1288" w:type="dxa"/>
          </w:tcPr>
          <w:p w14:paraId="4B89BB8A" w14:textId="77777777" w:rsidR="00EE5B36" w:rsidRDefault="00EE5B36" w:rsidP="003F3FDB">
            <w:r w:rsidRPr="00633107">
              <w:t>0.88753</w:t>
            </w:r>
          </w:p>
        </w:tc>
        <w:tc>
          <w:tcPr>
            <w:tcW w:w="1288" w:type="dxa"/>
          </w:tcPr>
          <w:p w14:paraId="7DEC89C6" w14:textId="77777777" w:rsidR="00EE5B36" w:rsidRDefault="00EE5B36" w:rsidP="003F3FDB">
            <w:r w:rsidRPr="00633107">
              <w:t>-1.14787</w:t>
            </w:r>
          </w:p>
        </w:tc>
      </w:tr>
      <w:tr w:rsidR="00EE5B36" w14:paraId="48512CAA" w14:textId="77777777" w:rsidTr="003F3FDB">
        <w:tc>
          <w:tcPr>
            <w:tcW w:w="1288" w:type="dxa"/>
          </w:tcPr>
          <w:p w14:paraId="08249E03" w14:textId="77777777" w:rsidR="00EE5B36" w:rsidRDefault="00EE5B36" w:rsidP="003F3FDB">
            <w:r>
              <w:t>Paragraph level</w:t>
            </w:r>
          </w:p>
        </w:tc>
        <w:tc>
          <w:tcPr>
            <w:tcW w:w="1288" w:type="dxa"/>
          </w:tcPr>
          <w:p w14:paraId="7FCE994D" w14:textId="77777777" w:rsidR="00EE5B36" w:rsidRDefault="00EE5B36" w:rsidP="003F3FDB">
            <w:r w:rsidRPr="003604E9">
              <w:rPr>
                <w:rFonts w:ascii="Courier New" w:eastAsia="Times New Roman" w:hAnsi="Courier New" w:cs="Courier New"/>
                <w:color w:val="000000"/>
                <w:sz w:val="21"/>
                <w:szCs w:val="21"/>
                <w:lang w:eastAsia="en-GB"/>
              </w:rPr>
              <w:t>-0.32813</w:t>
            </w:r>
          </w:p>
        </w:tc>
        <w:tc>
          <w:tcPr>
            <w:tcW w:w="1288" w:type="dxa"/>
          </w:tcPr>
          <w:p w14:paraId="33DC125D" w14:textId="77777777" w:rsidR="00EE5B36" w:rsidRDefault="00EE5B36" w:rsidP="003F3FDB">
            <w:r w:rsidRPr="003604E9">
              <w:rPr>
                <w:rFonts w:ascii="Courier New" w:eastAsia="Times New Roman" w:hAnsi="Courier New" w:cs="Courier New"/>
                <w:color w:val="000000"/>
                <w:sz w:val="21"/>
                <w:szCs w:val="21"/>
                <w:lang w:eastAsia="en-GB"/>
              </w:rPr>
              <w:t>0.8417</w:t>
            </w:r>
          </w:p>
        </w:tc>
        <w:tc>
          <w:tcPr>
            <w:tcW w:w="1288" w:type="dxa"/>
          </w:tcPr>
          <w:p w14:paraId="1CB94923" w14:textId="77777777" w:rsidR="00EE5B36" w:rsidRDefault="00EE5B36" w:rsidP="003F3FDB">
            <w:r w:rsidRPr="003604E9">
              <w:rPr>
                <w:rFonts w:ascii="Courier New" w:eastAsia="Times New Roman" w:hAnsi="Courier New" w:cs="Courier New"/>
                <w:color w:val="000000"/>
                <w:sz w:val="21"/>
                <w:szCs w:val="21"/>
                <w:lang w:eastAsia="en-GB"/>
              </w:rPr>
              <w:t>-1.00066</w:t>
            </w:r>
          </w:p>
        </w:tc>
        <w:tc>
          <w:tcPr>
            <w:tcW w:w="1288" w:type="dxa"/>
          </w:tcPr>
          <w:p w14:paraId="0B3784E8" w14:textId="77777777" w:rsidR="00EE5B36" w:rsidRDefault="00EE5B36" w:rsidP="003F3FDB">
            <w:r w:rsidRPr="00633107">
              <w:t>-0.07063</w:t>
            </w:r>
          </w:p>
        </w:tc>
        <w:tc>
          <w:tcPr>
            <w:tcW w:w="1288" w:type="dxa"/>
          </w:tcPr>
          <w:p w14:paraId="6BF26CCE" w14:textId="77777777" w:rsidR="00EE5B36" w:rsidRDefault="00EE5B36" w:rsidP="003F3FDB">
            <w:r w:rsidRPr="00633107">
              <w:t>0.61801</w:t>
            </w:r>
          </w:p>
        </w:tc>
        <w:tc>
          <w:tcPr>
            <w:tcW w:w="1288" w:type="dxa"/>
          </w:tcPr>
          <w:p w14:paraId="4E450156" w14:textId="77777777" w:rsidR="00EE5B36" w:rsidRDefault="00EE5B36" w:rsidP="003F3FDB">
            <w:r w:rsidRPr="00633107">
              <w:t>-0.32868</w:t>
            </w:r>
          </w:p>
        </w:tc>
      </w:tr>
    </w:tbl>
    <w:p w14:paraId="6D2B493A" w14:textId="77777777" w:rsidR="00EE5B36" w:rsidRDefault="00EE5B36" w:rsidP="00EE5B36">
      <w:r>
        <w:t>Mantel test for science – psychology (15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035C123" w14:textId="77777777" w:rsidTr="003F3FDB">
        <w:tc>
          <w:tcPr>
            <w:tcW w:w="1288" w:type="dxa"/>
            <w:vMerge w:val="restart"/>
          </w:tcPr>
          <w:p w14:paraId="30A51D3F" w14:textId="77777777" w:rsidR="00EE5B36" w:rsidRDefault="00EE5B36" w:rsidP="003F3FDB">
            <w:r>
              <w:t>Mantel Test</w:t>
            </w:r>
          </w:p>
        </w:tc>
        <w:tc>
          <w:tcPr>
            <w:tcW w:w="3864" w:type="dxa"/>
            <w:gridSpan w:val="3"/>
          </w:tcPr>
          <w:p w14:paraId="495FD85F" w14:textId="77777777" w:rsidR="00EE5B36" w:rsidRDefault="00EE5B36" w:rsidP="003F3FDB">
            <w:pPr>
              <w:jc w:val="center"/>
            </w:pPr>
            <w:r>
              <w:t>10-word network</w:t>
            </w:r>
          </w:p>
        </w:tc>
        <w:tc>
          <w:tcPr>
            <w:tcW w:w="3864" w:type="dxa"/>
            <w:gridSpan w:val="3"/>
          </w:tcPr>
          <w:p w14:paraId="7CFC9038" w14:textId="77777777" w:rsidR="00EE5B36" w:rsidRDefault="00EE5B36" w:rsidP="003F3FDB">
            <w:pPr>
              <w:jc w:val="center"/>
            </w:pPr>
            <w:r>
              <w:t>20-word network</w:t>
            </w:r>
          </w:p>
        </w:tc>
      </w:tr>
      <w:tr w:rsidR="00EE5B36" w14:paraId="342CFC56" w14:textId="77777777" w:rsidTr="003F3FDB">
        <w:tc>
          <w:tcPr>
            <w:tcW w:w="1288" w:type="dxa"/>
            <w:vMerge/>
          </w:tcPr>
          <w:p w14:paraId="293F1AE2" w14:textId="77777777" w:rsidR="00EE5B36" w:rsidRDefault="00EE5B36" w:rsidP="003F3FDB"/>
        </w:tc>
        <w:tc>
          <w:tcPr>
            <w:tcW w:w="1288" w:type="dxa"/>
          </w:tcPr>
          <w:p w14:paraId="74F7084C" w14:textId="77777777" w:rsidR="00EE5B36" w:rsidRDefault="00EE5B36" w:rsidP="003F3FDB">
            <w:r>
              <w:t>r</w:t>
            </w:r>
          </w:p>
        </w:tc>
        <w:tc>
          <w:tcPr>
            <w:tcW w:w="1288" w:type="dxa"/>
          </w:tcPr>
          <w:p w14:paraId="44063CAD" w14:textId="77777777" w:rsidR="00EE5B36" w:rsidRDefault="00EE5B36" w:rsidP="003F3FDB">
            <w:r>
              <w:t>p-value</w:t>
            </w:r>
          </w:p>
        </w:tc>
        <w:tc>
          <w:tcPr>
            <w:tcW w:w="1288" w:type="dxa"/>
          </w:tcPr>
          <w:p w14:paraId="3E52966F" w14:textId="77777777" w:rsidR="00EE5B36" w:rsidRDefault="00EE5B36" w:rsidP="003F3FDB">
            <w:r>
              <w:t>Z-score</w:t>
            </w:r>
          </w:p>
        </w:tc>
        <w:tc>
          <w:tcPr>
            <w:tcW w:w="1288" w:type="dxa"/>
          </w:tcPr>
          <w:p w14:paraId="0161F526" w14:textId="77777777" w:rsidR="00EE5B36" w:rsidRDefault="00EE5B36" w:rsidP="003F3FDB">
            <w:r>
              <w:t>r</w:t>
            </w:r>
          </w:p>
        </w:tc>
        <w:tc>
          <w:tcPr>
            <w:tcW w:w="1288" w:type="dxa"/>
          </w:tcPr>
          <w:p w14:paraId="26065799" w14:textId="77777777" w:rsidR="00EE5B36" w:rsidRDefault="00EE5B36" w:rsidP="003F3FDB">
            <w:r>
              <w:t>p-value</w:t>
            </w:r>
          </w:p>
        </w:tc>
        <w:tc>
          <w:tcPr>
            <w:tcW w:w="1288" w:type="dxa"/>
          </w:tcPr>
          <w:p w14:paraId="5C5B432D" w14:textId="77777777" w:rsidR="00EE5B36" w:rsidRDefault="00EE5B36" w:rsidP="003F3FDB">
            <w:r>
              <w:t>z-score</w:t>
            </w:r>
          </w:p>
        </w:tc>
      </w:tr>
      <w:tr w:rsidR="00EE5B36" w14:paraId="1BA17826" w14:textId="77777777" w:rsidTr="003F3FDB">
        <w:tc>
          <w:tcPr>
            <w:tcW w:w="1288" w:type="dxa"/>
          </w:tcPr>
          <w:p w14:paraId="3CD94F73" w14:textId="77777777" w:rsidR="00EE5B36" w:rsidRDefault="00EE5B36" w:rsidP="003F3FDB">
            <w:r>
              <w:t>Article Level</w:t>
            </w:r>
          </w:p>
        </w:tc>
        <w:tc>
          <w:tcPr>
            <w:tcW w:w="1288" w:type="dxa"/>
          </w:tcPr>
          <w:p w14:paraId="77C9D14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5832</w:t>
            </w:r>
          </w:p>
          <w:p w14:paraId="146F9812" w14:textId="77777777" w:rsidR="00EE5B36" w:rsidRDefault="00EE5B36" w:rsidP="003F3FDB"/>
        </w:tc>
        <w:tc>
          <w:tcPr>
            <w:tcW w:w="1288" w:type="dxa"/>
          </w:tcPr>
          <w:p w14:paraId="1829B26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722</w:t>
            </w:r>
          </w:p>
          <w:p w14:paraId="12ADADF4" w14:textId="77777777" w:rsidR="00EE5B36" w:rsidRDefault="00EE5B36" w:rsidP="003F3FDB"/>
        </w:tc>
        <w:tc>
          <w:tcPr>
            <w:tcW w:w="1288" w:type="dxa"/>
          </w:tcPr>
          <w:p w14:paraId="2BF7144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76688</w:t>
            </w:r>
          </w:p>
          <w:p w14:paraId="40D1A8D5" w14:textId="77777777" w:rsidR="00EE5B36" w:rsidRDefault="00EE5B36" w:rsidP="003F3FDB"/>
        </w:tc>
        <w:tc>
          <w:tcPr>
            <w:tcW w:w="1288" w:type="dxa"/>
          </w:tcPr>
          <w:p w14:paraId="4646C055"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1870</w:t>
            </w:r>
          </w:p>
          <w:p w14:paraId="234D4543" w14:textId="77777777" w:rsidR="00EE5B36" w:rsidRDefault="00EE5B36" w:rsidP="003F3FDB"/>
        </w:tc>
        <w:tc>
          <w:tcPr>
            <w:tcW w:w="1288" w:type="dxa"/>
          </w:tcPr>
          <w:p w14:paraId="6666E0A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848</w:t>
            </w:r>
          </w:p>
          <w:p w14:paraId="13C51AD2" w14:textId="77777777" w:rsidR="00EE5B36" w:rsidRDefault="00EE5B36" w:rsidP="003F3FDB"/>
        </w:tc>
        <w:tc>
          <w:tcPr>
            <w:tcW w:w="1288" w:type="dxa"/>
          </w:tcPr>
          <w:p w14:paraId="0BA2ADF4"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9122</w:t>
            </w:r>
            <w:r>
              <w:rPr>
                <w:rFonts w:ascii="Courier New" w:eastAsia="Times New Roman" w:hAnsi="Courier New" w:cs="Courier New"/>
                <w:color w:val="000000"/>
                <w:sz w:val="21"/>
                <w:szCs w:val="21"/>
                <w:lang w:eastAsia="en-GB"/>
              </w:rPr>
              <w:t>2</w:t>
            </w:r>
          </w:p>
          <w:p w14:paraId="7AF81DF0" w14:textId="77777777" w:rsidR="00EE5B36" w:rsidRDefault="00EE5B36" w:rsidP="003F3FDB"/>
        </w:tc>
      </w:tr>
      <w:tr w:rsidR="00EE5B36" w14:paraId="7C930733" w14:textId="77777777" w:rsidTr="003F3FDB">
        <w:tc>
          <w:tcPr>
            <w:tcW w:w="1288" w:type="dxa"/>
          </w:tcPr>
          <w:p w14:paraId="1C8B1C4E" w14:textId="77777777" w:rsidR="00EE5B36" w:rsidRDefault="00EE5B36" w:rsidP="003F3FDB">
            <w:r>
              <w:t>2-3 Paragraphs</w:t>
            </w:r>
          </w:p>
        </w:tc>
        <w:tc>
          <w:tcPr>
            <w:tcW w:w="1288" w:type="dxa"/>
          </w:tcPr>
          <w:p w14:paraId="1FC98F4A"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2443</w:t>
            </w:r>
          </w:p>
          <w:p w14:paraId="128AD125" w14:textId="77777777" w:rsidR="00EE5B36" w:rsidRDefault="00EE5B36" w:rsidP="003F3FDB"/>
        </w:tc>
        <w:tc>
          <w:tcPr>
            <w:tcW w:w="1288" w:type="dxa"/>
          </w:tcPr>
          <w:p w14:paraId="728621F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6549</w:t>
            </w:r>
          </w:p>
          <w:p w14:paraId="1ED1593F" w14:textId="77777777" w:rsidR="00EE5B36" w:rsidRDefault="00EE5B36" w:rsidP="003F3FDB"/>
        </w:tc>
        <w:tc>
          <w:tcPr>
            <w:tcW w:w="1288" w:type="dxa"/>
          </w:tcPr>
          <w:p w14:paraId="60598400"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1143</w:t>
            </w:r>
          </w:p>
          <w:p w14:paraId="6529E417" w14:textId="77777777" w:rsidR="00EE5B36" w:rsidRDefault="00EE5B36" w:rsidP="003F3FDB"/>
        </w:tc>
        <w:tc>
          <w:tcPr>
            <w:tcW w:w="1288" w:type="dxa"/>
          </w:tcPr>
          <w:p w14:paraId="13203C5F"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5851</w:t>
            </w:r>
          </w:p>
          <w:p w14:paraId="56B8BF35" w14:textId="77777777" w:rsidR="00EE5B36" w:rsidRDefault="00EE5B36" w:rsidP="003F3FDB"/>
        </w:tc>
        <w:tc>
          <w:tcPr>
            <w:tcW w:w="1288" w:type="dxa"/>
          </w:tcPr>
          <w:p w14:paraId="088C450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535</w:t>
            </w:r>
          </w:p>
          <w:p w14:paraId="0840B8D2" w14:textId="77777777" w:rsidR="00EE5B36" w:rsidRDefault="00EE5B36" w:rsidP="003F3FDB"/>
        </w:tc>
        <w:tc>
          <w:tcPr>
            <w:tcW w:w="1288" w:type="dxa"/>
          </w:tcPr>
          <w:p w14:paraId="35FF084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4880</w:t>
            </w:r>
          </w:p>
          <w:p w14:paraId="13ECC01E" w14:textId="77777777" w:rsidR="00EE5B36" w:rsidRDefault="00EE5B36" w:rsidP="003F3FDB"/>
        </w:tc>
      </w:tr>
      <w:tr w:rsidR="00EE5B36" w14:paraId="37C207E2" w14:textId="77777777" w:rsidTr="003F3FDB">
        <w:tc>
          <w:tcPr>
            <w:tcW w:w="1288" w:type="dxa"/>
          </w:tcPr>
          <w:p w14:paraId="2F883A98" w14:textId="77777777" w:rsidR="00EE5B36" w:rsidRDefault="00EE5B36" w:rsidP="003F3FDB">
            <w:r>
              <w:t>Paragraph level</w:t>
            </w:r>
          </w:p>
        </w:tc>
        <w:tc>
          <w:tcPr>
            <w:tcW w:w="1288" w:type="dxa"/>
          </w:tcPr>
          <w:p w14:paraId="183CB7DB"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36722</w:t>
            </w:r>
          </w:p>
          <w:p w14:paraId="6C660FD8" w14:textId="77777777" w:rsidR="00EE5B36" w:rsidRDefault="00EE5B36" w:rsidP="003F3FDB"/>
        </w:tc>
        <w:tc>
          <w:tcPr>
            <w:tcW w:w="1288" w:type="dxa"/>
          </w:tcPr>
          <w:p w14:paraId="227AAFA8"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156</w:t>
            </w:r>
          </w:p>
          <w:p w14:paraId="57B17FF2" w14:textId="77777777" w:rsidR="00EE5B36" w:rsidRDefault="00EE5B36" w:rsidP="003F3FDB"/>
        </w:tc>
        <w:tc>
          <w:tcPr>
            <w:tcW w:w="1288" w:type="dxa"/>
          </w:tcPr>
          <w:p w14:paraId="4F863E6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9169</w:t>
            </w:r>
          </w:p>
          <w:p w14:paraId="6C15E1CB" w14:textId="77777777" w:rsidR="00EE5B36" w:rsidRDefault="00EE5B36" w:rsidP="003F3FDB"/>
        </w:tc>
        <w:tc>
          <w:tcPr>
            <w:tcW w:w="1288" w:type="dxa"/>
          </w:tcPr>
          <w:p w14:paraId="1E840ECD"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7758</w:t>
            </w:r>
          </w:p>
          <w:p w14:paraId="4B38913C" w14:textId="77777777" w:rsidR="00EE5B36" w:rsidRDefault="00EE5B36" w:rsidP="003F3FDB"/>
        </w:tc>
        <w:tc>
          <w:tcPr>
            <w:tcW w:w="1288" w:type="dxa"/>
          </w:tcPr>
          <w:p w14:paraId="54287E91"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934</w:t>
            </w:r>
          </w:p>
          <w:p w14:paraId="308C5D5D" w14:textId="77777777" w:rsidR="00EE5B36" w:rsidRDefault="00EE5B36" w:rsidP="003F3FDB"/>
        </w:tc>
        <w:tc>
          <w:tcPr>
            <w:tcW w:w="1288" w:type="dxa"/>
          </w:tcPr>
          <w:p w14:paraId="13E686B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2.17452</w:t>
            </w:r>
          </w:p>
          <w:p w14:paraId="0DCACA5D" w14:textId="77777777" w:rsidR="00EE5B36" w:rsidRDefault="00EE5B36" w:rsidP="003F3FDB"/>
        </w:tc>
      </w:tr>
    </w:tbl>
    <w:p w14:paraId="29B5487D" w14:textId="77777777" w:rsidR="00EE5B36" w:rsidRDefault="00EE5B36" w:rsidP="00EE5B36"/>
    <w:p w14:paraId="2AAA9FA7" w14:textId="77777777" w:rsidR="00EE5B36" w:rsidRDefault="00EE5B36" w:rsidP="00EE5B36">
      <w:r>
        <w:t>Mantel test for science – psychology (2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5B700F0" w14:textId="77777777" w:rsidTr="003F3FDB">
        <w:tc>
          <w:tcPr>
            <w:tcW w:w="1288" w:type="dxa"/>
            <w:vMerge w:val="restart"/>
          </w:tcPr>
          <w:p w14:paraId="6EBBA501" w14:textId="77777777" w:rsidR="00EE5B36" w:rsidRDefault="00EE5B36" w:rsidP="003F3FDB">
            <w:r>
              <w:t>Mantel Test</w:t>
            </w:r>
          </w:p>
        </w:tc>
        <w:tc>
          <w:tcPr>
            <w:tcW w:w="3864" w:type="dxa"/>
            <w:gridSpan w:val="3"/>
          </w:tcPr>
          <w:p w14:paraId="2FB60150" w14:textId="77777777" w:rsidR="00EE5B36" w:rsidRDefault="00EE5B36" w:rsidP="003F3FDB">
            <w:pPr>
              <w:jc w:val="center"/>
            </w:pPr>
            <w:r>
              <w:t>10-word network</w:t>
            </w:r>
          </w:p>
        </w:tc>
        <w:tc>
          <w:tcPr>
            <w:tcW w:w="3864" w:type="dxa"/>
            <w:gridSpan w:val="3"/>
          </w:tcPr>
          <w:p w14:paraId="745D2DE8" w14:textId="77777777" w:rsidR="00EE5B36" w:rsidRDefault="00EE5B36" w:rsidP="003F3FDB">
            <w:pPr>
              <w:jc w:val="center"/>
            </w:pPr>
            <w:r>
              <w:t>20-word network</w:t>
            </w:r>
          </w:p>
        </w:tc>
      </w:tr>
      <w:tr w:rsidR="00EE5B36" w14:paraId="1015810C" w14:textId="77777777" w:rsidTr="003F3FDB">
        <w:tc>
          <w:tcPr>
            <w:tcW w:w="1288" w:type="dxa"/>
            <w:vMerge/>
          </w:tcPr>
          <w:p w14:paraId="48ABC124" w14:textId="77777777" w:rsidR="00EE5B36" w:rsidRDefault="00EE5B36" w:rsidP="003F3FDB"/>
        </w:tc>
        <w:tc>
          <w:tcPr>
            <w:tcW w:w="1288" w:type="dxa"/>
          </w:tcPr>
          <w:p w14:paraId="001D66A3" w14:textId="77777777" w:rsidR="00EE5B36" w:rsidRDefault="00EE5B36" w:rsidP="003F3FDB">
            <w:r>
              <w:t>r</w:t>
            </w:r>
          </w:p>
        </w:tc>
        <w:tc>
          <w:tcPr>
            <w:tcW w:w="1288" w:type="dxa"/>
          </w:tcPr>
          <w:p w14:paraId="02F7258E" w14:textId="77777777" w:rsidR="00EE5B36" w:rsidRDefault="00EE5B36" w:rsidP="003F3FDB">
            <w:r>
              <w:t>p-value</w:t>
            </w:r>
          </w:p>
        </w:tc>
        <w:tc>
          <w:tcPr>
            <w:tcW w:w="1288" w:type="dxa"/>
          </w:tcPr>
          <w:p w14:paraId="5E685DC0" w14:textId="77777777" w:rsidR="00EE5B36" w:rsidRDefault="00EE5B36" w:rsidP="003F3FDB">
            <w:r>
              <w:t>Z-score</w:t>
            </w:r>
          </w:p>
        </w:tc>
        <w:tc>
          <w:tcPr>
            <w:tcW w:w="1288" w:type="dxa"/>
          </w:tcPr>
          <w:p w14:paraId="64E17A8F" w14:textId="77777777" w:rsidR="00EE5B36" w:rsidRDefault="00EE5B36" w:rsidP="003F3FDB">
            <w:r>
              <w:t>r</w:t>
            </w:r>
          </w:p>
        </w:tc>
        <w:tc>
          <w:tcPr>
            <w:tcW w:w="1288" w:type="dxa"/>
          </w:tcPr>
          <w:p w14:paraId="3927A87A" w14:textId="77777777" w:rsidR="00EE5B36" w:rsidRDefault="00EE5B36" w:rsidP="003F3FDB">
            <w:r>
              <w:t>p-value</w:t>
            </w:r>
          </w:p>
        </w:tc>
        <w:tc>
          <w:tcPr>
            <w:tcW w:w="1288" w:type="dxa"/>
          </w:tcPr>
          <w:p w14:paraId="417712B5" w14:textId="77777777" w:rsidR="00EE5B36" w:rsidRDefault="00EE5B36" w:rsidP="003F3FDB">
            <w:r>
              <w:t>z-score</w:t>
            </w:r>
          </w:p>
        </w:tc>
      </w:tr>
      <w:tr w:rsidR="00EE5B36" w14:paraId="1E1F21C4" w14:textId="77777777" w:rsidTr="003F3FDB">
        <w:tc>
          <w:tcPr>
            <w:tcW w:w="1288" w:type="dxa"/>
          </w:tcPr>
          <w:p w14:paraId="2404744A" w14:textId="77777777" w:rsidR="00EE5B36" w:rsidRDefault="00EE5B36" w:rsidP="003F3FDB">
            <w:r>
              <w:t>Article Level</w:t>
            </w:r>
          </w:p>
        </w:tc>
        <w:tc>
          <w:tcPr>
            <w:tcW w:w="1288" w:type="dxa"/>
          </w:tcPr>
          <w:p w14:paraId="59EE06EF" w14:textId="77777777" w:rsidR="00EE5B36" w:rsidRDefault="00EE5B36" w:rsidP="003F3FDB">
            <w:r w:rsidRPr="007E412B">
              <w:rPr>
                <w:rFonts w:ascii="Courier New" w:eastAsia="Times New Roman" w:hAnsi="Courier New" w:cs="Courier New"/>
                <w:color w:val="000000"/>
                <w:sz w:val="21"/>
                <w:szCs w:val="21"/>
                <w:lang w:eastAsia="en-GB"/>
              </w:rPr>
              <w:t>-0.45097</w:t>
            </w:r>
          </w:p>
        </w:tc>
        <w:tc>
          <w:tcPr>
            <w:tcW w:w="1288" w:type="dxa"/>
          </w:tcPr>
          <w:p w14:paraId="1B8CE6AD" w14:textId="77777777" w:rsidR="00EE5B36" w:rsidRDefault="00EE5B36" w:rsidP="003F3FDB">
            <w:r w:rsidRPr="007E412B">
              <w:rPr>
                <w:rFonts w:ascii="Courier New" w:eastAsia="Times New Roman" w:hAnsi="Courier New" w:cs="Courier New"/>
                <w:color w:val="000000"/>
                <w:sz w:val="21"/>
                <w:szCs w:val="21"/>
                <w:lang w:eastAsia="en-GB"/>
              </w:rPr>
              <w:t>0.92318</w:t>
            </w:r>
          </w:p>
        </w:tc>
        <w:tc>
          <w:tcPr>
            <w:tcW w:w="1288" w:type="dxa"/>
          </w:tcPr>
          <w:p w14:paraId="077A4B40" w14:textId="77777777" w:rsidR="00EE5B36" w:rsidRDefault="00EE5B36" w:rsidP="003F3FDB">
            <w:r w:rsidRPr="007E412B">
              <w:rPr>
                <w:rFonts w:ascii="Courier New" w:eastAsia="Times New Roman" w:hAnsi="Courier New" w:cs="Courier New"/>
                <w:color w:val="000000"/>
                <w:sz w:val="21"/>
                <w:szCs w:val="21"/>
                <w:lang w:eastAsia="en-GB"/>
              </w:rPr>
              <w:t>-1.40863</w:t>
            </w:r>
          </w:p>
        </w:tc>
        <w:tc>
          <w:tcPr>
            <w:tcW w:w="1288" w:type="dxa"/>
          </w:tcPr>
          <w:p w14:paraId="79A585E7" w14:textId="77777777" w:rsidR="00EE5B36" w:rsidRDefault="00EE5B36" w:rsidP="003F3FDB">
            <w:r w:rsidRPr="002E2DE8">
              <w:rPr>
                <w:rFonts w:ascii="Courier New" w:eastAsia="Times New Roman" w:hAnsi="Courier New" w:cs="Courier New"/>
                <w:color w:val="000000"/>
                <w:sz w:val="21"/>
                <w:szCs w:val="21"/>
                <w:lang w:eastAsia="en-GB"/>
              </w:rPr>
              <w:t>-0.45208</w:t>
            </w:r>
          </w:p>
        </w:tc>
        <w:tc>
          <w:tcPr>
            <w:tcW w:w="1288" w:type="dxa"/>
          </w:tcPr>
          <w:p w14:paraId="5E0EDCD6" w14:textId="77777777" w:rsidR="00EE5B36" w:rsidRDefault="00EE5B36" w:rsidP="003F3FDB">
            <w:r w:rsidRPr="002E2DE8">
              <w:rPr>
                <w:rFonts w:ascii="Courier New" w:eastAsia="Times New Roman" w:hAnsi="Courier New" w:cs="Courier New"/>
                <w:color w:val="000000"/>
                <w:sz w:val="21"/>
                <w:szCs w:val="21"/>
                <w:lang w:eastAsia="en-GB"/>
              </w:rPr>
              <w:t>0.99278</w:t>
            </w:r>
          </w:p>
        </w:tc>
        <w:tc>
          <w:tcPr>
            <w:tcW w:w="1288" w:type="dxa"/>
          </w:tcPr>
          <w:p w14:paraId="7B3AE990" w14:textId="77777777" w:rsidR="00EE5B36" w:rsidRDefault="00EE5B36" w:rsidP="003F3FDB">
            <w:r w:rsidRPr="002E2DE8">
              <w:rPr>
                <w:rFonts w:ascii="Courier New" w:eastAsia="Times New Roman" w:hAnsi="Courier New" w:cs="Courier New"/>
                <w:color w:val="000000"/>
                <w:sz w:val="21"/>
                <w:szCs w:val="21"/>
                <w:lang w:eastAsia="en-GB"/>
              </w:rPr>
              <w:t>-2.32042</w:t>
            </w:r>
          </w:p>
        </w:tc>
      </w:tr>
      <w:tr w:rsidR="00EE5B36" w14:paraId="688C1CDD" w14:textId="77777777" w:rsidTr="003F3FDB">
        <w:tc>
          <w:tcPr>
            <w:tcW w:w="1288" w:type="dxa"/>
          </w:tcPr>
          <w:p w14:paraId="2B5F17C6" w14:textId="77777777" w:rsidR="00EE5B36" w:rsidRDefault="00EE5B36" w:rsidP="003F3FDB">
            <w:r>
              <w:lastRenderedPageBreak/>
              <w:t>2-3 Paragraphs</w:t>
            </w:r>
          </w:p>
        </w:tc>
        <w:tc>
          <w:tcPr>
            <w:tcW w:w="1288" w:type="dxa"/>
          </w:tcPr>
          <w:p w14:paraId="7A1FC9EA" w14:textId="77777777" w:rsidR="00EE5B36" w:rsidRDefault="00EE5B36" w:rsidP="003F3FDB">
            <w:r w:rsidRPr="00A92CF1">
              <w:t>-0.12443</w:t>
            </w:r>
          </w:p>
        </w:tc>
        <w:tc>
          <w:tcPr>
            <w:tcW w:w="1288" w:type="dxa"/>
          </w:tcPr>
          <w:p w14:paraId="3091FEAF" w14:textId="77777777" w:rsidR="00EE5B36" w:rsidRDefault="00EE5B36" w:rsidP="003F3FDB">
            <w:r w:rsidRPr="007E412B">
              <w:rPr>
                <w:rFonts w:ascii="Courier New" w:eastAsia="Times New Roman" w:hAnsi="Courier New" w:cs="Courier New"/>
                <w:color w:val="000000"/>
                <w:sz w:val="21"/>
                <w:szCs w:val="21"/>
                <w:lang w:eastAsia="en-GB"/>
              </w:rPr>
              <w:t>0.65294</w:t>
            </w:r>
          </w:p>
        </w:tc>
        <w:tc>
          <w:tcPr>
            <w:tcW w:w="1288" w:type="dxa"/>
          </w:tcPr>
          <w:p w14:paraId="6BE44FF8" w14:textId="77777777" w:rsidR="00EE5B36" w:rsidRDefault="00EE5B36" w:rsidP="003F3FDB">
            <w:r w:rsidRPr="007E412B">
              <w:rPr>
                <w:rFonts w:ascii="Courier New" w:eastAsia="Times New Roman" w:hAnsi="Courier New" w:cs="Courier New"/>
                <w:color w:val="000000"/>
                <w:sz w:val="21"/>
                <w:szCs w:val="21"/>
                <w:lang w:eastAsia="en-GB"/>
              </w:rPr>
              <w:t>-0.51520</w:t>
            </w:r>
          </w:p>
        </w:tc>
        <w:tc>
          <w:tcPr>
            <w:tcW w:w="1288" w:type="dxa"/>
          </w:tcPr>
          <w:p w14:paraId="30DCD97A"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15851</w:t>
            </w:r>
          </w:p>
          <w:p w14:paraId="238FE4E1" w14:textId="77777777" w:rsidR="00EE5B36" w:rsidRDefault="00EE5B36" w:rsidP="003F3FDB"/>
        </w:tc>
        <w:tc>
          <w:tcPr>
            <w:tcW w:w="1288" w:type="dxa"/>
          </w:tcPr>
          <w:p w14:paraId="624C511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5532</w:t>
            </w:r>
          </w:p>
          <w:p w14:paraId="24D0F3BF" w14:textId="77777777" w:rsidR="00EE5B36" w:rsidRDefault="00EE5B36" w:rsidP="003F3FDB"/>
        </w:tc>
        <w:tc>
          <w:tcPr>
            <w:tcW w:w="1288" w:type="dxa"/>
          </w:tcPr>
          <w:p w14:paraId="7F23A5EC"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05703</w:t>
            </w:r>
          </w:p>
          <w:p w14:paraId="15A15023" w14:textId="77777777" w:rsidR="00EE5B36" w:rsidRDefault="00EE5B36" w:rsidP="003F3FDB"/>
        </w:tc>
      </w:tr>
      <w:tr w:rsidR="00EE5B36" w14:paraId="3A016FD9" w14:textId="77777777" w:rsidTr="003F3FDB">
        <w:tc>
          <w:tcPr>
            <w:tcW w:w="1288" w:type="dxa"/>
          </w:tcPr>
          <w:p w14:paraId="623C356E" w14:textId="77777777" w:rsidR="00EE5B36" w:rsidRDefault="00EE5B36" w:rsidP="003F3FDB">
            <w:r>
              <w:t>Paragraph level</w:t>
            </w:r>
          </w:p>
        </w:tc>
        <w:tc>
          <w:tcPr>
            <w:tcW w:w="1288" w:type="dxa"/>
          </w:tcPr>
          <w:p w14:paraId="3ADAB36C" w14:textId="77777777" w:rsidR="00EE5B36" w:rsidRDefault="00EE5B36" w:rsidP="003F3FDB">
            <w:r w:rsidRPr="007E412B">
              <w:rPr>
                <w:rFonts w:ascii="Courier New" w:eastAsia="Times New Roman" w:hAnsi="Courier New" w:cs="Courier New"/>
                <w:color w:val="000000"/>
                <w:sz w:val="21"/>
                <w:szCs w:val="21"/>
                <w:lang w:eastAsia="en-GB"/>
              </w:rPr>
              <w:t>-0.47229</w:t>
            </w:r>
          </w:p>
        </w:tc>
        <w:tc>
          <w:tcPr>
            <w:tcW w:w="1288" w:type="dxa"/>
          </w:tcPr>
          <w:p w14:paraId="732216BD" w14:textId="77777777" w:rsidR="00EE5B36" w:rsidRDefault="00EE5B36" w:rsidP="003F3FDB">
            <w:r w:rsidRPr="007E412B">
              <w:rPr>
                <w:rFonts w:ascii="Courier New" w:eastAsia="Times New Roman" w:hAnsi="Courier New" w:cs="Courier New"/>
                <w:color w:val="000000"/>
                <w:sz w:val="21"/>
                <w:szCs w:val="21"/>
                <w:lang w:eastAsia="en-GB"/>
              </w:rPr>
              <w:t>0.92942</w:t>
            </w:r>
          </w:p>
        </w:tc>
        <w:tc>
          <w:tcPr>
            <w:tcW w:w="1288" w:type="dxa"/>
          </w:tcPr>
          <w:p w14:paraId="7DCF4F10" w14:textId="77777777" w:rsidR="00EE5B36" w:rsidRDefault="00EE5B36" w:rsidP="003F3FDB">
            <w:r w:rsidRPr="007E412B">
              <w:rPr>
                <w:rFonts w:ascii="Courier New" w:eastAsia="Times New Roman" w:hAnsi="Courier New" w:cs="Courier New"/>
                <w:color w:val="000000"/>
                <w:sz w:val="21"/>
                <w:szCs w:val="21"/>
                <w:lang w:eastAsia="en-GB"/>
              </w:rPr>
              <w:t>-1.43762</w:t>
            </w:r>
          </w:p>
        </w:tc>
        <w:tc>
          <w:tcPr>
            <w:tcW w:w="1288" w:type="dxa"/>
          </w:tcPr>
          <w:p w14:paraId="15190324"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26062</w:t>
            </w:r>
          </w:p>
          <w:p w14:paraId="7B9A25F6" w14:textId="77777777" w:rsidR="00EE5B36" w:rsidRDefault="00EE5B36" w:rsidP="003F3FDB"/>
        </w:tc>
        <w:tc>
          <w:tcPr>
            <w:tcW w:w="1288" w:type="dxa"/>
          </w:tcPr>
          <w:p w14:paraId="63AF3CC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8279</w:t>
            </w:r>
          </w:p>
          <w:p w14:paraId="54BCC783" w14:textId="77777777" w:rsidR="00EE5B36" w:rsidRDefault="00EE5B36" w:rsidP="003F3FDB"/>
        </w:tc>
        <w:tc>
          <w:tcPr>
            <w:tcW w:w="1288" w:type="dxa"/>
          </w:tcPr>
          <w:p w14:paraId="693EBF29"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19640</w:t>
            </w:r>
          </w:p>
          <w:p w14:paraId="2738682E" w14:textId="77777777" w:rsidR="00EE5B36" w:rsidRDefault="00EE5B36" w:rsidP="003F3FDB"/>
        </w:tc>
      </w:tr>
    </w:tbl>
    <w:p w14:paraId="642CA814" w14:textId="77777777" w:rsidR="00EE5B36" w:rsidRDefault="00EE5B36" w:rsidP="00EE5B36"/>
    <w:p w14:paraId="2038F5B6" w14:textId="77777777" w:rsidR="00EE5B36" w:rsidRDefault="00EE5B36" w:rsidP="00EE5B36"/>
    <w:p w14:paraId="443716EA" w14:textId="77777777" w:rsidR="00EE5B36" w:rsidRDefault="00EE5B36" w:rsidP="00EE5B36">
      <w:r>
        <w:t>Mantel test for science – psychology (3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18880E46" w14:textId="77777777" w:rsidTr="003F3FDB">
        <w:tc>
          <w:tcPr>
            <w:tcW w:w="1288" w:type="dxa"/>
            <w:vMerge w:val="restart"/>
          </w:tcPr>
          <w:p w14:paraId="1076FA02" w14:textId="77777777" w:rsidR="00EE5B36" w:rsidRDefault="00EE5B36" w:rsidP="003F3FDB">
            <w:r>
              <w:t>Mantel Test</w:t>
            </w:r>
          </w:p>
        </w:tc>
        <w:tc>
          <w:tcPr>
            <w:tcW w:w="3864" w:type="dxa"/>
            <w:gridSpan w:val="3"/>
          </w:tcPr>
          <w:p w14:paraId="3F61E0E3" w14:textId="77777777" w:rsidR="00EE5B36" w:rsidRDefault="00EE5B36" w:rsidP="003F3FDB">
            <w:pPr>
              <w:jc w:val="center"/>
            </w:pPr>
            <w:r>
              <w:t>10-word network</w:t>
            </w:r>
          </w:p>
        </w:tc>
        <w:tc>
          <w:tcPr>
            <w:tcW w:w="3864" w:type="dxa"/>
            <w:gridSpan w:val="3"/>
          </w:tcPr>
          <w:p w14:paraId="28FD4D37" w14:textId="77777777" w:rsidR="00EE5B36" w:rsidRDefault="00EE5B36" w:rsidP="003F3FDB">
            <w:pPr>
              <w:jc w:val="center"/>
            </w:pPr>
            <w:r>
              <w:t>20-word network</w:t>
            </w:r>
          </w:p>
        </w:tc>
      </w:tr>
      <w:tr w:rsidR="00EE5B36" w14:paraId="347A035F" w14:textId="77777777" w:rsidTr="003F3FDB">
        <w:tc>
          <w:tcPr>
            <w:tcW w:w="1288" w:type="dxa"/>
            <w:vMerge/>
          </w:tcPr>
          <w:p w14:paraId="36985E5C" w14:textId="77777777" w:rsidR="00EE5B36" w:rsidRDefault="00EE5B36" w:rsidP="003F3FDB"/>
        </w:tc>
        <w:tc>
          <w:tcPr>
            <w:tcW w:w="1288" w:type="dxa"/>
          </w:tcPr>
          <w:p w14:paraId="0E68BB7A" w14:textId="77777777" w:rsidR="00EE5B36" w:rsidRDefault="00EE5B36" w:rsidP="003F3FDB">
            <w:r>
              <w:t>r</w:t>
            </w:r>
          </w:p>
        </w:tc>
        <w:tc>
          <w:tcPr>
            <w:tcW w:w="1288" w:type="dxa"/>
          </w:tcPr>
          <w:p w14:paraId="62ECF8CE" w14:textId="77777777" w:rsidR="00EE5B36" w:rsidRDefault="00EE5B36" w:rsidP="003F3FDB">
            <w:r>
              <w:t>p-value</w:t>
            </w:r>
          </w:p>
        </w:tc>
        <w:tc>
          <w:tcPr>
            <w:tcW w:w="1288" w:type="dxa"/>
          </w:tcPr>
          <w:p w14:paraId="3811ED99" w14:textId="77777777" w:rsidR="00EE5B36" w:rsidRDefault="00EE5B36" w:rsidP="003F3FDB">
            <w:r>
              <w:t>Z-score</w:t>
            </w:r>
          </w:p>
        </w:tc>
        <w:tc>
          <w:tcPr>
            <w:tcW w:w="1288" w:type="dxa"/>
          </w:tcPr>
          <w:p w14:paraId="22D4DC9A" w14:textId="77777777" w:rsidR="00EE5B36" w:rsidRDefault="00EE5B36" w:rsidP="003F3FDB">
            <w:r>
              <w:t>r</w:t>
            </w:r>
          </w:p>
        </w:tc>
        <w:tc>
          <w:tcPr>
            <w:tcW w:w="1288" w:type="dxa"/>
          </w:tcPr>
          <w:p w14:paraId="5B1FC780" w14:textId="77777777" w:rsidR="00EE5B36" w:rsidRDefault="00EE5B36" w:rsidP="003F3FDB">
            <w:r>
              <w:t>p-value</w:t>
            </w:r>
          </w:p>
        </w:tc>
        <w:tc>
          <w:tcPr>
            <w:tcW w:w="1288" w:type="dxa"/>
          </w:tcPr>
          <w:p w14:paraId="6D35653F" w14:textId="77777777" w:rsidR="00EE5B36" w:rsidRDefault="00EE5B36" w:rsidP="003F3FDB">
            <w:r>
              <w:t>z-score</w:t>
            </w:r>
          </w:p>
        </w:tc>
      </w:tr>
      <w:tr w:rsidR="00EE5B36" w14:paraId="533CF558" w14:textId="77777777" w:rsidTr="003F3FDB">
        <w:tc>
          <w:tcPr>
            <w:tcW w:w="1288" w:type="dxa"/>
          </w:tcPr>
          <w:p w14:paraId="47E01320" w14:textId="77777777" w:rsidR="00EE5B36" w:rsidRDefault="00EE5B36" w:rsidP="003F3FDB">
            <w:r>
              <w:t>Article Level</w:t>
            </w:r>
          </w:p>
        </w:tc>
        <w:tc>
          <w:tcPr>
            <w:tcW w:w="1288" w:type="dxa"/>
          </w:tcPr>
          <w:p w14:paraId="7A4A94A1"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4085</w:t>
            </w:r>
          </w:p>
          <w:p w14:paraId="1A34D4CF" w14:textId="77777777" w:rsidR="00EE5B36" w:rsidRDefault="00EE5B36" w:rsidP="003F3FDB"/>
        </w:tc>
        <w:tc>
          <w:tcPr>
            <w:tcW w:w="1288" w:type="dxa"/>
          </w:tcPr>
          <w:p w14:paraId="77D4C77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074</w:t>
            </w:r>
          </w:p>
          <w:p w14:paraId="38F4F7E6" w14:textId="77777777" w:rsidR="00EE5B36" w:rsidRDefault="00EE5B36" w:rsidP="003F3FDB"/>
        </w:tc>
        <w:tc>
          <w:tcPr>
            <w:tcW w:w="1288" w:type="dxa"/>
          </w:tcPr>
          <w:p w14:paraId="28D6F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33729</w:t>
            </w:r>
          </w:p>
          <w:p w14:paraId="5A45EFEB" w14:textId="77777777" w:rsidR="00EE5B36" w:rsidRDefault="00EE5B36" w:rsidP="003F3FDB"/>
        </w:tc>
        <w:tc>
          <w:tcPr>
            <w:tcW w:w="1288" w:type="dxa"/>
          </w:tcPr>
          <w:p w14:paraId="4811EBD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3052</w:t>
            </w:r>
          </w:p>
          <w:p w14:paraId="7291F018" w14:textId="77777777" w:rsidR="00EE5B36" w:rsidRDefault="00EE5B36" w:rsidP="003F3FDB"/>
        </w:tc>
        <w:tc>
          <w:tcPr>
            <w:tcW w:w="1288" w:type="dxa"/>
          </w:tcPr>
          <w:p w14:paraId="63B4CA1E"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7165</w:t>
            </w:r>
          </w:p>
          <w:p w14:paraId="29BAD56A" w14:textId="77777777" w:rsidR="00EE5B36" w:rsidRDefault="00EE5B36" w:rsidP="003F3FDB"/>
        </w:tc>
        <w:tc>
          <w:tcPr>
            <w:tcW w:w="1288" w:type="dxa"/>
          </w:tcPr>
          <w:p w14:paraId="7F9A084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8437</w:t>
            </w:r>
          </w:p>
        </w:tc>
      </w:tr>
      <w:tr w:rsidR="00EE5B36" w14:paraId="6EE63F6D" w14:textId="77777777" w:rsidTr="003F3FDB">
        <w:tc>
          <w:tcPr>
            <w:tcW w:w="1288" w:type="dxa"/>
          </w:tcPr>
          <w:p w14:paraId="649D118D" w14:textId="77777777" w:rsidR="00EE5B36" w:rsidRDefault="00EE5B36" w:rsidP="003F3FDB">
            <w:r>
              <w:t>2-3 Paragraphs</w:t>
            </w:r>
          </w:p>
        </w:tc>
        <w:tc>
          <w:tcPr>
            <w:tcW w:w="1288" w:type="dxa"/>
          </w:tcPr>
          <w:p w14:paraId="78B72D3B"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2443</w:t>
            </w:r>
          </w:p>
          <w:p w14:paraId="264F1690" w14:textId="77777777" w:rsidR="00EE5B36" w:rsidRDefault="00EE5B36" w:rsidP="003F3FDB"/>
        </w:tc>
        <w:tc>
          <w:tcPr>
            <w:tcW w:w="1288" w:type="dxa"/>
          </w:tcPr>
          <w:p w14:paraId="43215BF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6558</w:t>
            </w:r>
          </w:p>
          <w:p w14:paraId="71D201C5" w14:textId="77777777" w:rsidR="00EE5B36" w:rsidRDefault="00EE5B36" w:rsidP="003F3FDB"/>
        </w:tc>
        <w:tc>
          <w:tcPr>
            <w:tcW w:w="1288" w:type="dxa"/>
          </w:tcPr>
          <w:p w14:paraId="209AE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1814</w:t>
            </w:r>
          </w:p>
          <w:p w14:paraId="721424A3" w14:textId="77777777" w:rsidR="00EE5B36" w:rsidRDefault="00EE5B36" w:rsidP="003F3FDB"/>
        </w:tc>
        <w:tc>
          <w:tcPr>
            <w:tcW w:w="1288" w:type="dxa"/>
          </w:tcPr>
          <w:p w14:paraId="09CE73B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6750</w:t>
            </w:r>
          </w:p>
          <w:p w14:paraId="5039AF35" w14:textId="77777777" w:rsidR="00EE5B36" w:rsidRDefault="00EE5B36" w:rsidP="003F3FDB"/>
        </w:tc>
        <w:tc>
          <w:tcPr>
            <w:tcW w:w="1288" w:type="dxa"/>
          </w:tcPr>
          <w:p w14:paraId="500376E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8834</w:t>
            </w:r>
          </w:p>
          <w:p w14:paraId="2FF50596" w14:textId="77777777" w:rsidR="00EE5B36" w:rsidRDefault="00EE5B36" w:rsidP="003F3FDB"/>
        </w:tc>
        <w:tc>
          <w:tcPr>
            <w:tcW w:w="1288" w:type="dxa"/>
          </w:tcPr>
          <w:p w14:paraId="65E40F8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15334</w:t>
            </w:r>
          </w:p>
          <w:p w14:paraId="7934852E" w14:textId="77777777" w:rsidR="00EE5B36" w:rsidRDefault="00EE5B36" w:rsidP="003F3FDB"/>
        </w:tc>
      </w:tr>
      <w:tr w:rsidR="00EE5B36" w14:paraId="231A1232" w14:textId="77777777" w:rsidTr="003F3FDB">
        <w:tc>
          <w:tcPr>
            <w:tcW w:w="1288" w:type="dxa"/>
          </w:tcPr>
          <w:p w14:paraId="121C3369" w14:textId="77777777" w:rsidR="00EE5B36" w:rsidRDefault="00EE5B36" w:rsidP="003F3FDB">
            <w:r>
              <w:t>Paragraph level</w:t>
            </w:r>
          </w:p>
        </w:tc>
        <w:tc>
          <w:tcPr>
            <w:tcW w:w="1288" w:type="dxa"/>
          </w:tcPr>
          <w:p w14:paraId="5EECEB8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2116</w:t>
            </w:r>
          </w:p>
          <w:p w14:paraId="42149693" w14:textId="77777777" w:rsidR="00EE5B36" w:rsidRDefault="00EE5B36" w:rsidP="003F3FDB"/>
        </w:tc>
        <w:tc>
          <w:tcPr>
            <w:tcW w:w="1288" w:type="dxa"/>
          </w:tcPr>
          <w:p w14:paraId="2AE15AE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493</w:t>
            </w:r>
          </w:p>
          <w:p w14:paraId="2268E6B3" w14:textId="77777777" w:rsidR="00EE5B36" w:rsidRDefault="00EE5B36" w:rsidP="003F3FDB"/>
        </w:tc>
        <w:tc>
          <w:tcPr>
            <w:tcW w:w="1288" w:type="dxa"/>
          </w:tcPr>
          <w:p w14:paraId="2D671CE6"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29004</w:t>
            </w:r>
          </w:p>
          <w:p w14:paraId="67CC5C0C" w14:textId="77777777" w:rsidR="00EE5B36" w:rsidRDefault="00EE5B36" w:rsidP="003F3FDB"/>
        </w:tc>
        <w:tc>
          <w:tcPr>
            <w:tcW w:w="1288" w:type="dxa"/>
          </w:tcPr>
          <w:p w14:paraId="25F436EA"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36792</w:t>
            </w:r>
          </w:p>
          <w:p w14:paraId="24EB80D5" w14:textId="77777777" w:rsidR="00EE5B36" w:rsidRDefault="00EE5B36" w:rsidP="003F3FDB"/>
        </w:tc>
        <w:tc>
          <w:tcPr>
            <w:tcW w:w="1288" w:type="dxa"/>
          </w:tcPr>
          <w:p w14:paraId="79BA2C57"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9549</w:t>
            </w:r>
          </w:p>
          <w:p w14:paraId="7643F1F3" w14:textId="77777777" w:rsidR="00EE5B36" w:rsidRDefault="00EE5B36" w:rsidP="003F3FDB"/>
        </w:tc>
        <w:tc>
          <w:tcPr>
            <w:tcW w:w="1288" w:type="dxa"/>
          </w:tcPr>
          <w:p w14:paraId="27A5EA4B" w14:textId="77777777" w:rsidR="00EE5B36" w:rsidRPr="00C314A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65607</w:t>
            </w:r>
          </w:p>
        </w:tc>
      </w:tr>
    </w:tbl>
    <w:p w14:paraId="3A38BE90" w14:textId="77777777" w:rsidR="00EE5B36" w:rsidRDefault="00EE5B36" w:rsidP="00EE5B36"/>
    <w:p w14:paraId="2DF36F35" w14:textId="77777777" w:rsidR="00EE5B36" w:rsidRDefault="00EE5B36" w:rsidP="00EE5B36">
      <w:r>
        <w:t>Mantel test for science – psychology (4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2BD2D0F" w14:textId="77777777" w:rsidTr="003F3FDB">
        <w:tc>
          <w:tcPr>
            <w:tcW w:w="1288" w:type="dxa"/>
            <w:vMerge w:val="restart"/>
          </w:tcPr>
          <w:p w14:paraId="6EFE165F" w14:textId="77777777" w:rsidR="00EE5B36" w:rsidRDefault="00EE5B36" w:rsidP="003F3FDB">
            <w:r>
              <w:t>Mantel Test</w:t>
            </w:r>
          </w:p>
        </w:tc>
        <w:tc>
          <w:tcPr>
            <w:tcW w:w="3864" w:type="dxa"/>
            <w:gridSpan w:val="3"/>
          </w:tcPr>
          <w:p w14:paraId="24AD3DB7" w14:textId="77777777" w:rsidR="00EE5B36" w:rsidRDefault="00EE5B36" w:rsidP="003F3FDB">
            <w:pPr>
              <w:jc w:val="center"/>
            </w:pPr>
            <w:r>
              <w:t>10-word network</w:t>
            </w:r>
          </w:p>
        </w:tc>
        <w:tc>
          <w:tcPr>
            <w:tcW w:w="3864" w:type="dxa"/>
            <w:gridSpan w:val="3"/>
          </w:tcPr>
          <w:p w14:paraId="25254B0E" w14:textId="77777777" w:rsidR="00EE5B36" w:rsidRDefault="00EE5B36" w:rsidP="003F3FDB">
            <w:pPr>
              <w:jc w:val="center"/>
            </w:pPr>
            <w:r>
              <w:t>20-word network</w:t>
            </w:r>
          </w:p>
        </w:tc>
      </w:tr>
      <w:tr w:rsidR="00EE5B36" w14:paraId="47F5C99E" w14:textId="77777777" w:rsidTr="003F3FDB">
        <w:tc>
          <w:tcPr>
            <w:tcW w:w="1288" w:type="dxa"/>
            <w:vMerge/>
          </w:tcPr>
          <w:p w14:paraId="4E764B2D" w14:textId="77777777" w:rsidR="00EE5B36" w:rsidRDefault="00EE5B36" w:rsidP="003F3FDB"/>
        </w:tc>
        <w:tc>
          <w:tcPr>
            <w:tcW w:w="1288" w:type="dxa"/>
          </w:tcPr>
          <w:p w14:paraId="2B2ED610" w14:textId="77777777" w:rsidR="00EE5B36" w:rsidRDefault="00EE5B36" w:rsidP="003F3FDB">
            <w:r>
              <w:t>r</w:t>
            </w:r>
          </w:p>
        </w:tc>
        <w:tc>
          <w:tcPr>
            <w:tcW w:w="1288" w:type="dxa"/>
          </w:tcPr>
          <w:p w14:paraId="3ED7000D" w14:textId="77777777" w:rsidR="00EE5B36" w:rsidRDefault="00EE5B36" w:rsidP="003F3FDB">
            <w:r>
              <w:t>p-value</w:t>
            </w:r>
          </w:p>
        </w:tc>
        <w:tc>
          <w:tcPr>
            <w:tcW w:w="1288" w:type="dxa"/>
          </w:tcPr>
          <w:p w14:paraId="5929BD33" w14:textId="77777777" w:rsidR="00EE5B36" w:rsidRDefault="00EE5B36" w:rsidP="003F3FDB">
            <w:r>
              <w:t>Z-score</w:t>
            </w:r>
          </w:p>
        </w:tc>
        <w:tc>
          <w:tcPr>
            <w:tcW w:w="1288" w:type="dxa"/>
          </w:tcPr>
          <w:p w14:paraId="314C3C7F" w14:textId="77777777" w:rsidR="00EE5B36" w:rsidRDefault="00EE5B36" w:rsidP="003F3FDB">
            <w:r>
              <w:t>r</w:t>
            </w:r>
          </w:p>
        </w:tc>
        <w:tc>
          <w:tcPr>
            <w:tcW w:w="1288" w:type="dxa"/>
          </w:tcPr>
          <w:p w14:paraId="54B9AE59" w14:textId="77777777" w:rsidR="00EE5B36" w:rsidRDefault="00EE5B36" w:rsidP="003F3FDB">
            <w:r>
              <w:t>p-value</w:t>
            </w:r>
          </w:p>
        </w:tc>
        <w:tc>
          <w:tcPr>
            <w:tcW w:w="1288" w:type="dxa"/>
          </w:tcPr>
          <w:p w14:paraId="726280D8" w14:textId="77777777" w:rsidR="00EE5B36" w:rsidRDefault="00EE5B36" w:rsidP="003F3FDB">
            <w:r>
              <w:t>z-score</w:t>
            </w:r>
          </w:p>
        </w:tc>
      </w:tr>
      <w:tr w:rsidR="00EE5B36" w14:paraId="026A3613" w14:textId="77777777" w:rsidTr="003F3FDB">
        <w:tc>
          <w:tcPr>
            <w:tcW w:w="1288" w:type="dxa"/>
          </w:tcPr>
          <w:p w14:paraId="3B4482A6" w14:textId="77777777" w:rsidR="00EE5B36" w:rsidRDefault="00EE5B36" w:rsidP="003F3FDB">
            <w:r>
              <w:t>Article Level</w:t>
            </w:r>
          </w:p>
        </w:tc>
        <w:tc>
          <w:tcPr>
            <w:tcW w:w="1288" w:type="dxa"/>
          </w:tcPr>
          <w:p w14:paraId="4E54E2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0233</w:t>
            </w:r>
          </w:p>
          <w:p w14:paraId="297DBFC4" w14:textId="77777777" w:rsidR="00EE5B36" w:rsidRDefault="00EE5B36" w:rsidP="003F3FDB"/>
        </w:tc>
        <w:tc>
          <w:tcPr>
            <w:tcW w:w="1288" w:type="dxa"/>
          </w:tcPr>
          <w:p w14:paraId="583286D6"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6703</w:t>
            </w:r>
          </w:p>
          <w:p w14:paraId="256BA845" w14:textId="77777777" w:rsidR="00EE5B36" w:rsidRDefault="00EE5B36" w:rsidP="003F3FDB"/>
        </w:tc>
        <w:tc>
          <w:tcPr>
            <w:tcW w:w="1288" w:type="dxa"/>
          </w:tcPr>
          <w:p w14:paraId="2E232174"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45536</w:t>
            </w:r>
          </w:p>
          <w:p w14:paraId="14C7366F" w14:textId="77777777" w:rsidR="00EE5B36" w:rsidRDefault="00EE5B36" w:rsidP="003F3FDB"/>
        </w:tc>
        <w:tc>
          <w:tcPr>
            <w:tcW w:w="1288" w:type="dxa"/>
          </w:tcPr>
          <w:p w14:paraId="39800B41" w14:textId="77777777" w:rsidR="00EE5B36" w:rsidRDefault="00EE5B36" w:rsidP="003F3FDB">
            <w:r w:rsidRPr="00892517">
              <w:rPr>
                <w:rFonts w:ascii="Courier New" w:eastAsia="Times New Roman" w:hAnsi="Courier New" w:cs="Courier New"/>
                <w:color w:val="000000"/>
                <w:sz w:val="21"/>
                <w:szCs w:val="21"/>
                <w:lang w:eastAsia="en-GB"/>
              </w:rPr>
              <w:t>0.16347</w:t>
            </w:r>
          </w:p>
        </w:tc>
        <w:tc>
          <w:tcPr>
            <w:tcW w:w="1288" w:type="dxa"/>
          </w:tcPr>
          <w:p w14:paraId="003C88AB" w14:textId="77777777" w:rsidR="00EE5B36" w:rsidRDefault="00EE5B36" w:rsidP="003F3FDB">
            <w:r w:rsidRPr="00892517">
              <w:rPr>
                <w:rFonts w:ascii="Courier New" w:eastAsia="Times New Roman" w:hAnsi="Courier New" w:cs="Courier New"/>
                <w:color w:val="000000"/>
                <w:sz w:val="21"/>
                <w:szCs w:val="21"/>
                <w:lang w:eastAsia="en-GB"/>
              </w:rPr>
              <w:t>0.3104</w:t>
            </w:r>
          </w:p>
        </w:tc>
        <w:tc>
          <w:tcPr>
            <w:tcW w:w="1288" w:type="dxa"/>
          </w:tcPr>
          <w:p w14:paraId="2D53C99C" w14:textId="77777777" w:rsidR="00EE5B36" w:rsidRDefault="00EE5B36" w:rsidP="003F3FDB">
            <w:r w:rsidRPr="00892517">
              <w:rPr>
                <w:rFonts w:ascii="Courier New" w:eastAsia="Times New Roman" w:hAnsi="Courier New" w:cs="Courier New"/>
                <w:color w:val="000000"/>
                <w:sz w:val="21"/>
                <w:szCs w:val="21"/>
                <w:lang w:eastAsia="en-GB"/>
              </w:rPr>
              <w:t>0.5929</w:t>
            </w:r>
          </w:p>
        </w:tc>
      </w:tr>
      <w:tr w:rsidR="00EE5B36" w14:paraId="5B87596B" w14:textId="77777777" w:rsidTr="003F3FDB">
        <w:tc>
          <w:tcPr>
            <w:tcW w:w="1288" w:type="dxa"/>
          </w:tcPr>
          <w:p w14:paraId="3FA934F1" w14:textId="77777777" w:rsidR="00EE5B36" w:rsidRDefault="00EE5B36" w:rsidP="003F3FDB">
            <w:r>
              <w:t>2-3 Paragraphs</w:t>
            </w:r>
          </w:p>
        </w:tc>
        <w:tc>
          <w:tcPr>
            <w:tcW w:w="1288" w:type="dxa"/>
          </w:tcPr>
          <w:p w14:paraId="5960EAA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6750</w:t>
            </w:r>
          </w:p>
          <w:p w14:paraId="7617D99E" w14:textId="77777777" w:rsidR="00EE5B36" w:rsidRDefault="00EE5B36" w:rsidP="003F3FDB"/>
        </w:tc>
        <w:tc>
          <w:tcPr>
            <w:tcW w:w="1288" w:type="dxa"/>
          </w:tcPr>
          <w:p w14:paraId="0C047C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8881</w:t>
            </w:r>
          </w:p>
          <w:p w14:paraId="23248A5A" w14:textId="77777777" w:rsidR="00EE5B36" w:rsidRDefault="00EE5B36" w:rsidP="003F3FDB"/>
        </w:tc>
        <w:tc>
          <w:tcPr>
            <w:tcW w:w="1288" w:type="dxa"/>
          </w:tcPr>
          <w:p w14:paraId="4BDC74D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14848</w:t>
            </w:r>
          </w:p>
          <w:p w14:paraId="637C17C7" w14:textId="77777777" w:rsidR="00EE5B36" w:rsidRDefault="00EE5B36" w:rsidP="003F3FDB"/>
        </w:tc>
        <w:tc>
          <w:tcPr>
            <w:tcW w:w="1288" w:type="dxa"/>
          </w:tcPr>
          <w:p w14:paraId="2AA910CD" w14:textId="77777777" w:rsidR="00EE5B36" w:rsidRDefault="00EE5B36" w:rsidP="003F3FDB">
            <w:r w:rsidRPr="003604E9">
              <w:rPr>
                <w:rFonts w:ascii="Courier New" w:eastAsia="Times New Roman" w:hAnsi="Courier New" w:cs="Courier New"/>
                <w:color w:val="000000"/>
                <w:sz w:val="21"/>
                <w:szCs w:val="21"/>
                <w:lang w:eastAsia="en-GB"/>
              </w:rPr>
              <w:t>-0.2556</w:t>
            </w:r>
          </w:p>
        </w:tc>
        <w:tc>
          <w:tcPr>
            <w:tcW w:w="1288" w:type="dxa"/>
          </w:tcPr>
          <w:p w14:paraId="32F64457" w14:textId="77777777" w:rsidR="00EE5B36" w:rsidRDefault="00EE5B36" w:rsidP="003F3FDB">
            <w:r w:rsidRPr="003604E9">
              <w:rPr>
                <w:rFonts w:ascii="Courier New" w:eastAsia="Times New Roman" w:hAnsi="Courier New" w:cs="Courier New"/>
                <w:color w:val="000000"/>
                <w:sz w:val="21"/>
                <w:szCs w:val="21"/>
                <w:lang w:eastAsia="en-GB"/>
              </w:rPr>
              <w:t>1.0</w:t>
            </w:r>
          </w:p>
        </w:tc>
        <w:tc>
          <w:tcPr>
            <w:tcW w:w="1288" w:type="dxa"/>
          </w:tcPr>
          <w:p w14:paraId="2CA89C77" w14:textId="77777777" w:rsidR="00EE5B36" w:rsidRDefault="00EE5B36" w:rsidP="003F3FDB">
            <w:r w:rsidRPr="003604E9">
              <w:rPr>
                <w:rFonts w:ascii="Courier New" w:eastAsia="Times New Roman" w:hAnsi="Courier New" w:cs="Courier New"/>
                <w:color w:val="000000"/>
                <w:sz w:val="21"/>
                <w:szCs w:val="21"/>
                <w:lang w:eastAsia="en-GB"/>
              </w:rPr>
              <w:t>-1.1348</w:t>
            </w:r>
          </w:p>
        </w:tc>
      </w:tr>
      <w:tr w:rsidR="00EE5B36" w14:paraId="321708D9" w14:textId="77777777" w:rsidTr="003F3FDB">
        <w:tc>
          <w:tcPr>
            <w:tcW w:w="1288" w:type="dxa"/>
          </w:tcPr>
          <w:p w14:paraId="727E560E" w14:textId="77777777" w:rsidR="00EE5B36" w:rsidRDefault="00EE5B36" w:rsidP="003F3FDB">
            <w:r>
              <w:t>Paragraph level</w:t>
            </w:r>
          </w:p>
        </w:tc>
        <w:tc>
          <w:tcPr>
            <w:tcW w:w="1288" w:type="dxa"/>
          </w:tcPr>
          <w:p w14:paraId="73B83E69"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29198</w:t>
            </w:r>
          </w:p>
          <w:p w14:paraId="7E3F2E90" w14:textId="77777777" w:rsidR="00EE5B36" w:rsidRDefault="00EE5B36" w:rsidP="003F3FDB"/>
        </w:tc>
        <w:tc>
          <w:tcPr>
            <w:tcW w:w="1288" w:type="dxa"/>
          </w:tcPr>
          <w:p w14:paraId="58EA4438"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9005</w:t>
            </w:r>
          </w:p>
          <w:p w14:paraId="2E480691" w14:textId="77777777" w:rsidR="00EE5B36" w:rsidRDefault="00EE5B36" w:rsidP="003F3FDB"/>
        </w:tc>
        <w:tc>
          <w:tcPr>
            <w:tcW w:w="1288" w:type="dxa"/>
          </w:tcPr>
          <w:p w14:paraId="1C30A392"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29744</w:t>
            </w:r>
          </w:p>
          <w:p w14:paraId="10FFE90A" w14:textId="77777777" w:rsidR="00EE5B36" w:rsidRDefault="00EE5B36" w:rsidP="003F3FDB"/>
        </w:tc>
        <w:tc>
          <w:tcPr>
            <w:tcW w:w="1288" w:type="dxa"/>
          </w:tcPr>
          <w:p w14:paraId="449BE5AC" w14:textId="77777777" w:rsidR="00EE5B36" w:rsidRDefault="00EE5B36" w:rsidP="003F3FDB">
            <w:r w:rsidRPr="003604E9">
              <w:rPr>
                <w:rFonts w:ascii="Courier New" w:eastAsia="Times New Roman" w:hAnsi="Courier New" w:cs="Courier New"/>
                <w:color w:val="000000"/>
                <w:sz w:val="21"/>
                <w:szCs w:val="21"/>
                <w:lang w:eastAsia="en-GB"/>
              </w:rPr>
              <w:t>-0.04745</w:t>
            </w:r>
          </w:p>
        </w:tc>
        <w:tc>
          <w:tcPr>
            <w:tcW w:w="1288" w:type="dxa"/>
          </w:tcPr>
          <w:p w14:paraId="2BC6C470" w14:textId="77777777" w:rsidR="00EE5B36" w:rsidRDefault="00EE5B36" w:rsidP="003F3FDB">
            <w:r w:rsidRPr="003604E9">
              <w:rPr>
                <w:rFonts w:ascii="Courier New" w:eastAsia="Times New Roman" w:hAnsi="Courier New" w:cs="Courier New"/>
                <w:color w:val="000000"/>
                <w:sz w:val="21"/>
                <w:szCs w:val="21"/>
                <w:lang w:eastAsia="en-GB"/>
              </w:rPr>
              <w:t>0.5642</w:t>
            </w:r>
          </w:p>
        </w:tc>
        <w:tc>
          <w:tcPr>
            <w:tcW w:w="1288" w:type="dxa"/>
          </w:tcPr>
          <w:p w14:paraId="036AC512" w14:textId="77777777" w:rsidR="00EE5B36" w:rsidRDefault="00EE5B36" w:rsidP="003F3FDB">
            <w:r w:rsidRPr="003604E9">
              <w:rPr>
                <w:rFonts w:ascii="Courier New" w:eastAsia="Times New Roman" w:hAnsi="Courier New" w:cs="Courier New"/>
                <w:color w:val="000000"/>
                <w:sz w:val="21"/>
                <w:szCs w:val="21"/>
                <w:lang w:eastAsia="en-GB"/>
              </w:rPr>
              <w:t>-0.17695</w:t>
            </w:r>
          </w:p>
        </w:tc>
      </w:tr>
    </w:tbl>
    <w:p w14:paraId="38BB4759" w14:textId="77777777" w:rsidR="00EE5B36" w:rsidRDefault="00EE5B36" w:rsidP="00EE5B36"/>
    <w:p w14:paraId="03ACE4FF" w14:textId="77777777" w:rsidR="00EE5B36" w:rsidRDefault="00EE5B36" w:rsidP="00EE5B36"/>
    <w:p w14:paraId="1AD9BEF0" w14:textId="77777777" w:rsidR="00EE5B36" w:rsidRDefault="00EE5B36" w:rsidP="00EE5B36"/>
    <w:p w14:paraId="2E7ECEC9" w14:textId="77777777" w:rsidR="00EE5B36" w:rsidRDefault="00EE5B36" w:rsidP="00EE5B36"/>
    <w:p w14:paraId="51CFC771" w14:textId="77777777" w:rsidR="00EE5B36" w:rsidRDefault="00EE5B36" w:rsidP="00EE5B36">
      <w:r>
        <w:t>Mantel test results vertical comparison</w:t>
      </w:r>
    </w:p>
    <w:p w14:paraId="2B230C66" w14:textId="77777777" w:rsidR="00EE5B36" w:rsidRDefault="00EE5B36" w:rsidP="00EE5B36">
      <w:r>
        <w:t>X</w:t>
      </w:r>
      <w:r>
        <w:tab/>
      </w:r>
      <w:r>
        <w:tab/>
        <w:t>Y</w:t>
      </w:r>
    </w:p>
    <w:p w14:paraId="7A9F706E" w14:textId="77777777" w:rsidR="00EE5B36" w:rsidRDefault="00EE5B36" w:rsidP="00EE5B36">
      <w:r>
        <w:t xml:space="preserve">Article </w:t>
      </w:r>
      <w:r>
        <w:tab/>
      </w:r>
      <w:r>
        <w:tab/>
        <w:t xml:space="preserve"> 2-3 p</w:t>
      </w:r>
    </w:p>
    <w:p w14:paraId="51A921D3" w14:textId="77777777" w:rsidR="00EE5B36" w:rsidRDefault="00EE5B36" w:rsidP="00EE5B36">
      <w:r>
        <w:t xml:space="preserve">Article </w:t>
      </w:r>
      <w:r>
        <w:tab/>
      </w:r>
      <w:r>
        <w:tab/>
        <w:t xml:space="preserve"> paragraph</w:t>
      </w:r>
    </w:p>
    <w:p w14:paraId="60836ADA" w14:textId="77777777" w:rsidR="00EE5B36" w:rsidRDefault="00EE5B36" w:rsidP="00EE5B36">
      <w:r>
        <w:t xml:space="preserve">2-3 p </w:t>
      </w:r>
      <w:r>
        <w:tab/>
      </w:r>
      <w:r>
        <w:tab/>
        <w:t xml:space="preserve"> paragraph</w:t>
      </w:r>
    </w:p>
    <w:p w14:paraId="2CA706D0" w14:textId="77777777" w:rsidR="00EE5B36" w:rsidRDefault="00EE5B36" w:rsidP="00EE5B36">
      <w:r>
        <w:t>mantel (X”, Y”)</w:t>
      </w:r>
    </w:p>
    <w:p w14:paraId="1EBD1655" w14:textId="77777777" w:rsidR="00EE5B36" w:rsidRDefault="00EE5B36" w:rsidP="00EE5B36">
      <w:r>
        <w:tab/>
        <w:t>where X”, Y” are pairwise distances between top words respectively.</w:t>
      </w:r>
    </w:p>
    <w:p w14:paraId="570E7A44" w14:textId="77777777" w:rsidR="00EE5B36" w:rsidRDefault="00EE5B36" w:rsidP="00EE5B36">
      <w:r>
        <w:t>For each dataset Law dataset, non-Law dataset, Covid science dataset (40 articles and 20 articles), Covid psychology dataset (40 articles and 20 articles.</w:t>
      </w:r>
    </w:p>
    <w:p w14:paraId="6175762A"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724325F0" w14:textId="77777777" w:rsidR="00EE5B36" w:rsidRDefault="00EE5B36" w:rsidP="00EE5B36">
      <w:pPr>
        <w:rPr>
          <w:u w:val="single"/>
        </w:rPr>
      </w:pPr>
    </w:p>
    <w:p w14:paraId="15134B9F" w14:textId="77777777" w:rsidR="00EE5B36" w:rsidRDefault="00EE5B36" w:rsidP="00EE5B36">
      <w:r w:rsidRPr="00ED165A">
        <w:t>10-word network: By comparing Top 5 words from each dataset</w:t>
      </w:r>
    </w:p>
    <w:p w14:paraId="2048C7BD" w14:textId="77777777" w:rsidR="00EE5B36" w:rsidRDefault="00EE5B36" w:rsidP="00EE5B36">
      <w:r>
        <w:t>2</w:t>
      </w:r>
      <w:r w:rsidRPr="00ED165A">
        <w:t xml:space="preserve">0-word network: By comparing Top </w:t>
      </w:r>
      <w:r>
        <w:t>10</w:t>
      </w:r>
      <w:r w:rsidRPr="00ED165A">
        <w:t xml:space="preserve"> words from each datase</w:t>
      </w:r>
      <w:r>
        <w:t>t</w:t>
      </w:r>
    </w:p>
    <w:p w14:paraId="2323613F" w14:textId="77777777" w:rsidR="00EE5B36" w:rsidRDefault="00EE5B36" w:rsidP="00EE5B36"/>
    <w:p w14:paraId="1F568195" w14:textId="77777777" w:rsidR="00EE5B36" w:rsidRDefault="00EE5B36" w:rsidP="00EE5B36">
      <w:r>
        <w:t>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B4FF74B" w14:textId="77777777" w:rsidTr="003F3FDB">
        <w:tc>
          <w:tcPr>
            <w:tcW w:w="1288" w:type="dxa"/>
            <w:vMerge w:val="restart"/>
          </w:tcPr>
          <w:p w14:paraId="54B606D9" w14:textId="77777777" w:rsidR="00EE5B36" w:rsidRDefault="00EE5B36" w:rsidP="003F3FDB">
            <w:r>
              <w:t>Mantel Test</w:t>
            </w:r>
          </w:p>
        </w:tc>
        <w:tc>
          <w:tcPr>
            <w:tcW w:w="3864" w:type="dxa"/>
            <w:gridSpan w:val="3"/>
          </w:tcPr>
          <w:p w14:paraId="663184E0" w14:textId="77777777" w:rsidR="00EE5B36" w:rsidRDefault="00EE5B36" w:rsidP="003F3FDB">
            <w:pPr>
              <w:jc w:val="center"/>
            </w:pPr>
            <w:r>
              <w:t>10-word network</w:t>
            </w:r>
          </w:p>
        </w:tc>
        <w:tc>
          <w:tcPr>
            <w:tcW w:w="3864" w:type="dxa"/>
            <w:gridSpan w:val="3"/>
          </w:tcPr>
          <w:p w14:paraId="14C3819C" w14:textId="77777777" w:rsidR="00EE5B36" w:rsidRDefault="00EE5B36" w:rsidP="003F3FDB">
            <w:pPr>
              <w:jc w:val="center"/>
            </w:pPr>
            <w:r>
              <w:t>20-word network</w:t>
            </w:r>
          </w:p>
        </w:tc>
      </w:tr>
      <w:tr w:rsidR="00EE5B36" w14:paraId="5CC118BE" w14:textId="77777777" w:rsidTr="003F3FDB">
        <w:tc>
          <w:tcPr>
            <w:tcW w:w="1288" w:type="dxa"/>
            <w:vMerge/>
          </w:tcPr>
          <w:p w14:paraId="35CEC5DF" w14:textId="77777777" w:rsidR="00EE5B36" w:rsidRDefault="00EE5B36" w:rsidP="003F3FDB"/>
        </w:tc>
        <w:tc>
          <w:tcPr>
            <w:tcW w:w="1288" w:type="dxa"/>
          </w:tcPr>
          <w:p w14:paraId="5889DCBE" w14:textId="77777777" w:rsidR="00EE5B36" w:rsidRDefault="00EE5B36" w:rsidP="003F3FDB">
            <w:r>
              <w:t>r</w:t>
            </w:r>
          </w:p>
        </w:tc>
        <w:tc>
          <w:tcPr>
            <w:tcW w:w="1288" w:type="dxa"/>
          </w:tcPr>
          <w:p w14:paraId="3BE651F8" w14:textId="77777777" w:rsidR="00EE5B36" w:rsidRDefault="00EE5B36" w:rsidP="003F3FDB">
            <w:r>
              <w:t>p-value</w:t>
            </w:r>
          </w:p>
        </w:tc>
        <w:tc>
          <w:tcPr>
            <w:tcW w:w="1288" w:type="dxa"/>
          </w:tcPr>
          <w:p w14:paraId="0DE374FB" w14:textId="77777777" w:rsidR="00EE5B36" w:rsidRDefault="00EE5B36" w:rsidP="003F3FDB">
            <w:r>
              <w:t>Z-score</w:t>
            </w:r>
          </w:p>
        </w:tc>
        <w:tc>
          <w:tcPr>
            <w:tcW w:w="1288" w:type="dxa"/>
          </w:tcPr>
          <w:p w14:paraId="6A0B8B83" w14:textId="77777777" w:rsidR="00EE5B36" w:rsidRDefault="00EE5B36" w:rsidP="003F3FDB">
            <w:r>
              <w:t>r</w:t>
            </w:r>
          </w:p>
        </w:tc>
        <w:tc>
          <w:tcPr>
            <w:tcW w:w="1288" w:type="dxa"/>
          </w:tcPr>
          <w:p w14:paraId="57F4019F" w14:textId="77777777" w:rsidR="00EE5B36" w:rsidRDefault="00EE5B36" w:rsidP="003F3FDB">
            <w:r>
              <w:t>p-value</w:t>
            </w:r>
          </w:p>
        </w:tc>
        <w:tc>
          <w:tcPr>
            <w:tcW w:w="1288" w:type="dxa"/>
          </w:tcPr>
          <w:p w14:paraId="46EF1338" w14:textId="77777777" w:rsidR="00EE5B36" w:rsidRDefault="00EE5B36" w:rsidP="003F3FDB">
            <w:r>
              <w:t>z-score</w:t>
            </w:r>
          </w:p>
        </w:tc>
      </w:tr>
      <w:tr w:rsidR="00EE5B36" w14:paraId="494CC2CE" w14:textId="77777777" w:rsidTr="003F3FDB">
        <w:tc>
          <w:tcPr>
            <w:tcW w:w="1288" w:type="dxa"/>
          </w:tcPr>
          <w:p w14:paraId="76DF2336" w14:textId="77777777" w:rsidR="00EE5B36" w:rsidRDefault="00EE5B36" w:rsidP="003F3FDB">
            <w:r>
              <w:t>Article ---&gt; 2-3 P</w:t>
            </w:r>
          </w:p>
        </w:tc>
        <w:tc>
          <w:tcPr>
            <w:tcW w:w="1288" w:type="dxa"/>
          </w:tcPr>
          <w:p w14:paraId="6956C7E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9916</w:t>
            </w:r>
          </w:p>
          <w:p w14:paraId="4140ABEF" w14:textId="77777777" w:rsidR="00EE5B36" w:rsidRDefault="00EE5B36" w:rsidP="003F3FDB"/>
        </w:tc>
        <w:tc>
          <w:tcPr>
            <w:tcW w:w="1288" w:type="dxa"/>
          </w:tcPr>
          <w:p w14:paraId="6910CBA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375</w:t>
            </w:r>
          </w:p>
          <w:p w14:paraId="4462ECF0" w14:textId="77777777" w:rsidR="00EE5B36" w:rsidRDefault="00EE5B36" w:rsidP="003F3FDB"/>
        </w:tc>
        <w:tc>
          <w:tcPr>
            <w:tcW w:w="1288" w:type="dxa"/>
          </w:tcPr>
          <w:p w14:paraId="22289067"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6904</w:t>
            </w:r>
          </w:p>
          <w:p w14:paraId="09387166" w14:textId="77777777" w:rsidR="00EE5B36" w:rsidRDefault="00EE5B36" w:rsidP="003F3FDB"/>
        </w:tc>
        <w:tc>
          <w:tcPr>
            <w:tcW w:w="1288" w:type="dxa"/>
          </w:tcPr>
          <w:p w14:paraId="55630F73"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6939</w:t>
            </w:r>
          </w:p>
          <w:p w14:paraId="54548DDC" w14:textId="77777777" w:rsidR="00EE5B36" w:rsidRDefault="00EE5B36" w:rsidP="003F3FDB"/>
        </w:tc>
        <w:tc>
          <w:tcPr>
            <w:tcW w:w="1288" w:type="dxa"/>
          </w:tcPr>
          <w:p w14:paraId="4AD31E0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9614</w:t>
            </w:r>
          </w:p>
          <w:p w14:paraId="20336B47" w14:textId="77777777" w:rsidR="00EE5B36" w:rsidRDefault="00EE5B36" w:rsidP="003F3FDB"/>
        </w:tc>
        <w:tc>
          <w:tcPr>
            <w:tcW w:w="1288" w:type="dxa"/>
          </w:tcPr>
          <w:p w14:paraId="6FA744E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58676</w:t>
            </w:r>
          </w:p>
          <w:p w14:paraId="7F0A4D84" w14:textId="77777777" w:rsidR="00EE5B36" w:rsidRDefault="00EE5B36" w:rsidP="003F3FDB"/>
        </w:tc>
      </w:tr>
      <w:tr w:rsidR="00EE5B36" w14:paraId="7BBC34EA" w14:textId="77777777" w:rsidTr="003F3FDB">
        <w:tc>
          <w:tcPr>
            <w:tcW w:w="1288" w:type="dxa"/>
          </w:tcPr>
          <w:p w14:paraId="20DA2A6F" w14:textId="77777777" w:rsidR="00EE5B36" w:rsidRDefault="00EE5B36" w:rsidP="003F3FDB">
            <w:r>
              <w:t>Article ---&gt; Paragraph</w:t>
            </w:r>
          </w:p>
        </w:tc>
        <w:tc>
          <w:tcPr>
            <w:tcW w:w="1288" w:type="dxa"/>
          </w:tcPr>
          <w:p w14:paraId="6C9AB6BE"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533</w:t>
            </w:r>
          </w:p>
          <w:p w14:paraId="06618FBD" w14:textId="77777777" w:rsidR="00EE5B36" w:rsidRDefault="00EE5B36" w:rsidP="003F3FDB"/>
        </w:tc>
        <w:tc>
          <w:tcPr>
            <w:tcW w:w="1288" w:type="dxa"/>
          </w:tcPr>
          <w:p w14:paraId="67D3EAB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83333</w:t>
            </w:r>
          </w:p>
          <w:p w14:paraId="47E19E38" w14:textId="77777777" w:rsidR="00EE5B36" w:rsidRDefault="00EE5B36" w:rsidP="003F3FDB"/>
        </w:tc>
        <w:tc>
          <w:tcPr>
            <w:tcW w:w="1288" w:type="dxa"/>
          </w:tcPr>
          <w:p w14:paraId="357F95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0028</w:t>
            </w:r>
          </w:p>
          <w:p w14:paraId="7A914A59" w14:textId="77777777" w:rsidR="00EE5B36" w:rsidRDefault="00EE5B36" w:rsidP="003F3FDB"/>
        </w:tc>
        <w:tc>
          <w:tcPr>
            <w:tcW w:w="1288" w:type="dxa"/>
          </w:tcPr>
          <w:p w14:paraId="32DE426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9004</w:t>
            </w:r>
          </w:p>
          <w:p w14:paraId="13A72073" w14:textId="77777777" w:rsidR="00EE5B36" w:rsidRDefault="00EE5B36" w:rsidP="003F3FDB"/>
        </w:tc>
        <w:tc>
          <w:tcPr>
            <w:tcW w:w="1288" w:type="dxa"/>
          </w:tcPr>
          <w:p w14:paraId="0D948EE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036</w:t>
            </w:r>
          </w:p>
          <w:p w14:paraId="173A22EF" w14:textId="77777777" w:rsidR="00EE5B36" w:rsidRDefault="00EE5B36" w:rsidP="003F3FDB"/>
        </w:tc>
        <w:tc>
          <w:tcPr>
            <w:tcW w:w="1288" w:type="dxa"/>
          </w:tcPr>
          <w:p w14:paraId="2C5AF27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44017</w:t>
            </w:r>
          </w:p>
          <w:p w14:paraId="38143EDB" w14:textId="77777777" w:rsidR="00EE5B36" w:rsidRDefault="00EE5B36" w:rsidP="003F3FDB"/>
        </w:tc>
      </w:tr>
      <w:tr w:rsidR="00EE5B36" w14:paraId="4F2AA282" w14:textId="77777777" w:rsidTr="003F3FDB">
        <w:tc>
          <w:tcPr>
            <w:tcW w:w="1288" w:type="dxa"/>
          </w:tcPr>
          <w:p w14:paraId="7E4701A5" w14:textId="77777777" w:rsidR="00EE5B36" w:rsidRDefault="00EE5B36" w:rsidP="003F3FDB">
            <w:r>
              <w:t>2-3 P ---&gt; Paragraph</w:t>
            </w:r>
          </w:p>
        </w:tc>
        <w:tc>
          <w:tcPr>
            <w:tcW w:w="1288" w:type="dxa"/>
          </w:tcPr>
          <w:p w14:paraId="051714E6"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1549</w:t>
            </w:r>
          </w:p>
          <w:p w14:paraId="61897C11" w14:textId="77777777" w:rsidR="00EE5B36" w:rsidRDefault="00EE5B36" w:rsidP="003F3FDB"/>
        </w:tc>
        <w:tc>
          <w:tcPr>
            <w:tcW w:w="1288" w:type="dxa"/>
          </w:tcPr>
          <w:p w14:paraId="7269811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4583</w:t>
            </w:r>
          </w:p>
          <w:p w14:paraId="54899B21" w14:textId="77777777" w:rsidR="00EE5B36" w:rsidRDefault="00EE5B36" w:rsidP="003F3FDB"/>
        </w:tc>
        <w:tc>
          <w:tcPr>
            <w:tcW w:w="1288" w:type="dxa"/>
          </w:tcPr>
          <w:p w14:paraId="3E112A1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21009</w:t>
            </w:r>
          </w:p>
          <w:p w14:paraId="33896E4E" w14:textId="77777777" w:rsidR="00EE5B36" w:rsidRDefault="00EE5B36" w:rsidP="003F3FDB"/>
        </w:tc>
        <w:tc>
          <w:tcPr>
            <w:tcW w:w="1288" w:type="dxa"/>
          </w:tcPr>
          <w:p w14:paraId="3A59830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9494</w:t>
            </w:r>
          </w:p>
          <w:p w14:paraId="17044B1C" w14:textId="77777777" w:rsidR="00EE5B36" w:rsidRDefault="00EE5B36" w:rsidP="003F3FDB"/>
        </w:tc>
        <w:tc>
          <w:tcPr>
            <w:tcW w:w="1288" w:type="dxa"/>
          </w:tcPr>
          <w:p w14:paraId="1AC2210E"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558</w:t>
            </w:r>
          </w:p>
          <w:p w14:paraId="247ACC30" w14:textId="77777777" w:rsidR="00EE5B36" w:rsidRDefault="00EE5B36" w:rsidP="003F3FDB"/>
        </w:tc>
        <w:tc>
          <w:tcPr>
            <w:tcW w:w="1288" w:type="dxa"/>
          </w:tcPr>
          <w:p w14:paraId="15F8067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68612</w:t>
            </w:r>
          </w:p>
          <w:p w14:paraId="671C991C" w14:textId="77777777" w:rsidR="00EE5B36" w:rsidRDefault="00EE5B36" w:rsidP="003F3FDB"/>
        </w:tc>
      </w:tr>
    </w:tbl>
    <w:p w14:paraId="31A93F2D" w14:textId="77777777" w:rsidR="00EE5B36" w:rsidRPr="00ED165A" w:rsidRDefault="00EE5B36" w:rsidP="00EE5B36"/>
    <w:p w14:paraId="44E9750B" w14:textId="77777777" w:rsidR="00EE5B36" w:rsidRDefault="00EE5B36" w:rsidP="00EE5B36">
      <w:r>
        <w:t>Non-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1FD34A1" w14:textId="77777777" w:rsidTr="003F3FDB">
        <w:tc>
          <w:tcPr>
            <w:tcW w:w="1288" w:type="dxa"/>
            <w:vMerge w:val="restart"/>
          </w:tcPr>
          <w:p w14:paraId="4B3BFCB7" w14:textId="77777777" w:rsidR="00EE5B36" w:rsidRDefault="00EE5B36" w:rsidP="003F3FDB">
            <w:r>
              <w:t>Mantel Test</w:t>
            </w:r>
          </w:p>
        </w:tc>
        <w:tc>
          <w:tcPr>
            <w:tcW w:w="3864" w:type="dxa"/>
            <w:gridSpan w:val="3"/>
          </w:tcPr>
          <w:p w14:paraId="575ACA87" w14:textId="77777777" w:rsidR="00EE5B36" w:rsidRDefault="00EE5B36" w:rsidP="003F3FDB">
            <w:pPr>
              <w:jc w:val="center"/>
            </w:pPr>
            <w:r>
              <w:t>10-word network</w:t>
            </w:r>
          </w:p>
        </w:tc>
        <w:tc>
          <w:tcPr>
            <w:tcW w:w="3864" w:type="dxa"/>
            <w:gridSpan w:val="3"/>
          </w:tcPr>
          <w:p w14:paraId="511872E9" w14:textId="77777777" w:rsidR="00EE5B36" w:rsidRDefault="00EE5B36" w:rsidP="003F3FDB">
            <w:pPr>
              <w:jc w:val="center"/>
            </w:pPr>
            <w:r>
              <w:t>20-word network</w:t>
            </w:r>
          </w:p>
        </w:tc>
      </w:tr>
      <w:tr w:rsidR="00EE5B36" w14:paraId="059CEA93" w14:textId="77777777" w:rsidTr="003F3FDB">
        <w:tc>
          <w:tcPr>
            <w:tcW w:w="1288" w:type="dxa"/>
            <w:vMerge/>
          </w:tcPr>
          <w:p w14:paraId="59D8D21D" w14:textId="77777777" w:rsidR="00EE5B36" w:rsidRDefault="00EE5B36" w:rsidP="003F3FDB"/>
        </w:tc>
        <w:tc>
          <w:tcPr>
            <w:tcW w:w="1288" w:type="dxa"/>
          </w:tcPr>
          <w:p w14:paraId="6E018344" w14:textId="77777777" w:rsidR="00EE5B36" w:rsidRDefault="00EE5B36" w:rsidP="003F3FDB">
            <w:r>
              <w:t>r</w:t>
            </w:r>
          </w:p>
        </w:tc>
        <w:tc>
          <w:tcPr>
            <w:tcW w:w="1288" w:type="dxa"/>
          </w:tcPr>
          <w:p w14:paraId="4B15B4A6" w14:textId="77777777" w:rsidR="00EE5B36" w:rsidRDefault="00EE5B36" w:rsidP="003F3FDB">
            <w:r>
              <w:t>p-value</w:t>
            </w:r>
          </w:p>
        </w:tc>
        <w:tc>
          <w:tcPr>
            <w:tcW w:w="1288" w:type="dxa"/>
          </w:tcPr>
          <w:p w14:paraId="1AC02258" w14:textId="77777777" w:rsidR="00EE5B36" w:rsidRDefault="00EE5B36" w:rsidP="003F3FDB">
            <w:r>
              <w:t>Z-score</w:t>
            </w:r>
          </w:p>
        </w:tc>
        <w:tc>
          <w:tcPr>
            <w:tcW w:w="1288" w:type="dxa"/>
          </w:tcPr>
          <w:p w14:paraId="57F23BDF" w14:textId="77777777" w:rsidR="00EE5B36" w:rsidRDefault="00EE5B36" w:rsidP="003F3FDB">
            <w:r>
              <w:t>r</w:t>
            </w:r>
          </w:p>
        </w:tc>
        <w:tc>
          <w:tcPr>
            <w:tcW w:w="1288" w:type="dxa"/>
          </w:tcPr>
          <w:p w14:paraId="02EFB2CE" w14:textId="77777777" w:rsidR="00EE5B36" w:rsidRDefault="00EE5B36" w:rsidP="003F3FDB">
            <w:r>
              <w:t>p-value</w:t>
            </w:r>
          </w:p>
        </w:tc>
        <w:tc>
          <w:tcPr>
            <w:tcW w:w="1288" w:type="dxa"/>
          </w:tcPr>
          <w:p w14:paraId="40AB45AE" w14:textId="77777777" w:rsidR="00EE5B36" w:rsidRDefault="00EE5B36" w:rsidP="003F3FDB">
            <w:r>
              <w:t>z-score</w:t>
            </w:r>
          </w:p>
        </w:tc>
      </w:tr>
      <w:tr w:rsidR="00EE5B36" w14:paraId="04B9D407" w14:textId="77777777" w:rsidTr="003F3FDB">
        <w:tc>
          <w:tcPr>
            <w:tcW w:w="1288" w:type="dxa"/>
          </w:tcPr>
          <w:p w14:paraId="6FDFC305" w14:textId="77777777" w:rsidR="00EE5B36" w:rsidRDefault="00EE5B36" w:rsidP="003F3FDB">
            <w:r>
              <w:t>Article ---&gt; 2-3 P</w:t>
            </w:r>
          </w:p>
        </w:tc>
        <w:tc>
          <w:tcPr>
            <w:tcW w:w="1288" w:type="dxa"/>
          </w:tcPr>
          <w:p w14:paraId="76498AC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8840</w:t>
            </w:r>
          </w:p>
          <w:p w14:paraId="7E5EE191" w14:textId="77777777" w:rsidR="00EE5B36" w:rsidRDefault="00EE5B36" w:rsidP="003F3FDB"/>
        </w:tc>
        <w:tc>
          <w:tcPr>
            <w:tcW w:w="1288" w:type="dxa"/>
          </w:tcPr>
          <w:p w14:paraId="190064B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01</w:t>
            </w:r>
          </w:p>
          <w:p w14:paraId="3F23E598" w14:textId="77777777" w:rsidR="00EE5B36" w:rsidRDefault="00EE5B36" w:rsidP="003F3FDB"/>
        </w:tc>
        <w:tc>
          <w:tcPr>
            <w:tcW w:w="1288" w:type="dxa"/>
          </w:tcPr>
          <w:p w14:paraId="5F2BC56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2033</w:t>
            </w:r>
          </w:p>
          <w:p w14:paraId="2D4090FB" w14:textId="77777777" w:rsidR="00EE5B36" w:rsidRDefault="00EE5B36" w:rsidP="003F3FDB"/>
        </w:tc>
        <w:tc>
          <w:tcPr>
            <w:tcW w:w="1288" w:type="dxa"/>
          </w:tcPr>
          <w:p w14:paraId="2106A62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8802</w:t>
            </w:r>
          </w:p>
          <w:p w14:paraId="17201BA1" w14:textId="77777777" w:rsidR="00EE5B36" w:rsidRDefault="00EE5B36" w:rsidP="003F3FDB"/>
        </w:tc>
        <w:tc>
          <w:tcPr>
            <w:tcW w:w="1288" w:type="dxa"/>
          </w:tcPr>
          <w:p w14:paraId="45D0A89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293</w:t>
            </w:r>
          </w:p>
          <w:p w14:paraId="70E045B3" w14:textId="77777777" w:rsidR="00EE5B36" w:rsidRDefault="00EE5B36" w:rsidP="003F3FDB"/>
        </w:tc>
        <w:tc>
          <w:tcPr>
            <w:tcW w:w="1288" w:type="dxa"/>
          </w:tcPr>
          <w:p w14:paraId="66DEE19B"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8101</w:t>
            </w:r>
          </w:p>
          <w:p w14:paraId="0F81E1A3" w14:textId="77777777" w:rsidR="00EE5B36" w:rsidRDefault="00EE5B36" w:rsidP="003F3FDB"/>
        </w:tc>
      </w:tr>
      <w:tr w:rsidR="00EE5B36" w14:paraId="56BE3A13" w14:textId="77777777" w:rsidTr="003F3FDB">
        <w:tc>
          <w:tcPr>
            <w:tcW w:w="1288" w:type="dxa"/>
          </w:tcPr>
          <w:p w14:paraId="6807D1A7" w14:textId="77777777" w:rsidR="00EE5B36" w:rsidRDefault="00EE5B36" w:rsidP="003F3FDB">
            <w:r>
              <w:t>Article ---&gt; Paragraph</w:t>
            </w:r>
          </w:p>
        </w:tc>
        <w:tc>
          <w:tcPr>
            <w:tcW w:w="1288" w:type="dxa"/>
          </w:tcPr>
          <w:p w14:paraId="0F02EDF4"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3517</w:t>
            </w:r>
          </w:p>
          <w:p w14:paraId="7E6F6DE6" w14:textId="77777777" w:rsidR="00EE5B36" w:rsidRDefault="00EE5B36" w:rsidP="003F3FDB"/>
        </w:tc>
        <w:tc>
          <w:tcPr>
            <w:tcW w:w="1288" w:type="dxa"/>
          </w:tcPr>
          <w:p w14:paraId="13D7FC9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1626</w:t>
            </w:r>
          </w:p>
          <w:p w14:paraId="60027716" w14:textId="77777777" w:rsidR="00EE5B36" w:rsidRDefault="00EE5B36" w:rsidP="003F3FDB"/>
        </w:tc>
        <w:tc>
          <w:tcPr>
            <w:tcW w:w="1288" w:type="dxa"/>
          </w:tcPr>
          <w:p w14:paraId="599F6A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81199</w:t>
            </w:r>
          </w:p>
          <w:p w14:paraId="53BFACA0" w14:textId="77777777" w:rsidR="00EE5B36" w:rsidRDefault="00EE5B36" w:rsidP="003F3FDB"/>
        </w:tc>
        <w:tc>
          <w:tcPr>
            <w:tcW w:w="1288" w:type="dxa"/>
          </w:tcPr>
          <w:p w14:paraId="7B4E5D39"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5781</w:t>
            </w:r>
          </w:p>
          <w:p w14:paraId="085B5184" w14:textId="77777777" w:rsidR="00EE5B36" w:rsidRDefault="00EE5B36" w:rsidP="003F3FDB"/>
        </w:tc>
        <w:tc>
          <w:tcPr>
            <w:tcW w:w="1288" w:type="dxa"/>
          </w:tcPr>
          <w:p w14:paraId="3252E788"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01</w:t>
            </w:r>
          </w:p>
          <w:p w14:paraId="31891730" w14:textId="77777777" w:rsidR="00EE5B36" w:rsidRDefault="00EE5B36" w:rsidP="003F3FDB"/>
        </w:tc>
        <w:tc>
          <w:tcPr>
            <w:tcW w:w="1288" w:type="dxa"/>
          </w:tcPr>
          <w:p w14:paraId="734B4A8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2.73972</w:t>
            </w:r>
          </w:p>
          <w:p w14:paraId="2A77F351" w14:textId="77777777" w:rsidR="00EE5B36" w:rsidRDefault="00EE5B36" w:rsidP="003F3FDB"/>
        </w:tc>
      </w:tr>
      <w:tr w:rsidR="00EE5B36" w14:paraId="0DF0E770" w14:textId="77777777" w:rsidTr="003F3FDB">
        <w:tc>
          <w:tcPr>
            <w:tcW w:w="1288" w:type="dxa"/>
          </w:tcPr>
          <w:p w14:paraId="5AC6C7F6" w14:textId="77777777" w:rsidR="00EE5B36" w:rsidRDefault="00EE5B36" w:rsidP="003F3FDB">
            <w:r>
              <w:t>2-3 P ---&gt; Paragraph</w:t>
            </w:r>
          </w:p>
        </w:tc>
        <w:tc>
          <w:tcPr>
            <w:tcW w:w="1288" w:type="dxa"/>
          </w:tcPr>
          <w:p w14:paraId="16F2192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308</w:t>
            </w:r>
          </w:p>
          <w:p w14:paraId="60BB155A" w14:textId="77777777" w:rsidR="00EE5B36" w:rsidRDefault="00EE5B36" w:rsidP="003F3FDB"/>
        </w:tc>
        <w:tc>
          <w:tcPr>
            <w:tcW w:w="1288" w:type="dxa"/>
          </w:tcPr>
          <w:p w14:paraId="042EFC0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751</w:t>
            </w:r>
          </w:p>
          <w:p w14:paraId="19878CAF" w14:textId="77777777" w:rsidR="00EE5B36" w:rsidRDefault="00EE5B36" w:rsidP="003F3FDB"/>
        </w:tc>
        <w:tc>
          <w:tcPr>
            <w:tcW w:w="1288" w:type="dxa"/>
          </w:tcPr>
          <w:p w14:paraId="002CDDE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898</w:t>
            </w:r>
          </w:p>
          <w:p w14:paraId="5448E571" w14:textId="77777777" w:rsidR="00EE5B36" w:rsidRDefault="00EE5B36" w:rsidP="003F3FDB"/>
        </w:tc>
        <w:tc>
          <w:tcPr>
            <w:tcW w:w="1288" w:type="dxa"/>
          </w:tcPr>
          <w:p w14:paraId="0B96FEB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1016</w:t>
            </w:r>
          </w:p>
          <w:p w14:paraId="3AB5779C" w14:textId="77777777" w:rsidR="00EE5B36" w:rsidRDefault="00EE5B36" w:rsidP="003F3FDB"/>
        </w:tc>
        <w:tc>
          <w:tcPr>
            <w:tcW w:w="1288" w:type="dxa"/>
          </w:tcPr>
          <w:p w14:paraId="5EBA750F"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182</w:t>
            </w:r>
          </w:p>
          <w:p w14:paraId="3229B50A" w14:textId="77777777" w:rsidR="00EE5B36" w:rsidRDefault="00EE5B36" w:rsidP="003F3FDB"/>
        </w:tc>
        <w:tc>
          <w:tcPr>
            <w:tcW w:w="1288" w:type="dxa"/>
          </w:tcPr>
          <w:p w14:paraId="05130C6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6198</w:t>
            </w:r>
          </w:p>
          <w:p w14:paraId="46CEFDF1" w14:textId="77777777" w:rsidR="00EE5B36" w:rsidRDefault="00EE5B36" w:rsidP="003F3FDB"/>
        </w:tc>
      </w:tr>
    </w:tbl>
    <w:p w14:paraId="6DEB61D7" w14:textId="77777777" w:rsidR="00EE5B36" w:rsidRDefault="00EE5B36" w:rsidP="00EE5B36"/>
    <w:p w14:paraId="7A15711C" w14:textId="77777777" w:rsidR="00EE5B36" w:rsidRDefault="00EE5B36" w:rsidP="00EE5B36"/>
    <w:p w14:paraId="23A130B1" w14:textId="77777777" w:rsidR="00EE5B36" w:rsidRDefault="00EE5B36" w:rsidP="00EE5B36">
      <w:r>
        <w:t>Covid science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3A5D7B2" w14:textId="77777777" w:rsidTr="003F3FDB">
        <w:tc>
          <w:tcPr>
            <w:tcW w:w="1288" w:type="dxa"/>
            <w:vMerge w:val="restart"/>
          </w:tcPr>
          <w:p w14:paraId="79D5B0F7" w14:textId="77777777" w:rsidR="00EE5B36" w:rsidRDefault="00EE5B36" w:rsidP="003F3FDB">
            <w:r>
              <w:t>Mantel Test</w:t>
            </w:r>
          </w:p>
        </w:tc>
        <w:tc>
          <w:tcPr>
            <w:tcW w:w="3864" w:type="dxa"/>
            <w:gridSpan w:val="3"/>
          </w:tcPr>
          <w:p w14:paraId="15F2FC8D" w14:textId="77777777" w:rsidR="00EE5B36" w:rsidRDefault="00EE5B36" w:rsidP="003F3FDB">
            <w:pPr>
              <w:jc w:val="center"/>
            </w:pPr>
            <w:r>
              <w:t>10-word network</w:t>
            </w:r>
          </w:p>
        </w:tc>
        <w:tc>
          <w:tcPr>
            <w:tcW w:w="3864" w:type="dxa"/>
            <w:gridSpan w:val="3"/>
          </w:tcPr>
          <w:p w14:paraId="25CF7AC6" w14:textId="77777777" w:rsidR="00EE5B36" w:rsidRDefault="00EE5B36" w:rsidP="003F3FDB">
            <w:pPr>
              <w:jc w:val="center"/>
            </w:pPr>
            <w:r>
              <w:t>20-word network</w:t>
            </w:r>
          </w:p>
        </w:tc>
      </w:tr>
      <w:tr w:rsidR="00EE5B36" w14:paraId="0D85C987" w14:textId="77777777" w:rsidTr="003F3FDB">
        <w:tc>
          <w:tcPr>
            <w:tcW w:w="1288" w:type="dxa"/>
            <w:vMerge/>
          </w:tcPr>
          <w:p w14:paraId="2C50925E" w14:textId="77777777" w:rsidR="00EE5B36" w:rsidRDefault="00EE5B36" w:rsidP="003F3FDB"/>
        </w:tc>
        <w:tc>
          <w:tcPr>
            <w:tcW w:w="1288" w:type="dxa"/>
          </w:tcPr>
          <w:p w14:paraId="2A0BFDA9" w14:textId="77777777" w:rsidR="00EE5B36" w:rsidRDefault="00EE5B36" w:rsidP="003F3FDB">
            <w:r>
              <w:t>r</w:t>
            </w:r>
          </w:p>
        </w:tc>
        <w:tc>
          <w:tcPr>
            <w:tcW w:w="1288" w:type="dxa"/>
          </w:tcPr>
          <w:p w14:paraId="290F0A3F" w14:textId="77777777" w:rsidR="00EE5B36" w:rsidRDefault="00EE5B36" w:rsidP="003F3FDB">
            <w:r>
              <w:t>p-value</w:t>
            </w:r>
          </w:p>
        </w:tc>
        <w:tc>
          <w:tcPr>
            <w:tcW w:w="1288" w:type="dxa"/>
          </w:tcPr>
          <w:p w14:paraId="4108E229" w14:textId="77777777" w:rsidR="00EE5B36" w:rsidRDefault="00EE5B36" w:rsidP="003F3FDB">
            <w:r>
              <w:t>Z-score</w:t>
            </w:r>
          </w:p>
        </w:tc>
        <w:tc>
          <w:tcPr>
            <w:tcW w:w="1288" w:type="dxa"/>
          </w:tcPr>
          <w:p w14:paraId="0CD91F7B" w14:textId="77777777" w:rsidR="00EE5B36" w:rsidRDefault="00EE5B36" w:rsidP="003F3FDB">
            <w:r>
              <w:t>r</w:t>
            </w:r>
          </w:p>
        </w:tc>
        <w:tc>
          <w:tcPr>
            <w:tcW w:w="1288" w:type="dxa"/>
          </w:tcPr>
          <w:p w14:paraId="00996A55" w14:textId="77777777" w:rsidR="00EE5B36" w:rsidRDefault="00EE5B36" w:rsidP="003F3FDB">
            <w:r>
              <w:t>p-value</w:t>
            </w:r>
          </w:p>
        </w:tc>
        <w:tc>
          <w:tcPr>
            <w:tcW w:w="1288" w:type="dxa"/>
          </w:tcPr>
          <w:p w14:paraId="1890FEA5" w14:textId="77777777" w:rsidR="00EE5B36" w:rsidRDefault="00EE5B36" w:rsidP="003F3FDB">
            <w:r>
              <w:t>z-score</w:t>
            </w:r>
          </w:p>
        </w:tc>
      </w:tr>
      <w:tr w:rsidR="00EE5B36" w14:paraId="0B97BE4E" w14:textId="77777777" w:rsidTr="003F3FDB">
        <w:tc>
          <w:tcPr>
            <w:tcW w:w="1288" w:type="dxa"/>
          </w:tcPr>
          <w:p w14:paraId="6090E6E4" w14:textId="77777777" w:rsidR="00EE5B36" w:rsidRDefault="00EE5B36" w:rsidP="003F3FDB">
            <w:r>
              <w:t>Article ---&gt; 2-3 P</w:t>
            </w:r>
          </w:p>
        </w:tc>
        <w:tc>
          <w:tcPr>
            <w:tcW w:w="1288" w:type="dxa"/>
          </w:tcPr>
          <w:p w14:paraId="31F6ACC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7763</w:t>
            </w:r>
          </w:p>
          <w:p w14:paraId="5F4F3EAF" w14:textId="77777777" w:rsidR="00EE5B36" w:rsidRDefault="00EE5B36" w:rsidP="003F3FDB"/>
        </w:tc>
        <w:tc>
          <w:tcPr>
            <w:tcW w:w="1288" w:type="dxa"/>
          </w:tcPr>
          <w:p w14:paraId="7E24AB1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65,</w:t>
            </w:r>
          </w:p>
          <w:p w14:paraId="5FC4AAA8" w14:textId="77777777" w:rsidR="00EE5B36" w:rsidRDefault="00EE5B36" w:rsidP="003F3FDB"/>
        </w:tc>
        <w:tc>
          <w:tcPr>
            <w:tcW w:w="1288" w:type="dxa"/>
          </w:tcPr>
          <w:p w14:paraId="16D3E17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6224</w:t>
            </w:r>
          </w:p>
          <w:p w14:paraId="597CBA43" w14:textId="77777777" w:rsidR="00EE5B36" w:rsidRDefault="00EE5B36" w:rsidP="003F3FDB"/>
        </w:tc>
        <w:tc>
          <w:tcPr>
            <w:tcW w:w="1288" w:type="dxa"/>
          </w:tcPr>
          <w:p w14:paraId="2102931A"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13258</w:t>
            </w:r>
          </w:p>
          <w:p w14:paraId="7AD22276" w14:textId="77777777" w:rsidR="00EE5B36" w:rsidRDefault="00EE5B36" w:rsidP="003F3FDB"/>
        </w:tc>
        <w:tc>
          <w:tcPr>
            <w:tcW w:w="1288" w:type="dxa"/>
          </w:tcPr>
          <w:p w14:paraId="6A80F6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2438</w:t>
            </w:r>
          </w:p>
          <w:p w14:paraId="708868D7" w14:textId="77777777" w:rsidR="00EE5B36" w:rsidRDefault="00EE5B36" w:rsidP="003F3FDB"/>
        </w:tc>
        <w:tc>
          <w:tcPr>
            <w:tcW w:w="1288" w:type="dxa"/>
          </w:tcPr>
          <w:p w14:paraId="3C2AE88E"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72441</w:t>
            </w:r>
          </w:p>
          <w:p w14:paraId="55287184" w14:textId="77777777" w:rsidR="00EE5B36" w:rsidRDefault="00EE5B36" w:rsidP="003F3FDB"/>
        </w:tc>
      </w:tr>
      <w:tr w:rsidR="00EE5B36" w14:paraId="16C4B104" w14:textId="77777777" w:rsidTr="003F3FDB">
        <w:tc>
          <w:tcPr>
            <w:tcW w:w="1288" w:type="dxa"/>
          </w:tcPr>
          <w:p w14:paraId="576C78A5" w14:textId="77777777" w:rsidR="00EE5B36" w:rsidRDefault="00EE5B36" w:rsidP="003F3FDB">
            <w:r>
              <w:t>Article ---&gt; Paragraph</w:t>
            </w:r>
          </w:p>
        </w:tc>
        <w:tc>
          <w:tcPr>
            <w:tcW w:w="1288" w:type="dxa"/>
          </w:tcPr>
          <w:p w14:paraId="775D48A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69915</w:t>
            </w:r>
          </w:p>
          <w:p w14:paraId="50B81789" w14:textId="77777777" w:rsidR="00EE5B36" w:rsidRDefault="00EE5B36" w:rsidP="003F3FDB"/>
        </w:tc>
        <w:tc>
          <w:tcPr>
            <w:tcW w:w="1288" w:type="dxa"/>
          </w:tcPr>
          <w:p w14:paraId="416BD4E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1805</w:t>
            </w:r>
          </w:p>
          <w:p w14:paraId="60D2D471" w14:textId="77777777" w:rsidR="00EE5B36" w:rsidRDefault="00EE5B36" w:rsidP="003F3FDB"/>
        </w:tc>
        <w:tc>
          <w:tcPr>
            <w:tcW w:w="1288" w:type="dxa"/>
          </w:tcPr>
          <w:p w14:paraId="132CD3F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78310</w:t>
            </w:r>
          </w:p>
          <w:p w14:paraId="39CB4C58" w14:textId="77777777" w:rsidR="00EE5B36" w:rsidRDefault="00EE5B36" w:rsidP="003F3FDB"/>
        </w:tc>
        <w:tc>
          <w:tcPr>
            <w:tcW w:w="1288" w:type="dxa"/>
          </w:tcPr>
          <w:p w14:paraId="473CA19D"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9915</w:t>
            </w:r>
          </w:p>
          <w:p w14:paraId="7C10CF1C" w14:textId="77777777" w:rsidR="00EE5B36" w:rsidRDefault="00EE5B36" w:rsidP="003F3FDB"/>
        </w:tc>
        <w:tc>
          <w:tcPr>
            <w:tcW w:w="1288" w:type="dxa"/>
          </w:tcPr>
          <w:p w14:paraId="2BE665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57</w:t>
            </w:r>
          </w:p>
          <w:p w14:paraId="40D1A55D" w14:textId="77777777" w:rsidR="00EE5B36" w:rsidRDefault="00EE5B36" w:rsidP="003F3FDB"/>
        </w:tc>
        <w:tc>
          <w:tcPr>
            <w:tcW w:w="1288" w:type="dxa"/>
          </w:tcPr>
          <w:p w14:paraId="45C1B8E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66534</w:t>
            </w:r>
          </w:p>
          <w:p w14:paraId="33DF40C6" w14:textId="77777777" w:rsidR="00EE5B36" w:rsidRDefault="00EE5B36" w:rsidP="003F3FDB"/>
        </w:tc>
      </w:tr>
      <w:tr w:rsidR="00EE5B36" w14:paraId="6D4F7A9D" w14:textId="77777777" w:rsidTr="003F3FDB">
        <w:tc>
          <w:tcPr>
            <w:tcW w:w="1288" w:type="dxa"/>
          </w:tcPr>
          <w:p w14:paraId="12C7AC11" w14:textId="77777777" w:rsidR="00EE5B36" w:rsidRDefault="00EE5B36" w:rsidP="003F3FDB">
            <w:r>
              <w:t>2-3 P ---&gt; Paragraph</w:t>
            </w:r>
          </w:p>
        </w:tc>
        <w:tc>
          <w:tcPr>
            <w:tcW w:w="1288" w:type="dxa"/>
          </w:tcPr>
          <w:p w14:paraId="1120B1D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2988</w:t>
            </w:r>
          </w:p>
          <w:p w14:paraId="2E533848" w14:textId="77777777" w:rsidR="00EE5B36" w:rsidRDefault="00EE5B36" w:rsidP="003F3FDB"/>
        </w:tc>
        <w:tc>
          <w:tcPr>
            <w:tcW w:w="1288" w:type="dxa"/>
          </w:tcPr>
          <w:p w14:paraId="49A2FE51"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95</w:t>
            </w:r>
          </w:p>
          <w:p w14:paraId="0D03534E" w14:textId="77777777" w:rsidR="00EE5B36" w:rsidRDefault="00EE5B36" w:rsidP="003F3FDB"/>
        </w:tc>
        <w:tc>
          <w:tcPr>
            <w:tcW w:w="1288" w:type="dxa"/>
          </w:tcPr>
          <w:p w14:paraId="539F7DB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2993</w:t>
            </w:r>
          </w:p>
          <w:p w14:paraId="28A615DE" w14:textId="77777777" w:rsidR="00EE5B36" w:rsidRDefault="00EE5B36" w:rsidP="003F3FDB"/>
        </w:tc>
        <w:tc>
          <w:tcPr>
            <w:tcW w:w="1288" w:type="dxa"/>
          </w:tcPr>
          <w:p w14:paraId="06A1B75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976</w:t>
            </w:r>
          </w:p>
          <w:p w14:paraId="05029E2F" w14:textId="77777777" w:rsidR="00EE5B36" w:rsidRDefault="00EE5B36" w:rsidP="003F3FDB"/>
        </w:tc>
        <w:tc>
          <w:tcPr>
            <w:tcW w:w="1288" w:type="dxa"/>
          </w:tcPr>
          <w:p w14:paraId="507B18EF"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411</w:t>
            </w:r>
          </w:p>
          <w:p w14:paraId="1D787AF1" w14:textId="77777777" w:rsidR="00EE5B36" w:rsidRDefault="00EE5B36" w:rsidP="003F3FDB"/>
        </w:tc>
        <w:tc>
          <w:tcPr>
            <w:tcW w:w="1288" w:type="dxa"/>
          </w:tcPr>
          <w:p w14:paraId="32113B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8913</w:t>
            </w:r>
          </w:p>
          <w:p w14:paraId="5A258AED" w14:textId="77777777" w:rsidR="00EE5B36" w:rsidRDefault="00EE5B36" w:rsidP="003F3FDB"/>
        </w:tc>
      </w:tr>
    </w:tbl>
    <w:p w14:paraId="1D1FD50B" w14:textId="77777777" w:rsidR="00EE5B36" w:rsidRDefault="00EE5B36" w:rsidP="00EE5B36"/>
    <w:p w14:paraId="693CD226" w14:textId="77777777" w:rsidR="00EE5B36" w:rsidRDefault="00EE5B36" w:rsidP="00EE5B36">
      <w:r>
        <w:t>Covid psychology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C191317" w14:textId="77777777" w:rsidTr="003F3FDB">
        <w:tc>
          <w:tcPr>
            <w:tcW w:w="1288" w:type="dxa"/>
            <w:vMerge w:val="restart"/>
          </w:tcPr>
          <w:p w14:paraId="5D56DCC3" w14:textId="77777777" w:rsidR="00EE5B36" w:rsidRDefault="00EE5B36" w:rsidP="003F3FDB">
            <w:r>
              <w:t>Mantel Test</w:t>
            </w:r>
          </w:p>
        </w:tc>
        <w:tc>
          <w:tcPr>
            <w:tcW w:w="3864" w:type="dxa"/>
            <w:gridSpan w:val="3"/>
          </w:tcPr>
          <w:p w14:paraId="68600053" w14:textId="77777777" w:rsidR="00EE5B36" w:rsidRDefault="00EE5B36" w:rsidP="003F3FDB">
            <w:pPr>
              <w:jc w:val="center"/>
            </w:pPr>
            <w:r>
              <w:t>10-word network</w:t>
            </w:r>
          </w:p>
        </w:tc>
        <w:tc>
          <w:tcPr>
            <w:tcW w:w="3864" w:type="dxa"/>
            <w:gridSpan w:val="3"/>
          </w:tcPr>
          <w:p w14:paraId="45F9680A" w14:textId="77777777" w:rsidR="00EE5B36" w:rsidRDefault="00EE5B36" w:rsidP="003F3FDB">
            <w:pPr>
              <w:jc w:val="center"/>
            </w:pPr>
            <w:r>
              <w:t>20-word network</w:t>
            </w:r>
          </w:p>
        </w:tc>
      </w:tr>
      <w:tr w:rsidR="00EE5B36" w14:paraId="45C7E08B" w14:textId="77777777" w:rsidTr="003F3FDB">
        <w:tc>
          <w:tcPr>
            <w:tcW w:w="1288" w:type="dxa"/>
            <w:vMerge/>
          </w:tcPr>
          <w:p w14:paraId="38FE0976" w14:textId="77777777" w:rsidR="00EE5B36" w:rsidRDefault="00EE5B36" w:rsidP="003F3FDB"/>
        </w:tc>
        <w:tc>
          <w:tcPr>
            <w:tcW w:w="1288" w:type="dxa"/>
          </w:tcPr>
          <w:p w14:paraId="04BDBEE0" w14:textId="77777777" w:rsidR="00EE5B36" w:rsidRDefault="00EE5B36" w:rsidP="003F3FDB">
            <w:r>
              <w:t>r</w:t>
            </w:r>
          </w:p>
        </w:tc>
        <w:tc>
          <w:tcPr>
            <w:tcW w:w="1288" w:type="dxa"/>
          </w:tcPr>
          <w:p w14:paraId="7E504407" w14:textId="77777777" w:rsidR="00EE5B36" w:rsidRDefault="00EE5B36" w:rsidP="003F3FDB">
            <w:r>
              <w:t>p-value</w:t>
            </w:r>
          </w:p>
        </w:tc>
        <w:tc>
          <w:tcPr>
            <w:tcW w:w="1288" w:type="dxa"/>
          </w:tcPr>
          <w:p w14:paraId="684ECAA2" w14:textId="77777777" w:rsidR="00EE5B36" w:rsidRDefault="00EE5B36" w:rsidP="003F3FDB">
            <w:r>
              <w:t>Z-score</w:t>
            </w:r>
          </w:p>
        </w:tc>
        <w:tc>
          <w:tcPr>
            <w:tcW w:w="1288" w:type="dxa"/>
          </w:tcPr>
          <w:p w14:paraId="31C0A010" w14:textId="77777777" w:rsidR="00EE5B36" w:rsidRDefault="00EE5B36" w:rsidP="003F3FDB">
            <w:r>
              <w:t>r</w:t>
            </w:r>
          </w:p>
        </w:tc>
        <w:tc>
          <w:tcPr>
            <w:tcW w:w="1288" w:type="dxa"/>
          </w:tcPr>
          <w:p w14:paraId="45C95F47" w14:textId="77777777" w:rsidR="00EE5B36" w:rsidRDefault="00EE5B36" w:rsidP="003F3FDB">
            <w:r>
              <w:t>p-value</w:t>
            </w:r>
          </w:p>
        </w:tc>
        <w:tc>
          <w:tcPr>
            <w:tcW w:w="1288" w:type="dxa"/>
          </w:tcPr>
          <w:p w14:paraId="5958FBFC" w14:textId="77777777" w:rsidR="00EE5B36" w:rsidRDefault="00EE5B36" w:rsidP="003F3FDB">
            <w:r>
              <w:t>z-score</w:t>
            </w:r>
          </w:p>
        </w:tc>
      </w:tr>
      <w:tr w:rsidR="00EE5B36" w14:paraId="4AAE4A5C" w14:textId="77777777" w:rsidTr="003F3FDB">
        <w:tc>
          <w:tcPr>
            <w:tcW w:w="1288" w:type="dxa"/>
          </w:tcPr>
          <w:p w14:paraId="1FFE00DA" w14:textId="77777777" w:rsidR="00EE5B36" w:rsidRDefault="00EE5B36" w:rsidP="003F3FDB">
            <w:r>
              <w:t>Article ---&gt; 2-3 P</w:t>
            </w:r>
          </w:p>
        </w:tc>
        <w:tc>
          <w:tcPr>
            <w:tcW w:w="1288" w:type="dxa"/>
          </w:tcPr>
          <w:p w14:paraId="6E736231" w14:textId="77777777" w:rsidR="00EE5B36" w:rsidRPr="00AF04D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F04DB">
              <w:rPr>
                <w:rFonts w:ascii="Courier New" w:eastAsia="Times New Roman" w:hAnsi="Courier New" w:cs="Courier New"/>
                <w:color w:val="000000"/>
                <w:sz w:val="21"/>
                <w:szCs w:val="21"/>
                <w:lang w:eastAsia="en-GB"/>
              </w:rPr>
              <w:t>-0.63556</w:t>
            </w:r>
          </w:p>
          <w:p w14:paraId="5B8AD814" w14:textId="77777777" w:rsidR="00EE5B36" w:rsidRDefault="00EE5B36" w:rsidP="003F3FDB"/>
        </w:tc>
        <w:tc>
          <w:tcPr>
            <w:tcW w:w="1288" w:type="dxa"/>
          </w:tcPr>
          <w:p w14:paraId="78904ED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678</w:t>
            </w:r>
          </w:p>
          <w:p w14:paraId="532E0E5C" w14:textId="77777777" w:rsidR="00EE5B36" w:rsidRDefault="00EE5B36" w:rsidP="003F3FDB"/>
        </w:tc>
        <w:tc>
          <w:tcPr>
            <w:tcW w:w="1288" w:type="dxa"/>
          </w:tcPr>
          <w:p w14:paraId="28E9C15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2.00749</w:t>
            </w:r>
          </w:p>
          <w:p w14:paraId="2AAB830C" w14:textId="77777777" w:rsidR="00EE5B36" w:rsidRDefault="00EE5B36" w:rsidP="003F3FDB"/>
        </w:tc>
        <w:tc>
          <w:tcPr>
            <w:tcW w:w="1288" w:type="dxa"/>
          </w:tcPr>
          <w:p w14:paraId="10CF25A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8840</w:t>
            </w:r>
          </w:p>
        </w:tc>
        <w:tc>
          <w:tcPr>
            <w:tcW w:w="1288" w:type="dxa"/>
          </w:tcPr>
          <w:p w14:paraId="75E507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284</w:t>
            </w:r>
          </w:p>
          <w:p w14:paraId="6E695F3F" w14:textId="77777777" w:rsidR="00EE5B36" w:rsidRDefault="00EE5B36" w:rsidP="003F3FDB"/>
        </w:tc>
        <w:tc>
          <w:tcPr>
            <w:tcW w:w="1288" w:type="dxa"/>
          </w:tcPr>
          <w:p w14:paraId="5B77E60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47024</w:t>
            </w:r>
          </w:p>
          <w:p w14:paraId="21BF806B" w14:textId="77777777" w:rsidR="00EE5B36" w:rsidRDefault="00EE5B36" w:rsidP="003F3FDB"/>
        </w:tc>
      </w:tr>
      <w:tr w:rsidR="00EE5B36" w14:paraId="5512D1F6" w14:textId="77777777" w:rsidTr="003F3FDB">
        <w:tc>
          <w:tcPr>
            <w:tcW w:w="1288" w:type="dxa"/>
          </w:tcPr>
          <w:p w14:paraId="1B677BD3" w14:textId="77777777" w:rsidR="00EE5B36" w:rsidRDefault="00EE5B36" w:rsidP="003F3FDB">
            <w:r>
              <w:t>Article ---&gt; Paragraph</w:t>
            </w:r>
          </w:p>
        </w:tc>
        <w:tc>
          <w:tcPr>
            <w:tcW w:w="1288" w:type="dxa"/>
          </w:tcPr>
          <w:p w14:paraId="6C05FD4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37749</w:t>
            </w:r>
          </w:p>
          <w:p w14:paraId="3CD38742" w14:textId="77777777" w:rsidR="00EE5B36" w:rsidRDefault="00EE5B36" w:rsidP="003F3FDB"/>
        </w:tc>
        <w:tc>
          <w:tcPr>
            <w:tcW w:w="1288" w:type="dxa"/>
          </w:tcPr>
          <w:p w14:paraId="19F8B47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17301</w:t>
            </w:r>
          </w:p>
          <w:p w14:paraId="752EEEC5" w14:textId="77777777" w:rsidR="00EE5B36" w:rsidRDefault="00EE5B36" w:rsidP="003F3FDB"/>
        </w:tc>
        <w:tc>
          <w:tcPr>
            <w:tcW w:w="1288" w:type="dxa"/>
          </w:tcPr>
          <w:p w14:paraId="248B03B7"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4661</w:t>
            </w:r>
          </w:p>
          <w:p w14:paraId="041A389C" w14:textId="77777777" w:rsidR="00EE5B36" w:rsidRDefault="00EE5B36" w:rsidP="003F3FDB"/>
        </w:tc>
        <w:tc>
          <w:tcPr>
            <w:tcW w:w="1288" w:type="dxa"/>
          </w:tcPr>
          <w:p w14:paraId="7CFA63D4"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43386</w:t>
            </w:r>
          </w:p>
          <w:p w14:paraId="2CD4ADD5" w14:textId="77777777" w:rsidR="00EE5B36" w:rsidRDefault="00EE5B36" w:rsidP="003F3FDB"/>
        </w:tc>
        <w:tc>
          <w:tcPr>
            <w:tcW w:w="1288" w:type="dxa"/>
          </w:tcPr>
          <w:p w14:paraId="761D9AE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0024</w:t>
            </w:r>
          </w:p>
          <w:p w14:paraId="68CD21B4" w14:textId="77777777" w:rsidR="00EE5B36" w:rsidRDefault="00EE5B36" w:rsidP="003F3FDB"/>
        </w:tc>
        <w:tc>
          <w:tcPr>
            <w:tcW w:w="1288" w:type="dxa"/>
          </w:tcPr>
          <w:p w14:paraId="2092EB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85060</w:t>
            </w:r>
          </w:p>
          <w:p w14:paraId="3F6D0984" w14:textId="77777777" w:rsidR="00EE5B36" w:rsidRDefault="00EE5B36" w:rsidP="003F3FDB"/>
        </w:tc>
      </w:tr>
      <w:tr w:rsidR="00EE5B36" w14:paraId="18BFC437" w14:textId="77777777" w:rsidTr="003F3FDB">
        <w:tc>
          <w:tcPr>
            <w:tcW w:w="1288" w:type="dxa"/>
          </w:tcPr>
          <w:p w14:paraId="4E0DAF5F" w14:textId="77777777" w:rsidR="00EE5B36" w:rsidRDefault="00EE5B36" w:rsidP="003F3FDB">
            <w:r>
              <w:lastRenderedPageBreak/>
              <w:t>2-3 P ---&gt; Paragraph</w:t>
            </w:r>
          </w:p>
        </w:tc>
        <w:tc>
          <w:tcPr>
            <w:tcW w:w="1288" w:type="dxa"/>
          </w:tcPr>
          <w:p w14:paraId="7E0DA3A7"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2156</w:t>
            </w:r>
          </w:p>
          <w:p w14:paraId="6C4C3D32" w14:textId="77777777" w:rsidR="00EE5B36" w:rsidRDefault="00EE5B36" w:rsidP="003F3FDB"/>
        </w:tc>
        <w:tc>
          <w:tcPr>
            <w:tcW w:w="1288" w:type="dxa"/>
          </w:tcPr>
          <w:p w14:paraId="43D486FF"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4867</w:t>
            </w:r>
          </w:p>
          <w:p w14:paraId="4B4BCAC3" w14:textId="77777777" w:rsidR="00EE5B36" w:rsidRDefault="00EE5B36" w:rsidP="003F3FDB"/>
        </w:tc>
        <w:tc>
          <w:tcPr>
            <w:tcW w:w="1288" w:type="dxa"/>
          </w:tcPr>
          <w:p w14:paraId="35AE8A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6129</w:t>
            </w:r>
          </w:p>
          <w:p w14:paraId="040F02BC" w14:textId="77777777" w:rsidR="00EE5B36" w:rsidRDefault="00EE5B36" w:rsidP="003F3FDB"/>
        </w:tc>
        <w:tc>
          <w:tcPr>
            <w:tcW w:w="1288" w:type="dxa"/>
          </w:tcPr>
          <w:p w14:paraId="4EE8A53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2712</w:t>
            </w:r>
          </w:p>
          <w:p w14:paraId="4E17DED0" w14:textId="77777777" w:rsidR="00EE5B36" w:rsidRDefault="00EE5B36" w:rsidP="003F3FDB"/>
        </w:tc>
        <w:tc>
          <w:tcPr>
            <w:tcW w:w="1288" w:type="dxa"/>
          </w:tcPr>
          <w:p w14:paraId="04CBC09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8713</w:t>
            </w:r>
          </w:p>
          <w:p w14:paraId="17A8DB7E" w14:textId="77777777" w:rsidR="00EE5B36" w:rsidRDefault="00EE5B36" w:rsidP="003F3FDB"/>
        </w:tc>
        <w:tc>
          <w:tcPr>
            <w:tcW w:w="1288" w:type="dxa"/>
          </w:tcPr>
          <w:p w14:paraId="43F93AC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17128</w:t>
            </w:r>
          </w:p>
          <w:p w14:paraId="4B51B5FF" w14:textId="77777777" w:rsidR="00EE5B36" w:rsidRDefault="00EE5B36" w:rsidP="003F3FDB"/>
        </w:tc>
      </w:tr>
    </w:tbl>
    <w:p w14:paraId="0FD73DE3" w14:textId="77777777" w:rsidR="00EE5B36" w:rsidRDefault="00EE5B36" w:rsidP="00EE5B36"/>
    <w:p w14:paraId="4F6DE104" w14:textId="77777777" w:rsidR="00EE5B36" w:rsidRDefault="00EE5B36" w:rsidP="00EE5B36"/>
    <w:p w14:paraId="455E2F18" w14:textId="77777777" w:rsidR="00EE5B36" w:rsidRDefault="00EE5B36" w:rsidP="00EE5B36"/>
    <w:p w14:paraId="494180FD" w14:textId="77777777" w:rsidR="00EE5B36" w:rsidRDefault="00EE5B36" w:rsidP="00EE5B36"/>
    <w:p w14:paraId="70FE3882" w14:textId="77777777" w:rsidR="00EE5B36" w:rsidRDefault="00EE5B36" w:rsidP="00EE5B36"/>
    <w:p w14:paraId="63CAC1D2" w14:textId="77777777" w:rsidR="00EE5B36" w:rsidRDefault="00EE5B36" w:rsidP="00EE5B36"/>
    <w:p w14:paraId="747A7305" w14:textId="77777777" w:rsidR="00EE5B36" w:rsidRDefault="00EE5B36" w:rsidP="00EE5B36"/>
    <w:p w14:paraId="189B8FF0" w14:textId="77777777" w:rsidR="00EE5B36" w:rsidRDefault="00EE5B36" w:rsidP="00EE5B36">
      <w:r>
        <w:t>Covid science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11D4A19" w14:textId="77777777" w:rsidTr="003F3FDB">
        <w:tc>
          <w:tcPr>
            <w:tcW w:w="1288" w:type="dxa"/>
            <w:vMerge w:val="restart"/>
          </w:tcPr>
          <w:p w14:paraId="22EDAD40" w14:textId="77777777" w:rsidR="00EE5B36" w:rsidRDefault="00EE5B36" w:rsidP="003F3FDB">
            <w:r>
              <w:t>Mantel Test</w:t>
            </w:r>
          </w:p>
        </w:tc>
        <w:tc>
          <w:tcPr>
            <w:tcW w:w="3864" w:type="dxa"/>
            <w:gridSpan w:val="3"/>
          </w:tcPr>
          <w:p w14:paraId="131C3988" w14:textId="77777777" w:rsidR="00EE5B36" w:rsidRDefault="00EE5B36" w:rsidP="003F3FDB">
            <w:pPr>
              <w:jc w:val="center"/>
            </w:pPr>
            <w:r>
              <w:t>10-word network</w:t>
            </w:r>
          </w:p>
        </w:tc>
        <w:tc>
          <w:tcPr>
            <w:tcW w:w="3864" w:type="dxa"/>
            <w:gridSpan w:val="3"/>
          </w:tcPr>
          <w:p w14:paraId="3CD7E29C" w14:textId="77777777" w:rsidR="00EE5B36" w:rsidRDefault="00EE5B36" w:rsidP="003F3FDB">
            <w:pPr>
              <w:jc w:val="center"/>
            </w:pPr>
            <w:r>
              <w:t>20-word network</w:t>
            </w:r>
          </w:p>
        </w:tc>
      </w:tr>
      <w:tr w:rsidR="00EE5B36" w14:paraId="24E5ACEA" w14:textId="77777777" w:rsidTr="003F3FDB">
        <w:tc>
          <w:tcPr>
            <w:tcW w:w="1288" w:type="dxa"/>
            <w:vMerge/>
          </w:tcPr>
          <w:p w14:paraId="1BB0693E" w14:textId="77777777" w:rsidR="00EE5B36" w:rsidRDefault="00EE5B36" w:rsidP="003F3FDB"/>
        </w:tc>
        <w:tc>
          <w:tcPr>
            <w:tcW w:w="1288" w:type="dxa"/>
          </w:tcPr>
          <w:p w14:paraId="59C21FED" w14:textId="77777777" w:rsidR="00EE5B36" w:rsidRDefault="00EE5B36" w:rsidP="003F3FDB">
            <w:r>
              <w:t>r</w:t>
            </w:r>
          </w:p>
        </w:tc>
        <w:tc>
          <w:tcPr>
            <w:tcW w:w="1288" w:type="dxa"/>
          </w:tcPr>
          <w:p w14:paraId="074FADFA" w14:textId="77777777" w:rsidR="00EE5B36" w:rsidRDefault="00EE5B36" w:rsidP="003F3FDB">
            <w:r>
              <w:t>p-value</w:t>
            </w:r>
          </w:p>
        </w:tc>
        <w:tc>
          <w:tcPr>
            <w:tcW w:w="1288" w:type="dxa"/>
          </w:tcPr>
          <w:p w14:paraId="16D2125C" w14:textId="77777777" w:rsidR="00EE5B36" w:rsidRDefault="00EE5B36" w:rsidP="003F3FDB">
            <w:r>
              <w:t>Z-score</w:t>
            </w:r>
          </w:p>
        </w:tc>
        <w:tc>
          <w:tcPr>
            <w:tcW w:w="1288" w:type="dxa"/>
          </w:tcPr>
          <w:p w14:paraId="1417124A" w14:textId="77777777" w:rsidR="00EE5B36" w:rsidRDefault="00EE5B36" w:rsidP="003F3FDB">
            <w:r>
              <w:t>r</w:t>
            </w:r>
          </w:p>
        </w:tc>
        <w:tc>
          <w:tcPr>
            <w:tcW w:w="1288" w:type="dxa"/>
          </w:tcPr>
          <w:p w14:paraId="54256391" w14:textId="77777777" w:rsidR="00EE5B36" w:rsidRDefault="00EE5B36" w:rsidP="003F3FDB">
            <w:r>
              <w:t>p-value</w:t>
            </w:r>
          </w:p>
        </w:tc>
        <w:tc>
          <w:tcPr>
            <w:tcW w:w="1288" w:type="dxa"/>
          </w:tcPr>
          <w:p w14:paraId="3969A4D7" w14:textId="77777777" w:rsidR="00EE5B36" w:rsidRDefault="00EE5B36" w:rsidP="003F3FDB">
            <w:r>
              <w:t>z-score</w:t>
            </w:r>
          </w:p>
        </w:tc>
      </w:tr>
      <w:tr w:rsidR="00EE5B36" w14:paraId="633B8B1E" w14:textId="77777777" w:rsidTr="003F3FDB">
        <w:tc>
          <w:tcPr>
            <w:tcW w:w="1288" w:type="dxa"/>
          </w:tcPr>
          <w:p w14:paraId="1A275A90" w14:textId="77777777" w:rsidR="00EE5B36" w:rsidRDefault="00EE5B36" w:rsidP="003F3FDB">
            <w:r>
              <w:t>Article ---&gt; 2-3 P</w:t>
            </w:r>
          </w:p>
        </w:tc>
        <w:tc>
          <w:tcPr>
            <w:tcW w:w="1288" w:type="dxa"/>
          </w:tcPr>
          <w:p w14:paraId="72C9F9B6"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8155</w:t>
            </w:r>
          </w:p>
          <w:p w14:paraId="497DAC2F" w14:textId="77777777" w:rsidR="00EE5B36" w:rsidRDefault="00EE5B36" w:rsidP="003F3FDB"/>
        </w:tc>
        <w:tc>
          <w:tcPr>
            <w:tcW w:w="1288" w:type="dxa"/>
          </w:tcPr>
          <w:p w14:paraId="754364A8"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844</w:t>
            </w:r>
          </w:p>
          <w:p w14:paraId="35797C37" w14:textId="77777777" w:rsidR="00EE5B36" w:rsidRDefault="00EE5B36" w:rsidP="003F3FDB"/>
        </w:tc>
        <w:tc>
          <w:tcPr>
            <w:tcW w:w="1288" w:type="dxa"/>
          </w:tcPr>
          <w:p w14:paraId="109F152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04480</w:t>
            </w:r>
          </w:p>
          <w:p w14:paraId="41FA9A4F" w14:textId="77777777" w:rsidR="00EE5B36" w:rsidRDefault="00EE5B36" w:rsidP="003F3FDB"/>
        </w:tc>
        <w:tc>
          <w:tcPr>
            <w:tcW w:w="1288" w:type="dxa"/>
          </w:tcPr>
          <w:p w14:paraId="45FEA43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8832</w:t>
            </w:r>
          </w:p>
          <w:p w14:paraId="54ED96F5" w14:textId="77777777" w:rsidR="00EE5B36" w:rsidRDefault="00EE5B36" w:rsidP="003F3FDB"/>
        </w:tc>
        <w:tc>
          <w:tcPr>
            <w:tcW w:w="1288" w:type="dxa"/>
          </w:tcPr>
          <w:p w14:paraId="39C526D2"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602</w:t>
            </w:r>
          </w:p>
          <w:p w14:paraId="5B6F1CC1" w14:textId="77777777" w:rsidR="00EE5B36" w:rsidRDefault="00EE5B36" w:rsidP="003F3FDB"/>
        </w:tc>
        <w:tc>
          <w:tcPr>
            <w:tcW w:w="1288" w:type="dxa"/>
          </w:tcPr>
          <w:p w14:paraId="50AF09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03448</w:t>
            </w:r>
          </w:p>
          <w:p w14:paraId="660B86B4" w14:textId="77777777" w:rsidR="00EE5B36" w:rsidRDefault="00EE5B36" w:rsidP="003F3FDB"/>
        </w:tc>
      </w:tr>
      <w:tr w:rsidR="00EE5B36" w14:paraId="59631242" w14:textId="77777777" w:rsidTr="003F3FDB">
        <w:tc>
          <w:tcPr>
            <w:tcW w:w="1288" w:type="dxa"/>
          </w:tcPr>
          <w:p w14:paraId="7E54F508" w14:textId="77777777" w:rsidR="00EE5B36" w:rsidRDefault="00EE5B36" w:rsidP="003F3FDB">
            <w:r>
              <w:t>Article ---&gt; Paragraph</w:t>
            </w:r>
          </w:p>
        </w:tc>
        <w:tc>
          <w:tcPr>
            <w:tcW w:w="1288" w:type="dxa"/>
          </w:tcPr>
          <w:p w14:paraId="1C492CC5"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78462</w:t>
            </w:r>
          </w:p>
          <w:p w14:paraId="3E473498" w14:textId="77777777" w:rsidR="00EE5B36" w:rsidRDefault="00EE5B36" w:rsidP="003F3FDB"/>
        </w:tc>
        <w:tc>
          <w:tcPr>
            <w:tcW w:w="1288" w:type="dxa"/>
          </w:tcPr>
          <w:p w14:paraId="4CB97972" w14:textId="77777777" w:rsidR="00EE5B36" w:rsidRDefault="00EE5B36" w:rsidP="003F3FDB">
            <w:r w:rsidRPr="002E7AE8">
              <w:rPr>
                <w:rFonts w:ascii="Courier New" w:eastAsia="Times New Roman" w:hAnsi="Courier New" w:cs="Courier New"/>
                <w:color w:val="000000"/>
                <w:sz w:val="21"/>
                <w:szCs w:val="21"/>
                <w:lang w:eastAsia="en-GB"/>
              </w:rPr>
              <w:t>0.02916</w:t>
            </w:r>
          </w:p>
        </w:tc>
        <w:tc>
          <w:tcPr>
            <w:tcW w:w="1288" w:type="dxa"/>
          </w:tcPr>
          <w:p w14:paraId="0274D62C" w14:textId="77777777" w:rsidR="00EE5B36" w:rsidRDefault="00EE5B36" w:rsidP="003F3FDB">
            <w:r w:rsidRPr="002E7AE8">
              <w:rPr>
                <w:rFonts w:ascii="Courier New" w:eastAsia="Times New Roman" w:hAnsi="Courier New" w:cs="Courier New"/>
                <w:color w:val="000000"/>
                <w:sz w:val="21"/>
                <w:szCs w:val="21"/>
                <w:lang w:eastAsia="en-GB"/>
              </w:rPr>
              <w:t>1.83809</w:t>
            </w:r>
          </w:p>
        </w:tc>
        <w:tc>
          <w:tcPr>
            <w:tcW w:w="1288" w:type="dxa"/>
          </w:tcPr>
          <w:p w14:paraId="5748FB99"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48517</w:t>
            </w:r>
          </w:p>
          <w:p w14:paraId="25E8FD78" w14:textId="77777777" w:rsidR="00EE5B36" w:rsidRDefault="00EE5B36" w:rsidP="003F3FDB"/>
        </w:tc>
        <w:tc>
          <w:tcPr>
            <w:tcW w:w="1288" w:type="dxa"/>
          </w:tcPr>
          <w:p w14:paraId="7650A9C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43</w:t>
            </w:r>
          </w:p>
          <w:p w14:paraId="0F8D1DB1" w14:textId="77777777" w:rsidR="00EE5B36" w:rsidRDefault="00EE5B36" w:rsidP="003F3FDB"/>
        </w:tc>
        <w:tc>
          <w:tcPr>
            <w:tcW w:w="1288" w:type="dxa"/>
          </w:tcPr>
          <w:p w14:paraId="33B8DB5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67499</w:t>
            </w:r>
          </w:p>
          <w:p w14:paraId="55C3F38B" w14:textId="77777777" w:rsidR="00EE5B36" w:rsidRDefault="00EE5B36" w:rsidP="003F3FDB"/>
        </w:tc>
      </w:tr>
      <w:tr w:rsidR="00EE5B36" w14:paraId="307CFBD4" w14:textId="77777777" w:rsidTr="003F3FDB">
        <w:tc>
          <w:tcPr>
            <w:tcW w:w="1288" w:type="dxa"/>
          </w:tcPr>
          <w:p w14:paraId="48C043FE" w14:textId="77777777" w:rsidR="00EE5B36" w:rsidRDefault="00EE5B36" w:rsidP="003F3FDB">
            <w:r>
              <w:t>2-3 P ---&gt; Paragraph</w:t>
            </w:r>
          </w:p>
        </w:tc>
        <w:tc>
          <w:tcPr>
            <w:tcW w:w="1288" w:type="dxa"/>
          </w:tcPr>
          <w:p w14:paraId="12FD5532"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6279</w:t>
            </w:r>
          </w:p>
          <w:p w14:paraId="1BBA248D" w14:textId="77777777" w:rsidR="00EE5B36" w:rsidRDefault="00EE5B36" w:rsidP="003F3FDB"/>
        </w:tc>
        <w:tc>
          <w:tcPr>
            <w:tcW w:w="1288" w:type="dxa"/>
          </w:tcPr>
          <w:p w14:paraId="4F18F057"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414</w:t>
            </w:r>
          </w:p>
          <w:p w14:paraId="0AC91F83" w14:textId="77777777" w:rsidR="00EE5B36" w:rsidRDefault="00EE5B36" w:rsidP="003F3FDB"/>
        </w:tc>
        <w:tc>
          <w:tcPr>
            <w:tcW w:w="1288" w:type="dxa"/>
          </w:tcPr>
          <w:p w14:paraId="60CA994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17312</w:t>
            </w:r>
          </w:p>
          <w:p w14:paraId="576693C7" w14:textId="77777777" w:rsidR="00EE5B36" w:rsidRDefault="00EE5B36" w:rsidP="003F3FDB"/>
        </w:tc>
        <w:tc>
          <w:tcPr>
            <w:tcW w:w="1288" w:type="dxa"/>
          </w:tcPr>
          <w:p w14:paraId="15401D7A"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810</w:t>
            </w:r>
          </w:p>
          <w:p w14:paraId="57B77F2D" w14:textId="77777777" w:rsidR="00EE5B36" w:rsidRDefault="00EE5B36" w:rsidP="003F3FDB"/>
        </w:tc>
        <w:tc>
          <w:tcPr>
            <w:tcW w:w="1288" w:type="dxa"/>
          </w:tcPr>
          <w:p w14:paraId="3596C1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5304</w:t>
            </w:r>
          </w:p>
          <w:p w14:paraId="7389673E" w14:textId="77777777" w:rsidR="00EE5B36" w:rsidRDefault="00EE5B36" w:rsidP="003F3FDB"/>
        </w:tc>
        <w:tc>
          <w:tcPr>
            <w:tcW w:w="1288" w:type="dxa"/>
          </w:tcPr>
          <w:p w14:paraId="794AB46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5190</w:t>
            </w:r>
          </w:p>
          <w:p w14:paraId="41F6B4A5" w14:textId="77777777" w:rsidR="00EE5B36" w:rsidRDefault="00EE5B36" w:rsidP="003F3FDB"/>
        </w:tc>
      </w:tr>
    </w:tbl>
    <w:p w14:paraId="45D5BE58" w14:textId="77777777" w:rsidR="00EE5B36" w:rsidRDefault="00EE5B36" w:rsidP="00EE5B36"/>
    <w:p w14:paraId="33F41700" w14:textId="77777777" w:rsidR="00EE5B36" w:rsidRDefault="00EE5B36" w:rsidP="00EE5B36">
      <w:r>
        <w:t>Covid psychology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2A2431F" w14:textId="77777777" w:rsidTr="003F3FDB">
        <w:tc>
          <w:tcPr>
            <w:tcW w:w="1288" w:type="dxa"/>
            <w:vMerge w:val="restart"/>
          </w:tcPr>
          <w:p w14:paraId="36233D75" w14:textId="77777777" w:rsidR="00EE5B36" w:rsidRDefault="00EE5B36" w:rsidP="003F3FDB">
            <w:r>
              <w:t>Mantel Test</w:t>
            </w:r>
          </w:p>
        </w:tc>
        <w:tc>
          <w:tcPr>
            <w:tcW w:w="3864" w:type="dxa"/>
            <w:gridSpan w:val="3"/>
          </w:tcPr>
          <w:p w14:paraId="00F97EE9" w14:textId="77777777" w:rsidR="00EE5B36" w:rsidRDefault="00EE5B36" w:rsidP="003F3FDB">
            <w:pPr>
              <w:jc w:val="center"/>
            </w:pPr>
            <w:r>
              <w:t>10-word network</w:t>
            </w:r>
          </w:p>
        </w:tc>
        <w:tc>
          <w:tcPr>
            <w:tcW w:w="3864" w:type="dxa"/>
            <w:gridSpan w:val="3"/>
          </w:tcPr>
          <w:p w14:paraId="7E86561B" w14:textId="77777777" w:rsidR="00EE5B36" w:rsidRDefault="00EE5B36" w:rsidP="003F3FDB">
            <w:pPr>
              <w:jc w:val="center"/>
            </w:pPr>
            <w:r>
              <w:t>20-word network</w:t>
            </w:r>
          </w:p>
        </w:tc>
      </w:tr>
      <w:tr w:rsidR="00EE5B36" w14:paraId="20563245" w14:textId="77777777" w:rsidTr="003F3FDB">
        <w:tc>
          <w:tcPr>
            <w:tcW w:w="1288" w:type="dxa"/>
            <w:vMerge/>
          </w:tcPr>
          <w:p w14:paraId="25F5BE47" w14:textId="77777777" w:rsidR="00EE5B36" w:rsidRDefault="00EE5B36" w:rsidP="003F3FDB"/>
        </w:tc>
        <w:tc>
          <w:tcPr>
            <w:tcW w:w="1288" w:type="dxa"/>
          </w:tcPr>
          <w:p w14:paraId="5F915E3E" w14:textId="77777777" w:rsidR="00EE5B36" w:rsidRDefault="00EE5B36" w:rsidP="003F3FDB">
            <w:r>
              <w:t>r</w:t>
            </w:r>
          </w:p>
        </w:tc>
        <w:tc>
          <w:tcPr>
            <w:tcW w:w="1288" w:type="dxa"/>
          </w:tcPr>
          <w:p w14:paraId="66D9670F" w14:textId="77777777" w:rsidR="00EE5B36" w:rsidRDefault="00EE5B36" w:rsidP="003F3FDB">
            <w:r>
              <w:t>p-value</w:t>
            </w:r>
          </w:p>
        </w:tc>
        <w:tc>
          <w:tcPr>
            <w:tcW w:w="1288" w:type="dxa"/>
          </w:tcPr>
          <w:p w14:paraId="3D5391ED" w14:textId="77777777" w:rsidR="00EE5B36" w:rsidRDefault="00EE5B36" w:rsidP="003F3FDB">
            <w:r>
              <w:t>Z-score</w:t>
            </w:r>
          </w:p>
        </w:tc>
        <w:tc>
          <w:tcPr>
            <w:tcW w:w="1288" w:type="dxa"/>
          </w:tcPr>
          <w:p w14:paraId="4A120504" w14:textId="77777777" w:rsidR="00EE5B36" w:rsidRDefault="00EE5B36" w:rsidP="003F3FDB">
            <w:r>
              <w:t>r</w:t>
            </w:r>
          </w:p>
        </w:tc>
        <w:tc>
          <w:tcPr>
            <w:tcW w:w="1288" w:type="dxa"/>
          </w:tcPr>
          <w:p w14:paraId="30575514" w14:textId="77777777" w:rsidR="00EE5B36" w:rsidRDefault="00EE5B36" w:rsidP="003F3FDB">
            <w:r>
              <w:t>p-value</w:t>
            </w:r>
          </w:p>
        </w:tc>
        <w:tc>
          <w:tcPr>
            <w:tcW w:w="1288" w:type="dxa"/>
          </w:tcPr>
          <w:p w14:paraId="2167A5F3" w14:textId="77777777" w:rsidR="00EE5B36" w:rsidRDefault="00EE5B36" w:rsidP="003F3FDB">
            <w:r>
              <w:t>z-score</w:t>
            </w:r>
          </w:p>
        </w:tc>
      </w:tr>
      <w:tr w:rsidR="00EE5B36" w14:paraId="60B86B2D" w14:textId="77777777" w:rsidTr="003F3FDB">
        <w:tc>
          <w:tcPr>
            <w:tcW w:w="1288" w:type="dxa"/>
          </w:tcPr>
          <w:p w14:paraId="25D3567D" w14:textId="77777777" w:rsidR="00EE5B36" w:rsidRDefault="00EE5B36" w:rsidP="003F3FDB">
            <w:r>
              <w:t>Article ---&gt; 2-3 P</w:t>
            </w:r>
          </w:p>
        </w:tc>
        <w:tc>
          <w:tcPr>
            <w:tcW w:w="1288" w:type="dxa"/>
          </w:tcPr>
          <w:p w14:paraId="37A9AF9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12292</w:t>
            </w:r>
          </w:p>
          <w:p w14:paraId="03C1CD7C" w14:textId="77777777" w:rsidR="00EE5B36" w:rsidRDefault="00EE5B36" w:rsidP="003F3FDB"/>
        </w:tc>
        <w:tc>
          <w:tcPr>
            <w:tcW w:w="1288" w:type="dxa"/>
          </w:tcPr>
          <w:p w14:paraId="3CF4C62B"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418</w:t>
            </w:r>
          </w:p>
          <w:p w14:paraId="15633B56" w14:textId="77777777" w:rsidR="00EE5B36" w:rsidRDefault="00EE5B36" w:rsidP="003F3FDB"/>
        </w:tc>
        <w:tc>
          <w:tcPr>
            <w:tcW w:w="1288" w:type="dxa"/>
          </w:tcPr>
          <w:p w14:paraId="1AE8124F"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54131FCA" w14:textId="77777777" w:rsidR="00EE5B36" w:rsidRDefault="00EE5B36" w:rsidP="003F3FDB"/>
        </w:tc>
        <w:tc>
          <w:tcPr>
            <w:tcW w:w="1288" w:type="dxa"/>
          </w:tcPr>
          <w:p w14:paraId="7CB75FF8"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2976</w:t>
            </w:r>
          </w:p>
          <w:p w14:paraId="21E9BA43" w14:textId="77777777" w:rsidR="00EE5B36" w:rsidRDefault="00EE5B36" w:rsidP="003F3FDB"/>
        </w:tc>
        <w:tc>
          <w:tcPr>
            <w:tcW w:w="1288" w:type="dxa"/>
          </w:tcPr>
          <w:p w14:paraId="1E9B57E9"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873</w:t>
            </w:r>
          </w:p>
          <w:p w14:paraId="488848A1" w14:textId="77777777" w:rsidR="00EE5B36" w:rsidRDefault="00EE5B36" w:rsidP="003F3FDB"/>
        </w:tc>
        <w:tc>
          <w:tcPr>
            <w:tcW w:w="1288" w:type="dxa"/>
          </w:tcPr>
          <w:p w14:paraId="2F57312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1.17834</w:t>
            </w:r>
          </w:p>
          <w:p w14:paraId="3F05E895" w14:textId="77777777" w:rsidR="00EE5B36" w:rsidRDefault="00EE5B36" w:rsidP="003F3FDB"/>
        </w:tc>
      </w:tr>
      <w:tr w:rsidR="00EE5B36" w14:paraId="2D0E6EA9" w14:textId="77777777" w:rsidTr="003F3FDB">
        <w:tc>
          <w:tcPr>
            <w:tcW w:w="1288" w:type="dxa"/>
          </w:tcPr>
          <w:p w14:paraId="1DF48F64" w14:textId="77777777" w:rsidR="00EE5B36" w:rsidRDefault="00EE5B36" w:rsidP="003F3FDB">
            <w:r>
              <w:t>Article ---&gt; Paragraph</w:t>
            </w:r>
          </w:p>
        </w:tc>
        <w:tc>
          <w:tcPr>
            <w:tcW w:w="1288" w:type="dxa"/>
          </w:tcPr>
          <w:p w14:paraId="4A2DB45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5826</w:t>
            </w:r>
          </w:p>
          <w:p w14:paraId="566C2C3F" w14:textId="77777777" w:rsidR="00EE5B36" w:rsidRDefault="00EE5B36" w:rsidP="003F3FDB"/>
        </w:tc>
        <w:tc>
          <w:tcPr>
            <w:tcW w:w="1288" w:type="dxa"/>
          </w:tcPr>
          <w:p w14:paraId="0EEA410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169</w:t>
            </w:r>
          </w:p>
          <w:p w14:paraId="4BCDA912" w14:textId="77777777" w:rsidR="00EE5B36" w:rsidRDefault="00EE5B36" w:rsidP="003F3FDB"/>
        </w:tc>
        <w:tc>
          <w:tcPr>
            <w:tcW w:w="1288" w:type="dxa"/>
          </w:tcPr>
          <w:p w14:paraId="2BDBF73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1.93129</w:t>
            </w:r>
          </w:p>
          <w:p w14:paraId="30A81DD3" w14:textId="77777777" w:rsidR="00EE5B36" w:rsidRDefault="00EE5B36" w:rsidP="003F3FDB"/>
        </w:tc>
        <w:tc>
          <w:tcPr>
            <w:tcW w:w="1288" w:type="dxa"/>
          </w:tcPr>
          <w:p w14:paraId="3C8CF282"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69237</w:t>
            </w:r>
          </w:p>
          <w:p w14:paraId="06402A50" w14:textId="77777777" w:rsidR="00EE5B36" w:rsidRDefault="00EE5B36" w:rsidP="003F3FDB"/>
        </w:tc>
        <w:tc>
          <w:tcPr>
            <w:tcW w:w="1288" w:type="dxa"/>
          </w:tcPr>
          <w:p w14:paraId="66A404AB"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004</w:t>
            </w:r>
          </w:p>
          <w:p w14:paraId="3D540A82" w14:textId="77777777" w:rsidR="00EE5B36" w:rsidRDefault="00EE5B36" w:rsidP="003F3FDB"/>
        </w:tc>
        <w:tc>
          <w:tcPr>
            <w:tcW w:w="1288" w:type="dxa"/>
          </w:tcPr>
          <w:p w14:paraId="5C23F6C4"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2.99234</w:t>
            </w:r>
          </w:p>
          <w:p w14:paraId="6ABE995D" w14:textId="77777777" w:rsidR="00EE5B36" w:rsidRDefault="00EE5B36" w:rsidP="003F3FDB"/>
        </w:tc>
      </w:tr>
      <w:tr w:rsidR="00EE5B36" w14:paraId="4C45A152" w14:textId="77777777" w:rsidTr="003F3FDB">
        <w:tc>
          <w:tcPr>
            <w:tcW w:w="1288" w:type="dxa"/>
          </w:tcPr>
          <w:p w14:paraId="1DB81620" w14:textId="77777777" w:rsidR="00EE5B36" w:rsidRDefault="00EE5B36" w:rsidP="003F3FDB">
            <w:r>
              <w:t>2-3 P ---&gt; Paragraph</w:t>
            </w:r>
          </w:p>
        </w:tc>
        <w:tc>
          <w:tcPr>
            <w:tcW w:w="1288" w:type="dxa"/>
          </w:tcPr>
          <w:p w14:paraId="3A357D1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2425</w:t>
            </w:r>
          </w:p>
          <w:p w14:paraId="310D201E" w14:textId="77777777" w:rsidR="00EE5B36" w:rsidRDefault="00EE5B36" w:rsidP="003F3FDB"/>
        </w:tc>
        <w:tc>
          <w:tcPr>
            <w:tcW w:w="1288" w:type="dxa"/>
          </w:tcPr>
          <w:p w14:paraId="5F95F84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481</w:t>
            </w:r>
          </w:p>
          <w:p w14:paraId="1762FD1C" w14:textId="77777777" w:rsidR="00EE5B36" w:rsidRDefault="00EE5B36" w:rsidP="003F3FDB"/>
        </w:tc>
        <w:tc>
          <w:tcPr>
            <w:tcW w:w="1288" w:type="dxa"/>
          </w:tcPr>
          <w:p w14:paraId="4B94E6ED"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6582</w:t>
            </w:r>
          </w:p>
          <w:p w14:paraId="2A6BDE14" w14:textId="77777777" w:rsidR="00EE5B36" w:rsidRDefault="00EE5B36" w:rsidP="003F3FDB"/>
        </w:tc>
        <w:tc>
          <w:tcPr>
            <w:tcW w:w="1288" w:type="dxa"/>
          </w:tcPr>
          <w:p w14:paraId="07335FC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5196</w:t>
            </w:r>
          </w:p>
          <w:p w14:paraId="58EE768A" w14:textId="77777777" w:rsidR="00EE5B36" w:rsidRDefault="00EE5B36" w:rsidP="003F3FDB"/>
        </w:tc>
        <w:tc>
          <w:tcPr>
            <w:tcW w:w="1288" w:type="dxa"/>
          </w:tcPr>
          <w:p w14:paraId="4F4661C6"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412</w:t>
            </w:r>
          </w:p>
          <w:p w14:paraId="5A21DA5F" w14:textId="77777777" w:rsidR="00EE5B36" w:rsidRDefault="00EE5B36" w:rsidP="003F3FDB"/>
        </w:tc>
        <w:tc>
          <w:tcPr>
            <w:tcW w:w="1288" w:type="dxa"/>
          </w:tcPr>
          <w:p w14:paraId="5FC34880"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5059</w:t>
            </w:r>
          </w:p>
          <w:p w14:paraId="61C1361B" w14:textId="77777777" w:rsidR="00EE5B36" w:rsidRDefault="00EE5B36" w:rsidP="003F3FDB"/>
        </w:tc>
      </w:tr>
    </w:tbl>
    <w:p w14:paraId="264A95C4" w14:textId="77777777" w:rsidR="00EE5B36" w:rsidRDefault="00EE5B36" w:rsidP="00EE5B36"/>
    <w:p w14:paraId="166044EA" w14:textId="77777777" w:rsidR="00EE5B36" w:rsidRDefault="00EE5B36" w:rsidP="00EE5B36">
      <w:r>
        <w:t>Covid science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AEB00C6" w14:textId="77777777" w:rsidTr="003F3FDB">
        <w:tc>
          <w:tcPr>
            <w:tcW w:w="1288" w:type="dxa"/>
            <w:vMerge w:val="restart"/>
          </w:tcPr>
          <w:p w14:paraId="06408E24" w14:textId="77777777" w:rsidR="00EE5B36" w:rsidRDefault="00EE5B36" w:rsidP="003F3FDB">
            <w:r>
              <w:t>Mantel Test</w:t>
            </w:r>
          </w:p>
        </w:tc>
        <w:tc>
          <w:tcPr>
            <w:tcW w:w="3864" w:type="dxa"/>
            <w:gridSpan w:val="3"/>
          </w:tcPr>
          <w:p w14:paraId="7599B957" w14:textId="77777777" w:rsidR="00EE5B36" w:rsidRDefault="00EE5B36" w:rsidP="003F3FDB">
            <w:pPr>
              <w:jc w:val="center"/>
            </w:pPr>
            <w:r>
              <w:t>10-word network</w:t>
            </w:r>
          </w:p>
        </w:tc>
        <w:tc>
          <w:tcPr>
            <w:tcW w:w="3864" w:type="dxa"/>
            <w:gridSpan w:val="3"/>
          </w:tcPr>
          <w:p w14:paraId="25683CA3" w14:textId="77777777" w:rsidR="00EE5B36" w:rsidRDefault="00EE5B36" w:rsidP="003F3FDB">
            <w:pPr>
              <w:jc w:val="center"/>
            </w:pPr>
            <w:r>
              <w:t>20-word network</w:t>
            </w:r>
          </w:p>
        </w:tc>
      </w:tr>
      <w:tr w:rsidR="00EE5B36" w14:paraId="5D48898F" w14:textId="77777777" w:rsidTr="003F3FDB">
        <w:tc>
          <w:tcPr>
            <w:tcW w:w="1288" w:type="dxa"/>
            <w:vMerge/>
          </w:tcPr>
          <w:p w14:paraId="14897151" w14:textId="77777777" w:rsidR="00EE5B36" w:rsidRDefault="00EE5B36" w:rsidP="003F3FDB"/>
        </w:tc>
        <w:tc>
          <w:tcPr>
            <w:tcW w:w="1288" w:type="dxa"/>
          </w:tcPr>
          <w:p w14:paraId="77CCEB8B" w14:textId="77777777" w:rsidR="00EE5B36" w:rsidRDefault="00EE5B36" w:rsidP="003F3FDB">
            <w:r>
              <w:t>r</w:t>
            </w:r>
          </w:p>
        </w:tc>
        <w:tc>
          <w:tcPr>
            <w:tcW w:w="1288" w:type="dxa"/>
          </w:tcPr>
          <w:p w14:paraId="0B751967" w14:textId="77777777" w:rsidR="00EE5B36" w:rsidRDefault="00EE5B36" w:rsidP="003F3FDB">
            <w:r>
              <w:t>p-value</w:t>
            </w:r>
          </w:p>
        </w:tc>
        <w:tc>
          <w:tcPr>
            <w:tcW w:w="1288" w:type="dxa"/>
          </w:tcPr>
          <w:p w14:paraId="265C3918" w14:textId="77777777" w:rsidR="00EE5B36" w:rsidRDefault="00EE5B36" w:rsidP="003F3FDB">
            <w:r>
              <w:t>Z-score</w:t>
            </w:r>
          </w:p>
        </w:tc>
        <w:tc>
          <w:tcPr>
            <w:tcW w:w="1288" w:type="dxa"/>
          </w:tcPr>
          <w:p w14:paraId="3B071BCB" w14:textId="77777777" w:rsidR="00EE5B36" w:rsidRDefault="00EE5B36" w:rsidP="003F3FDB">
            <w:r>
              <w:t>r</w:t>
            </w:r>
          </w:p>
        </w:tc>
        <w:tc>
          <w:tcPr>
            <w:tcW w:w="1288" w:type="dxa"/>
          </w:tcPr>
          <w:p w14:paraId="1AC21EEE" w14:textId="77777777" w:rsidR="00EE5B36" w:rsidRDefault="00EE5B36" w:rsidP="003F3FDB">
            <w:r>
              <w:t>p-value</w:t>
            </w:r>
          </w:p>
        </w:tc>
        <w:tc>
          <w:tcPr>
            <w:tcW w:w="1288" w:type="dxa"/>
          </w:tcPr>
          <w:p w14:paraId="24293E52" w14:textId="77777777" w:rsidR="00EE5B36" w:rsidRDefault="00EE5B36" w:rsidP="003F3FDB">
            <w:r>
              <w:t>z-score</w:t>
            </w:r>
          </w:p>
        </w:tc>
      </w:tr>
      <w:tr w:rsidR="00EE5B36" w14:paraId="2AA48255" w14:textId="77777777" w:rsidTr="003F3FDB">
        <w:tc>
          <w:tcPr>
            <w:tcW w:w="1288" w:type="dxa"/>
          </w:tcPr>
          <w:p w14:paraId="42D20E83" w14:textId="77777777" w:rsidR="00EE5B36" w:rsidRDefault="00EE5B36" w:rsidP="003F3FDB">
            <w:r>
              <w:t>Article ---&gt; 2-3 P</w:t>
            </w:r>
          </w:p>
        </w:tc>
        <w:tc>
          <w:tcPr>
            <w:tcW w:w="1288" w:type="dxa"/>
          </w:tcPr>
          <w:p w14:paraId="0F83901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7763</w:t>
            </w:r>
          </w:p>
          <w:p w14:paraId="453B3CF6" w14:textId="77777777" w:rsidR="00EE5B36" w:rsidRDefault="00EE5B36" w:rsidP="003F3FDB"/>
        </w:tc>
        <w:tc>
          <w:tcPr>
            <w:tcW w:w="1288" w:type="dxa"/>
          </w:tcPr>
          <w:p w14:paraId="0C9E80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65</w:t>
            </w:r>
          </w:p>
          <w:p w14:paraId="37A95F1A" w14:textId="77777777" w:rsidR="00EE5B36" w:rsidRDefault="00EE5B36" w:rsidP="003F3FDB"/>
        </w:tc>
        <w:tc>
          <w:tcPr>
            <w:tcW w:w="1288" w:type="dxa"/>
          </w:tcPr>
          <w:p w14:paraId="77B226DC"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6224</w:t>
            </w:r>
          </w:p>
          <w:p w14:paraId="0889AB87" w14:textId="77777777" w:rsidR="00EE5B36" w:rsidRDefault="00EE5B36" w:rsidP="003F3FDB"/>
        </w:tc>
        <w:tc>
          <w:tcPr>
            <w:tcW w:w="1288" w:type="dxa"/>
          </w:tcPr>
          <w:p w14:paraId="248619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3258</w:t>
            </w:r>
          </w:p>
          <w:p w14:paraId="4781E4D0" w14:textId="77777777" w:rsidR="00EE5B36" w:rsidRDefault="00EE5B36" w:rsidP="003F3FDB"/>
        </w:tc>
        <w:tc>
          <w:tcPr>
            <w:tcW w:w="1288" w:type="dxa"/>
          </w:tcPr>
          <w:p w14:paraId="5D33E23E"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438</w:t>
            </w:r>
          </w:p>
          <w:p w14:paraId="2A7B46D5" w14:textId="77777777" w:rsidR="00EE5B36" w:rsidRDefault="00EE5B36" w:rsidP="003F3FDB"/>
        </w:tc>
        <w:tc>
          <w:tcPr>
            <w:tcW w:w="1288" w:type="dxa"/>
          </w:tcPr>
          <w:p w14:paraId="565918D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72441</w:t>
            </w:r>
          </w:p>
          <w:p w14:paraId="331AEA8A" w14:textId="77777777" w:rsidR="00EE5B36" w:rsidRDefault="00EE5B36" w:rsidP="003F3FDB"/>
        </w:tc>
      </w:tr>
      <w:tr w:rsidR="00EE5B36" w14:paraId="78BAFBE9" w14:textId="77777777" w:rsidTr="003F3FDB">
        <w:tc>
          <w:tcPr>
            <w:tcW w:w="1288" w:type="dxa"/>
          </w:tcPr>
          <w:p w14:paraId="0428B453" w14:textId="77777777" w:rsidR="00EE5B36" w:rsidRDefault="00EE5B36" w:rsidP="003F3FDB">
            <w:r>
              <w:t>Article ---&gt; Paragraph</w:t>
            </w:r>
          </w:p>
        </w:tc>
        <w:tc>
          <w:tcPr>
            <w:tcW w:w="1288" w:type="dxa"/>
          </w:tcPr>
          <w:p w14:paraId="289A858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9915</w:t>
            </w:r>
          </w:p>
          <w:p w14:paraId="4B0180C8" w14:textId="77777777" w:rsidR="00EE5B36" w:rsidRDefault="00EE5B36" w:rsidP="003F3FDB"/>
        </w:tc>
        <w:tc>
          <w:tcPr>
            <w:tcW w:w="1288" w:type="dxa"/>
          </w:tcPr>
          <w:p w14:paraId="13B65259"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1805</w:t>
            </w:r>
          </w:p>
          <w:p w14:paraId="5481E411" w14:textId="77777777" w:rsidR="00EE5B36" w:rsidRDefault="00EE5B36" w:rsidP="003F3FDB"/>
        </w:tc>
        <w:tc>
          <w:tcPr>
            <w:tcW w:w="1288" w:type="dxa"/>
          </w:tcPr>
          <w:p w14:paraId="161741C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78310</w:t>
            </w:r>
          </w:p>
          <w:p w14:paraId="15446FAE" w14:textId="77777777" w:rsidR="00EE5B36" w:rsidRDefault="00EE5B36" w:rsidP="003F3FDB"/>
        </w:tc>
        <w:tc>
          <w:tcPr>
            <w:tcW w:w="1288" w:type="dxa"/>
          </w:tcPr>
          <w:p w14:paraId="7D7D12A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9915</w:t>
            </w:r>
          </w:p>
          <w:p w14:paraId="424112C4" w14:textId="77777777" w:rsidR="00EE5B36" w:rsidRDefault="00EE5B36" w:rsidP="003F3FDB"/>
        </w:tc>
        <w:tc>
          <w:tcPr>
            <w:tcW w:w="1288" w:type="dxa"/>
          </w:tcPr>
          <w:p w14:paraId="5579C657"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57</w:t>
            </w:r>
          </w:p>
          <w:p w14:paraId="3BBAC8FA" w14:textId="77777777" w:rsidR="00EE5B36" w:rsidRDefault="00EE5B36" w:rsidP="003F3FDB"/>
        </w:tc>
        <w:tc>
          <w:tcPr>
            <w:tcW w:w="1288" w:type="dxa"/>
          </w:tcPr>
          <w:p w14:paraId="07BD02B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66534</w:t>
            </w:r>
          </w:p>
          <w:p w14:paraId="791D6BBC" w14:textId="77777777" w:rsidR="00EE5B36" w:rsidRDefault="00EE5B36" w:rsidP="003F3FDB"/>
        </w:tc>
      </w:tr>
      <w:tr w:rsidR="00EE5B36" w14:paraId="54DCAA50" w14:textId="77777777" w:rsidTr="003F3FDB">
        <w:tc>
          <w:tcPr>
            <w:tcW w:w="1288" w:type="dxa"/>
          </w:tcPr>
          <w:p w14:paraId="385F1A26" w14:textId="77777777" w:rsidR="00EE5B36" w:rsidRDefault="00EE5B36" w:rsidP="003F3FDB">
            <w:r>
              <w:t>2-3 P ---&gt; Paragraph</w:t>
            </w:r>
          </w:p>
        </w:tc>
        <w:tc>
          <w:tcPr>
            <w:tcW w:w="1288" w:type="dxa"/>
          </w:tcPr>
          <w:p w14:paraId="337AEB1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2988</w:t>
            </w:r>
          </w:p>
          <w:p w14:paraId="0D9894B1" w14:textId="77777777" w:rsidR="00EE5B36" w:rsidRDefault="00EE5B36" w:rsidP="003F3FDB"/>
        </w:tc>
        <w:tc>
          <w:tcPr>
            <w:tcW w:w="1288" w:type="dxa"/>
          </w:tcPr>
          <w:p w14:paraId="318CEF8B"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95</w:t>
            </w:r>
          </w:p>
          <w:p w14:paraId="06CE658A" w14:textId="77777777" w:rsidR="00EE5B36" w:rsidRDefault="00EE5B36" w:rsidP="003F3FDB"/>
        </w:tc>
        <w:tc>
          <w:tcPr>
            <w:tcW w:w="1288" w:type="dxa"/>
          </w:tcPr>
          <w:p w14:paraId="371A21E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2993</w:t>
            </w:r>
          </w:p>
          <w:p w14:paraId="009321F7" w14:textId="77777777" w:rsidR="00EE5B36" w:rsidRDefault="00EE5B36" w:rsidP="003F3FDB"/>
        </w:tc>
        <w:tc>
          <w:tcPr>
            <w:tcW w:w="1288" w:type="dxa"/>
          </w:tcPr>
          <w:p w14:paraId="278AB70E"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2976</w:t>
            </w:r>
          </w:p>
          <w:p w14:paraId="0F9D6204" w14:textId="77777777" w:rsidR="00EE5B36" w:rsidRDefault="00EE5B36" w:rsidP="003F3FDB"/>
        </w:tc>
        <w:tc>
          <w:tcPr>
            <w:tcW w:w="1288" w:type="dxa"/>
          </w:tcPr>
          <w:p w14:paraId="23C5EED6"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411</w:t>
            </w:r>
          </w:p>
          <w:p w14:paraId="7B684C7C" w14:textId="77777777" w:rsidR="00EE5B36" w:rsidRDefault="00EE5B36" w:rsidP="003F3FDB"/>
        </w:tc>
        <w:tc>
          <w:tcPr>
            <w:tcW w:w="1288" w:type="dxa"/>
          </w:tcPr>
          <w:p w14:paraId="6B4B3734"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18913</w:t>
            </w:r>
          </w:p>
          <w:p w14:paraId="3F91BBC1" w14:textId="77777777" w:rsidR="00EE5B36" w:rsidRDefault="00EE5B36" w:rsidP="003F3FDB"/>
        </w:tc>
      </w:tr>
    </w:tbl>
    <w:p w14:paraId="307E98AE" w14:textId="77777777" w:rsidR="00EE5B36" w:rsidRDefault="00EE5B36" w:rsidP="00EE5B36"/>
    <w:p w14:paraId="03B407FB" w14:textId="77777777" w:rsidR="00EE5B36" w:rsidRDefault="00EE5B36" w:rsidP="00EE5B36">
      <w:r>
        <w:t>Covid psychology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5A85E24" w14:textId="77777777" w:rsidTr="003F3FDB">
        <w:tc>
          <w:tcPr>
            <w:tcW w:w="1288" w:type="dxa"/>
            <w:vMerge w:val="restart"/>
          </w:tcPr>
          <w:p w14:paraId="2CA2E793" w14:textId="77777777" w:rsidR="00EE5B36" w:rsidRDefault="00EE5B36" w:rsidP="003F3FDB">
            <w:r>
              <w:t>Mantel Test</w:t>
            </w:r>
          </w:p>
        </w:tc>
        <w:tc>
          <w:tcPr>
            <w:tcW w:w="3864" w:type="dxa"/>
            <w:gridSpan w:val="3"/>
          </w:tcPr>
          <w:p w14:paraId="009ABF82" w14:textId="77777777" w:rsidR="00EE5B36" w:rsidRDefault="00EE5B36" w:rsidP="003F3FDB">
            <w:pPr>
              <w:jc w:val="center"/>
            </w:pPr>
            <w:r>
              <w:t>10-word network</w:t>
            </w:r>
          </w:p>
        </w:tc>
        <w:tc>
          <w:tcPr>
            <w:tcW w:w="3864" w:type="dxa"/>
            <w:gridSpan w:val="3"/>
          </w:tcPr>
          <w:p w14:paraId="4BB18E2E" w14:textId="77777777" w:rsidR="00EE5B36" w:rsidRDefault="00EE5B36" w:rsidP="003F3FDB">
            <w:pPr>
              <w:jc w:val="center"/>
            </w:pPr>
            <w:r>
              <w:t>20-word network</w:t>
            </w:r>
          </w:p>
        </w:tc>
      </w:tr>
      <w:tr w:rsidR="00EE5B36" w14:paraId="02B7E78E" w14:textId="77777777" w:rsidTr="003F3FDB">
        <w:tc>
          <w:tcPr>
            <w:tcW w:w="1288" w:type="dxa"/>
            <w:vMerge/>
          </w:tcPr>
          <w:p w14:paraId="573071CE" w14:textId="77777777" w:rsidR="00EE5B36" w:rsidRDefault="00EE5B36" w:rsidP="003F3FDB"/>
        </w:tc>
        <w:tc>
          <w:tcPr>
            <w:tcW w:w="1288" w:type="dxa"/>
          </w:tcPr>
          <w:p w14:paraId="788AC6DF" w14:textId="77777777" w:rsidR="00EE5B36" w:rsidRDefault="00EE5B36" w:rsidP="003F3FDB">
            <w:r>
              <w:t>r</w:t>
            </w:r>
          </w:p>
        </w:tc>
        <w:tc>
          <w:tcPr>
            <w:tcW w:w="1288" w:type="dxa"/>
          </w:tcPr>
          <w:p w14:paraId="7EFC4D72" w14:textId="77777777" w:rsidR="00EE5B36" w:rsidRDefault="00EE5B36" w:rsidP="003F3FDB">
            <w:r>
              <w:t>p-value</w:t>
            </w:r>
          </w:p>
        </w:tc>
        <w:tc>
          <w:tcPr>
            <w:tcW w:w="1288" w:type="dxa"/>
          </w:tcPr>
          <w:p w14:paraId="3034191C" w14:textId="77777777" w:rsidR="00EE5B36" w:rsidRDefault="00EE5B36" w:rsidP="003F3FDB">
            <w:r>
              <w:t>Z-score</w:t>
            </w:r>
          </w:p>
        </w:tc>
        <w:tc>
          <w:tcPr>
            <w:tcW w:w="1288" w:type="dxa"/>
          </w:tcPr>
          <w:p w14:paraId="59B4030A" w14:textId="77777777" w:rsidR="00EE5B36" w:rsidRDefault="00EE5B36" w:rsidP="003F3FDB">
            <w:r>
              <w:t>r</w:t>
            </w:r>
          </w:p>
        </w:tc>
        <w:tc>
          <w:tcPr>
            <w:tcW w:w="1288" w:type="dxa"/>
          </w:tcPr>
          <w:p w14:paraId="69E5757D" w14:textId="77777777" w:rsidR="00EE5B36" w:rsidRDefault="00EE5B36" w:rsidP="003F3FDB">
            <w:r>
              <w:t>p-value</w:t>
            </w:r>
          </w:p>
        </w:tc>
        <w:tc>
          <w:tcPr>
            <w:tcW w:w="1288" w:type="dxa"/>
          </w:tcPr>
          <w:p w14:paraId="22D93AF7" w14:textId="77777777" w:rsidR="00EE5B36" w:rsidRDefault="00EE5B36" w:rsidP="003F3FDB">
            <w:r>
              <w:t>z-score</w:t>
            </w:r>
          </w:p>
        </w:tc>
      </w:tr>
      <w:tr w:rsidR="00EE5B36" w14:paraId="4663AC7C" w14:textId="77777777" w:rsidTr="003F3FDB">
        <w:tc>
          <w:tcPr>
            <w:tcW w:w="1288" w:type="dxa"/>
          </w:tcPr>
          <w:p w14:paraId="643AF38C" w14:textId="77777777" w:rsidR="00EE5B36" w:rsidRDefault="00EE5B36" w:rsidP="003F3FDB">
            <w:r>
              <w:t>Article ---&gt; 2-3 P</w:t>
            </w:r>
          </w:p>
        </w:tc>
        <w:tc>
          <w:tcPr>
            <w:tcW w:w="1288" w:type="dxa"/>
          </w:tcPr>
          <w:p w14:paraId="449E2E3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3556</w:t>
            </w:r>
          </w:p>
          <w:p w14:paraId="035F8AC3" w14:textId="77777777" w:rsidR="00EE5B36" w:rsidRDefault="00EE5B36" w:rsidP="003F3FDB"/>
        </w:tc>
        <w:tc>
          <w:tcPr>
            <w:tcW w:w="1288" w:type="dxa"/>
          </w:tcPr>
          <w:p w14:paraId="035B16B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678</w:t>
            </w:r>
          </w:p>
          <w:p w14:paraId="5882FC9D" w14:textId="77777777" w:rsidR="00EE5B36" w:rsidRDefault="00EE5B36" w:rsidP="003F3FDB"/>
        </w:tc>
        <w:tc>
          <w:tcPr>
            <w:tcW w:w="1288" w:type="dxa"/>
          </w:tcPr>
          <w:p w14:paraId="3421EB3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1449E1E5" w14:textId="77777777" w:rsidR="00EE5B36" w:rsidRDefault="00EE5B36" w:rsidP="003F3FDB"/>
        </w:tc>
        <w:tc>
          <w:tcPr>
            <w:tcW w:w="1288" w:type="dxa"/>
          </w:tcPr>
          <w:p w14:paraId="716BCF2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8840</w:t>
            </w:r>
          </w:p>
          <w:p w14:paraId="4FF6F783" w14:textId="77777777" w:rsidR="00EE5B36" w:rsidRDefault="00EE5B36" w:rsidP="003F3FDB"/>
        </w:tc>
        <w:tc>
          <w:tcPr>
            <w:tcW w:w="1288" w:type="dxa"/>
          </w:tcPr>
          <w:p w14:paraId="50824F9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9284</w:t>
            </w:r>
          </w:p>
          <w:p w14:paraId="3234C02E" w14:textId="77777777" w:rsidR="00EE5B36" w:rsidRDefault="00EE5B36" w:rsidP="003F3FDB"/>
        </w:tc>
        <w:tc>
          <w:tcPr>
            <w:tcW w:w="1288" w:type="dxa"/>
          </w:tcPr>
          <w:p w14:paraId="2CBD7A8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47024</w:t>
            </w:r>
          </w:p>
          <w:p w14:paraId="7C117FE0" w14:textId="77777777" w:rsidR="00EE5B36" w:rsidRDefault="00EE5B36" w:rsidP="003F3FDB"/>
        </w:tc>
      </w:tr>
      <w:tr w:rsidR="00EE5B36" w14:paraId="06309C23" w14:textId="77777777" w:rsidTr="003F3FDB">
        <w:tc>
          <w:tcPr>
            <w:tcW w:w="1288" w:type="dxa"/>
          </w:tcPr>
          <w:p w14:paraId="78DCF17A" w14:textId="77777777" w:rsidR="00EE5B36" w:rsidRDefault="00EE5B36" w:rsidP="003F3FDB">
            <w:r>
              <w:t>Article ---&gt; Paragraph</w:t>
            </w:r>
          </w:p>
        </w:tc>
        <w:tc>
          <w:tcPr>
            <w:tcW w:w="1288" w:type="dxa"/>
          </w:tcPr>
          <w:p w14:paraId="4F28CCC1"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37749</w:t>
            </w:r>
          </w:p>
          <w:p w14:paraId="6B43F6A1" w14:textId="77777777" w:rsidR="00EE5B36" w:rsidRDefault="00EE5B36" w:rsidP="003F3FDB"/>
        </w:tc>
        <w:tc>
          <w:tcPr>
            <w:tcW w:w="1288" w:type="dxa"/>
          </w:tcPr>
          <w:p w14:paraId="29597B9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301</w:t>
            </w:r>
          </w:p>
          <w:p w14:paraId="68E8436C" w14:textId="77777777" w:rsidR="00EE5B36" w:rsidRDefault="00EE5B36" w:rsidP="003F3FDB"/>
        </w:tc>
        <w:tc>
          <w:tcPr>
            <w:tcW w:w="1288" w:type="dxa"/>
          </w:tcPr>
          <w:p w14:paraId="316F7D1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4661</w:t>
            </w:r>
          </w:p>
          <w:p w14:paraId="1D1DF887" w14:textId="77777777" w:rsidR="00EE5B36" w:rsidRDefault="00EE5B36" w:rsidP="003F3FDB"/>
        </w:tc>
        <w:tc>
          <w:tcPr>
            <w:tcW w:w="1288" w:type="dxa"/>
          </w:tcPr>
          <w:p w14:paraId="21D4167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3386</w:t>
            </w:r>
          </w:p>
          <w:p w14:paraId="606F3271" w14:textId="77777777" w:rsidR="00EE5B36" w:rsidRDefault="00EE5B36" w:rsidP="003F3FDB"/>
        </w:tc>
        <w:tc>
          <w:tcPr>
            <w:tcW w:w="1288" w:type="dxa"/>
          </w:tcPr>
          <w:p w14:paraId="24EEF70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024</w:t>
            </w:r>
          </w:p>
          <w:p w14:paraId="7E86FF62" w14:textId="77777777" w:rsidR="00EE5B36" w:rsidRDefault="00EE5B36" w:rsidP="003F3FDB"/>
        </w:tc>
        <w:tc>
          <w:tcPr>
            <w:tcW w:w="1288" w:type="dxa"/>
          </w:tcPr>
          <w:p w14:paraId="1C0055E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85060</w:t>
            </w:r>
          </w:p>
          <w:p w14:paraId="53EB5534" w14:textId="77777777" w:rsidR="00EE5B36" w:rsidRDefault="00EE5B36" w:rsidP="003F3FDB"/>
        </w:tc>
      </w:tr>
      <w:tr w:rsidR="00EE5B36" w14:paraId="2BA8B03A" w14:textId="77777777" w:rsidTr="003F3FDB">
        <w:tc>
          <w:tcPr>
            <w:tcW w:w="1288" w:type="dxa"/>
          </w:tcPr>
          <w:p w14:paraId="11E2A1F1" w14:textId="77777777" w:rsidR="00EE5B36" w:rsidRDefault="00EE5B36" w:rsidP="003F3FDB">
            <w:r>
              <w:t>2-3 P ---&gt; Paragraph</w:t>
            </w:r>
          </w:p>
        </w:tc>
        <w:tc>
          <w:tcPr>
            <w:tcW w:w="1288" w:type="dxa"/>
          </w:tcPr>
          <w:p w14:paraId="3E6B490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156</w:t>
            </w:r>
          </w:p>
          <w:p w14:paraId="34DC9CE1" w14:textId="77777777" w:rsidR="00EE5B36" w:rsidRDefault="00EE5B36" w:rsidP="003F3FDB"/>
        </w:tc>
        <w:tc>
          <w:tcPr>
            <w:tcW w:w="1288" w:type="dxa"/>
          </w:tcPr>
          <w:p w14:paraId="0E7B44B3"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867</w:t>
            </w:r>
          </w:p>
          <w:p w14:paraId="2A073C27" w14:textId="77777777" w:rsidR="00EE5B36" w:rsidRDefault="00EE5B36" w:rsidP="003F3FDB"/>
        </w:tc>
        <w:tc>
          <w:tcPr>
            <w:tcW w:w="1288" w:type="dxa"/>
          </w:tcPr>
          <w:p w14:paraId="729B75B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6129</w:t>
            </w:r>
          </w:p>
          <w:p w14:paraId="50FED2C1" w14:textId="77777777" w:rsidR="00EE5B36" w:rsidRDefault="00EE5B36" w:rsidP="003F3FDB"/>
        </w:tc>
        <w:tc>
          <w:tcPr>
            <w:tcW w:w="1288" w:type="dxa"/>
          </w:tcPr>
          <w:p w14:paraId="5AE80CA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2712</w:t>
            </w:r>
          </w:p>
          <w:p w14:paraId="133A5B02" w14:textId="77777777" w:rsidR="00EE5B36" w:rsidRDefault="00EE5B36" w:rsidP="003F3FDB"/>
        </w:tc>
        <w:tc>
          <w:tcPr>
            <w:tcW w:w="1288" w:type="dxa"/>
          </w:tcPr>
          <w:p w14:paraId="40C2044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8713</w:t>
            </w:r>
          </w:p>
          <w:p w14:paraId="6E2A6271" w14:textId="77777777" w:rsidR="00EE5B36" w:rsidRDefault="00EE5B36" w:rsidP="003F3FDB"/>
        </w:tc>
        <w:tc>
          <w:tcPr>
            <w:tcW w:w="1288" w:type="dxa"/>
          </w:tcPr>
          <w:p w14:paraId="6B0F7CAA"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17128</w:t>
            </w:r>
          </w:p>
          <w:p w14:paraId="4C2E6A16" w14:textId="77777777" w:rsidR="00EE5B36" w:rsidRDefault="00EE5B36" w:rsidP="003F3FDB"/>
        </w:tc>
      </w:tr>
    </w:tbl>
    <w:p w14:paraId="017D5992" w14:textId="77777777" w:rsidR="00EE5B36" w:rsidRDefault="00EE5B36" w:rsidP="00EE5B36"/>
    <w:p w14:paraId="40E1E7DE" w14:textId="77777777" w:rsidR="00EE5B36" w:rsidRDefault="00EE5B36" w:rsidP="00EE5B36"/>
    <w:p w14:paraId="35890179" w14:textId="77777777" w:rsidR="00EE5B36" w:rsidRDefault="00EE5B36" w:rsidP="00EE5B36"/>
    <w:p w14:paraId="640A4B62" w14:textId="77777777" w:rsidR="00EE5B36" w:rsidRDefault="00EE5B36" w:rsidP="00EE5B36"/>
    <w:p w14:paraId="79FAD2ED"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7DA0564" w14:textId="77777777" w:rsidTr="003F3FDB">
        <w:tc>
          <w:tcPr>
            <w:tcW w:w="1288" w:type="dxa"/>
            <w:vMerge w:val="restart"/>
          </w:tcPr>
          <w:p w14:paraId="267AD69E" w14:textId="77777777" w:rsidR="00EE5B36" w:rsidRDefault="00EE5B36" w:rsidP="003F3FDB">
            <w:r>
              <w:t>Mantel Test</w:t>
            </w:r>
          </w:p>
        </w:tc>
        <w:tc>
          <w:tcPr>
            <w:tcW w:w="3864" w:type="dxa"/>
            <w:gridSpan w:val="3"/>
          </w:tcPr>
          <w:p w14:paraId="51884370" w14:textId="77777777" w:rsidR="00EE5B36" w:rsidRDefault="00EE5B36" w:rsidP="003F3FDB">
            <w:pPr>
              <w:jc w:val="center"/>
            </w:pPr>
            <w:r>
              <w:t>10-word network</w:t>
            </w:r>
          </w:p>
        </w:tc>
        <w:tc>
          <w:tcPr>
            <w:tcW w:w="3864" w:type="dxa"/>
            <w:gridSpan w:val="3"/>
          </w:tcPr>
          <w:p w14:paraId="739009EF" w14:textId="77777777" w:rsidR="00EE5B36" w:rsidRDefault="00EE5B36" w:rsidP="003F3FDB">
            <w:pPr>
              <w:jc w:val="center"/>
            </w:pPr>
            <w:r>
              <w:t>20-word network</w:t>
            </w:r>
          </w:p>
        </w:tc>
      </w:tr>
      <w:tr w:rsidR="00EE5B36" w14:paraId="6AAEF311" w14:textId="77777777" w:rsidTr="003F3FDB">
        <w:tc>
          <w:tcPr>
            <w:tcW w:w="1288" w:type="dxa"/>
            <w:vMerge/>
          </w:tcPr>
          <w:p w14:paraId="020DB901" w14:textId="77777777" w:rsidR="00EE5B36" w:rsidRDefault="00EE5B36" w:rsidP="003F3FDB"/>
        </w:tc>
        <w:tc>
          <w:tcPr>
            <w:tcW w:w="1288" w:type="dxa"/>
          </w:tcPr>
          <w:p w14:paraId="637F0F96" w14:textId="77777777" w:rsidR="00EE5B36" w:rsidRDefault="00EE5B36" w:rsidP="003F3FDB">
            <w:r>
              <w:t>r</w:t>
            </w:r>
          </w:p>
        </w:tc>
        <w:tc>
          <w:tcPr>
            <w:tcW w:w="1288" w:type="dxa"/>
          </w:tcPr>
          <w:p w14:paraId="1C85DE7D" w14:textId="77777777" w:rsidR="00EE5B36" w:rsidRDefault="00EE5B36" w:rsidP="003F3FDB">
            <w:r>
              <w:t>p-value</w:t>
            </w:r>
          </w:p>
        </w:tc>
        <w:tc>
          <w:tcPr>
            <w:tcW w:w="1288" w:type="dxa"/>
          </w:tcPr>
          <w:p w14:paraId="56B52897" w14:textId="77777777" w:rsidR="00EE5B36" w:rsidRDefault="00EE5B36" w:rsidP="003F3FDB">
            <w:r>
              <w:t>Z-score</w:t>
            </w:r>
          </w:p>
        </w:tc>
        <w:tc>
          <w:tcPr>
            <w:tcW w:w="1288" w:type="dxa"/>
          </w:tcPr>
          <w:p w14:paraId="7EE3181F" w14:textId="77777777" w:rsidR="00EE5B36" w:rsidRDefault="00EE5B36" w:rsidP="003F3FDB">
            <w:r>
              <w:t>r</w:t>
            </w:r>
          </w:p>
        </w:tc>
        <w:tc>
          <w:tcPr>
            <w:tcW w:w="1288" w:type="dxa"/>
          </w:tcPr>
          <w:p w14:paraId="69215359" w14:textId="77777777" w:rsidR="00EE5B36" w:rsidRDefault="00EE5B36" w:rsidP="003F3FDB">
            <w:r>
              <w:t>p-value</w:t>
            </w:r>
          </w:p>
        </w:tc>
        <w:tc>
          <w:tcPr>
            <w:tcW w:w="1288" w:type="dxa"/>
          </w:tcPr>
          <w:p w14:paraId="3E87615D" w14:textId="77777777" w:rsidR="00EE5B36" w:rsidRDefault="00EE5B36" w:rsidP="003F3FDB">
            <w:r>
              <w:t>z-score</w:t>
            </w:r>
          </w:p>
        </w:tc>
      </w:tr>
      <w:tr w:rsidR="00EE5B36" w14:paraId="4DDB6F83" w14:textId="77777777" w:rsidTr="003F3FDB">
        <w:tc>
          <w:tcPr>
            <w:tcW w:w="1288" w:type="dxa"/>
          </w:tcPr>
          <w:p w14:paraId="54AFBB8D" w14:textId="77777777" w:rsidR="00EE5B36" w:rsidRDefault="00EE5B36" w:rsidP="003F3FDB">
            <w:r>
              <w:t>Article ---&gt; 2-3 P</w:t>
            </w:r>
          </w:p>
        </w:tc>
        <w:tc>
          <w:tcPr>
            <w:tcW w:w="1288" w:type="dxa"/>
          </w:tcPr>
          <w:p w14:paraId="74BAEB0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41D797CE" w14:textId="77777777" w:rsidR="00EE5B36" w:rsidRDefault="00EE5B36" w:rsidP="003F3FDB"/>
        </w:tc>
        <w:tc>
          <w:tcPr>
            <w:tcW w:w="1288" w:type="dxa"/>
          </w:tcPr>
          <w:p w14:paraId="06E7841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7AC3406A" w14:textId="77777777" w:rsidR="00EE5B36" w:rsidRDefault="00EE5B36" w:rsidP="003F3FDB"/>
        </w:tc>
        <w:tc>
          <w:tcPr>
            <w:tcW w:w="1288" w:type="dxa"/>
          </w:tcPr>
          <w:p w14:paraId="2F8B2F7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09A81BE2" w14:textId="77777777" w:rsidR="00EE5B36" w:rsidRDefault="00EE5B36" w:rsidP="003F3FDB"/>
        </w:tc>
        <w:tc>
          <w:tcPr>
            <w:tcW w:w="1288" w:type="dxa"/>
          </w:tcPr>
          <w:p w14:paraId="11425D0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39F8C584" w14:textId="77777777" w:rsidR="00EE5B36" w:rsidRDefault="00EE5B36" w:rsidP="003F3FDB"/>
        </w:tc>
        <w:tc>
          <w:tcPr>
            <w:tcW w:w="1288" w:type="dxa"/>
          </w:tcPr>
          <w:p w14:paraId="17BE3438"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6E604F5" w14:textId="77777777" w:rsidR="00EE5B36" w:rsidRDefault="00EE5B36" w:rsidP="003F3FDB"/>
        </w:tc>
        <w:tc>
          <w:tcPr>
            <w:tcW w:w="1288" w:type="dxa"/>
          </w:tcPr>
          <w:p w14:paraId="7159292E"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048DC56C" w14:textId="77777777" w:rsidR="00EE5B36" w:rsidRDefault="00EE5B36" w:rsidP="003F3FDB"/>
        </w:tc>
      </w:tr>
      <w:tr w:rsidR="00EE5B36" w14:paraId="24696442" w14:textId="77777777" w:rsidTr="003F3FDB">
        <w:tc>
          <w:tcPr>
            <w:tcW w:w="1288" w:type="dxa"/>
          </w:tcPr>
          <w:p w14:paraId="7651E607" w14:textId="77777777" w:rsidR="00EE5B36" w:rsidRDefault="00EE5B36" w:rsidP="003F3FDB">
            <w:r>
              <w:t>Article ---&gt; Paragraph</w:t>
            </w:r>
          </w:p>
        </w:tc>
        <w:tc>
          <w:tcPr>
            <w:tcW w:w="1288" w:type="dxa"/>
          </w:tcPr>
          <w:p w14:paraId="3EF29AE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7C2D22DF" w14:textId="77777777" w:rsidR="00EE5B36" w:rsidRDefault="00EE5B36" w:rsidP="003F3FDB"/>
        </w:tc>
        <w:tc>
          <w:tcPr>
            <w:tcW w:w="1288" w:type="dxa"/>
          </w:tcPr>
          <w:p w14:paraId="6A9FC37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0E1B83A1" w14:textId="77777777" w:rsidR="00EE5B36" w:rsidRDefault="00EE5B36" w:rsidP="003F3FDB"/>
        </w:tc>
        <w:tc>
          <w:tcPr>
            <w:tcW w:w="1288" w:type="dxa"/>
          </w:tcPr>
          <w:p w14:paraId="50957C9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11D8D904" w14:textId="77777777" w:rsidR="00EE5B36" w:rsidRDefault="00EE5B36" w:rsidP="003F3FDB"/>
        </w:tc>
        <w:tc>
          <w:tcPr>
            <w:tcW w:w="1288" w:type="dxa"/>
          </w:tcPr>
          <w:p w14:paraId="470A181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694BEA13" w14:textId="77777777" w:rsidR="00EE5B36" w:rsidRDefault="00EE5B36" w:rsidP="003F3FDB"/>
        </w:tc>
        <w:tc>
          <w:tcPr>
            <w:tcW w:w="1288" w:type="dxa"/>
          </w:tcPr>
          <w:p w14:paraId="205FB71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12FECAB0" w14:textId="77777777" w:rsidR="00EE5B36" w:rsidRDefault="00EE5B36" w:rsidP="003F3FDB"/>
        </w:tc>
        <w:tc>
          <w:tcPr>
            <w:tcW w:w="1288" w:type="dxa"/>
          </w:tcPr>
          <w:p w14:paraId="53B28EAA"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0417E99A" w14:textId="77777777" w:rsidR="00EE5B36" w:rsidRDefault="00EE5B36" w:rsidP="003F3FDB"/>
        </w:tc>
      </w:tr>
      <w:tr w:rsidR="00EE5B36" w14:paraId="55E763B0" w14:textId="77777777" w:rsidTr="003F3FDB">
        <w:tc>
          <w:tcPr>
            <w:tcW w:w="1288" w:type="dxa"/>
          </w:tcPr>
          <w:p w14:paraId="7A37EB00" w14:textId="77777777" w:rsidR="00EE5B36" w:rsidRDefault="00EE5B36" w:rsidP="003F3FDB">
            <w:r>
              <w:t>2-3 P ---&gt; Paragraph</w:t>
            </w:r>
          </w:p>
        </w:tc>
        <w:tc>
          <w:tcPr>
            <w:tcW w:w="1288" w:type="dxa"/>
          </w:tcPr>
          <w:p w14:paraId="4E3F539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6E76939B"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560993A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48722856"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5E824DB2"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7EB996E"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469DCCA"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5C48045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1DAE747"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28E82910" w14:textId="77777777" w:rsidR="00EE5B36" w:rsidRDefault="00EE5B36" w:rsidP="00EE5B36"/>
    <w:p w14:paraId="6D7C0148" w14:textId="77777777" w:rsidR="00EE5B36" w:rsidRDefault="00EE5B36" w:rsidP="00EE5B36"/>
    <w:p w14:paraId="494A2962"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EC3CC40" w14:textId="77777777" w:rsidTr="003F3FDB">
        <w:tc>
          <w:tcPr>
            <w:tcW w:w="1288" w:type="dxa"/>
            <w:vMerge w:val="restart"/>
          </w:tcPr>
          <w:p w14:paraId="3D2262C1" w14:textId="77777777" w:rsidR="00EE5B36" w:rsidRDefault="00EE5B36" w:rsidP="003F3FDB">
            <w:r>
              <w:t>Mantel Test</w:t>
            </w:r>
          </w:p>
        </w:tc>
        <w:tc>
          <w:tcPr>
            <w:tcW w:w="3864" w:type="dxa"/>
            <w:gridSpan w:val="3"/>
          </w:tcPr>
          <w:p w14:paraId="6B334AE5" w14:textId="77777777" w:rsidR="00EE5B36" w:rsidRDefault="00EE5B36" w:rsidP="003F3FDB">
            <w:pPr>
              <w:jc w:val="center"/>
            </w:pPr>
            <w:r>
              <w:t>10-word network</w:t>
            </w:r>
          </w:p>
        </w:tc>
        <w:tc>
          <w:tcPr>
            <w:tcW w:w="3864" w:type="dxa"/>
            <w:gridSpan w:val="3"/>
          </w:tcPr>
          <w:p w14:paraId="29CD29A8" w14:textId="77777777" w:rsidR="00EE5B36" w:rsidRDefault="00EE5B36" w:rsidP="003F3FDB">
            <w:pPr>
              <w:jc w:val="center"/>
            </w:pPr>
            <w:r>
              <w:t>20-word network</w:t>
            </w:r>
          </w:p>
        </w:tc>
      </w:tr>
      <w:tr w:rsidR="00EE5B36" w14:paraId="5710B7E4" w14:textId="77777777" w:rsidTr="003F3FDB">
        <w:tc>
          <w:tcPr>
            <w:tcW w:w="1288" w:type="dxa"/>
            <w:vMerge/>
          </w:tcPr>
          <w:p w14:paraId="787F9242" w14:textId="77777777" w:rsidR="00EE5B36" w:rsidRDefault="00EE5B36" w:rsidP="003F3FDB"/>
        </w:tc>
        <w:tc>
          <w:tcPr>
            <w:tcW w:w="1288" w:type="dxa"/>
          </w:tcPr>
          <w:p w14:paraId="511AD41A" w14:textId="77777777" w:rsidR="00EE5B36" w:rsidRDefault="00EE5B36" w:rsidP="003F3FDB">
            <w:r>
              <w:t>r</w:t>
            </w:r>
          </w:p>
        </w:tc>
        <w:tc>
          <w:tcPr>
            <w:tcW w:w="1288" w:type="dxa"/>
          </w:tcPr>
          <w:p w14:paraId="0D47D977" w14:textId="77777777" w:rsidR="00EE5B36" w:rsidRDefault="00EE5B36" w:rsidP="003F3FDB">
            <w:r>
              <w:t>p-value</w:t>
            </w:r>
          </w:p>
        </w:tc>
        <w:tc>
          <w:tcPr>
            <w:tcW w:w="1288" w:type="dxa"/>
          </w:tcPr>
          <w:p w14:paraId="186E72EA" w14:textId="77777777" w:rsidR="00EE5B36" w:rsidRDefault="00EE5B36" w:rsidP="003F3FDB">
            <w:r>
              <w:t>Z-score</w:t>
            </w:r>
          </w:p>
        </w:tc>
        <w:tc>
          <w:tcPr>
            <w:tcW w:w="1288" w:type="dxa"/>
          </w:tcPr>
          <w:p w14:paraId="603B35D3" w14:textId="77777777" w:rsidR="00EE5B36" w:rsidRDefault="00EE5B36" w:rsidP="003F3FDB">
            <w:r>
              <w:t>r</w:t>
            </w:r>
          </w:p>
        </w:tc>
        <w:tc>
          <w:tcPr>
            <w:tcW w:w="1288" w:type="dxa"/>
          </w:tcPr>
          <w:p w14:paraId="5A8CD00B" w14:textId="77777777" w:rsidR="00EE5B36" w:rsidRDefault="00EE5B36" w:rsidP="003F3FDB">
            <w:r>
              <w:t>p-value</w:t>
            </w:r>
          </w:p>
        </w:tc>
        <w:tc>
          <w:tcPr>
            <w:tcW w:w="1288" w:type="dxa"/>
          </w:tcPr>
          <w:p w14:paraId="67162184" w14:textId="77777777" w:rsidR="00EE5B36" w:rsidRDefault="00EE5B36" w:rsidP="003F3FDB">
            <w:r>
              <w:t>z-score</w:t>
            </w:r>
          </w:p>
        </w:tc>
      </w:tr>
      <w:tr w:rsidR="00EE5B36" w14:paraId="74C97169" w14:textId="77777777" w:rsidTr="003F3FDB">
        <w:tc>
          <w:tcPr>
            <w:tcW w:w="1288" w:type="dxa"/>
          </w:tcPr>
          <w:p w14:paraId="376B9818" w14:textId="77777777" w:rsidR="00EE5B36" w:rsidRDefault="00EE5B36" w:rsidP="003F3FDB">
            <w:r>
              <w:t>Article ---&gt; 2-3 P</w:t>
            </w:r>
          </w:p>
        </w:tc>
        <w:tc>
          <w:tcPr>
            <w:tcW w:w="1288" w:type="dxa"/>
          </w:tcPr>
          <w:p w14:paraId="35B6AAA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3BBCE17E" w14:textId="77777777" w:rsidR="00EE5B36" w:rsidRDefault="00EE5B36" w:rsidP="003F3FDB"/>
        </w:tc>
        <w:tc>
          <w:tcPr>
            <w:tcW w:w="1288" w:type="dxa"/>
          </w:tcPr>
          <w:p w14:paraId="5823740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63279898" w14:textId="77777777" w:rsidR="00EE5B36" w:rsidRDefault="00EE5B36" w:rsidP="003F3FDB"/>
        </w:tc>
        <w:tc>
          <w:tcPr>
            <w:tcW w:w="1288" w:type="dxa"/>
          </w:tcPr>
          <w:p w14:paraId="0115EDD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4151224C" w14:textId="77777777" w:rsidR="00EE5B36" w:rsidRDefault="00EE5B36" w:rsidP="003F3FDB"/>
        </w:tc>
        <w:tc>
          <w:tcPr>
            <w:tcW w:w="1288" w:type="dxa"/>
          </w:tcPr>
          <w:p w14:paraId="609DA05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1A1E0487" w14:textId="77777777" w:rsidR="00EE5B36" w:rsidRDefault="00EE5B36" w:rsidP="003F3FDB"/>
        </w:tc>
        <w:tc>
          <w:tcPr>
            <w:tcW w:w="1288" w:type="dxa"/>
          </w:tcPr>
          <w:p w14:paraId="0CA0625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FEA9A3E" w14:textId="77777777" w:rsidR="00EE5B36" w:rsidRDefault="00EE5B36" w:rsidP="003F3FDB"/>
        </w:tc>
        <w:tc>
          <w:tcPr>
            <w:tcW w:w="1288" w:type="dxa"/>
          </w:tcPr>
          <w:p w14:paraId="662C448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4B4D6FDE" w14:textId="77777777" w:rsidR="00EE5B36" w:rsidRDefault="00EE5B36" w:rsidP="003F3FDB"/>
        </w:tc>
      </w:tr>
      <w:tr w:rsidR="00EE5B36" w14:paraId="44026342" w14:textId="77777777" w:rsidTr="003F3FDB">
        <w:tc>
          <w:tcPr>
            <w:tcW w:w="1288" w:type="dxa"/>
          </w:tcPr>
          <w:p w14:paraId="6F10BA35" w14:textId="77777777" w:rsidR="00EE5B36" w:rsidRDefault="00EE5B36" w:rsidP="003F3FDB">
            <w:r>
              <w:t>Article ---&gt; Paragraph</w:t>
            </w:r>
          </w:p>
        </w:tc>
        <w:tc>
          <w:tcPr>
            <w:tcW w:w="1288" w:type="dxa"/>
          </w:tcPr>
          <w:p w14:paraId="6FC4873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6183AAC8" w14:textId="77777777" w:rsidR="00EE5B36" w:rsidRDefault="00EE5B36" w:rsidP="003F3FDB"/>
        </w:tc>
        <w:tc>
          <w:tcPr>
            <w:tcW w:w="1288" w:type="dxa"/>
          </w:tcPr>
          <w:p w14:paraId="133BB33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745728C8" w14:textId="77777777" w:rsidR="00EE5B36" w:rsidRDefault="00EE5B36" w:rsidP="003F3FDB"/>
        </w:tc>
        <w:tc>
          <w:tcPr>
            <w:tcW w:w="1288" w:type="dxa"/>
          </w:tcPr>
          <w:p w14:paraId="4EC47EC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633FCD4A" w14:textId="77777777" w:rsidR="00EE5B36" w:rsidRDefault="00EE5B36" w:rsidP="003F3FDB"/>
        </w:tc>
        <w:tc>
          <w:tcPr>
            <w:tcW w:w="1288" w:type="dxa"/>
          </w:tcPr>
          <w:p w14:paraId="21B3708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7BF1441B" w14:textId="77777777" w:rsidR="00EE5B36" w:rsidRDefault="00EE5B36" w:rsidP="003F3FDB"/>
        </w:tc>
        <w:tc>
          <w:tcPr>
            <w:tcW w:w="1288" w:type="dxa"/>
          </w:tcPr>
          <w:p w14:paraId="71CEC82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24E256AB" w14:textId="77777777" w:rsidR="00EE5B36" w:rsidRDefault="00EE5B36" w:rsidP="003F3FDB"/>
        </w:tc>
        <w:tc>
          <w:tcPr>
            <w:tcW w:w="1288" w:type="dxa"/>
          </w:tcPr>
          <w:p w14:paraId="1A239C6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633359A1" w14:textId="77777777" w:rsidR="00EE5B36" w:rsidRDefault="00EE5B36" w:rsidP="003F3FDB"/>
        </w:tc>
      </w:tr>
      <w:tr w:rsidR="00EE5B36" w14:paraId="00001C42" w14:textId="77777777" w:rsidTr="003F3FDB">
        <w:tc>
          <w:tcPr>
            <w:tcW w:w="1288" w:type="dxa"/>
          </w:tcPr>
          <w:p w14:paraId="2AA6B8CA" w14:textId="77777777" w:rsidR="00EE5B36" w:rsidRDefault="00EE5B36" w:rsidP="003F3FDB">
            <w:r>
              <w:t>2-3 P ---&gt; Paragraph</w:t>
            </w:r>
          </w:p>
        </w:tc>
        <w:tc>
          <w:tcPr>
            <w:tcW w:w="1288" w:type="dxa"/>
          </w:tcPr>
          <w:p w14:paraId="590BE0BE"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37B9BE2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6BC1A66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7F1A9AE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3AB4B08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0E548EB"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72B2E5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0E9DD10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7695C20"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1F48C148" w14:textId="77777777" w:rsidR="00EE5B36" w:rsidRDefault="00EE5B36" w:rsidP="00EE5B36"/>
    <w:p w14:paraId="452BAE90" w14:textId="77777777" w:rsidR="00EE5B36" w:rsidRDefault="00EE5B36" w:rsidP="00EE5B36">
      <w:r>
        <w:t>Covid psychology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B5E2891" w14:textId="77777777" w:rsidTr="003F3FDB">
        <w:tc>
          <w:tcPr>
            <w:tcW w:w="1288" w:type="dxa"/>
            <w:vMerge w:val="restart"/>
          </w:tcPr>
          <w:p w14:paraId="37D4B5E9" w14:textId="77777777" w:rsidR="00EE5B36" w:rsidRDefault="00EE5B36" w:rsidP="003F3FDB">
            <w:r>
              <w:t>Mantel Test</w:t>
            </w:r>
          </w:p>
        </w:tc>
        <w:tc>
          <w:tcPr>
            <w:tcW w:w="3864" w:type="dxa"/>
            <w:gridSpan w:val="3"/>
          </w:tcPr>
          <w:p w14:paraId="76537F30" w14:textId="77777777" w:rsidR="00EE5B36" w:rsidRDefault="00EE5B36" w:rsidP="003F3FDB">
            <w:pPr>
              <w:jc w:val="center"/>
            </w:pPr>
            <w:r>
              <w:t>10-word network</w:t>
            </w:r>
          </w:p>
        </w:tc>
        <w:tc>
          <w:tcPr>
            <w:tcW w:w="3864" w:type="dxa"/>
            <w:gridSpan w:val="3"/>
          </w:tcPr>
          <w:p w14:paraId="7C434294" w14:textId="77777777" w:rsidR="00EE5B36" w:rsidRDefault="00EE5B36" w:rsidP="003F3FDB">
            <w:pPr>
              <w:jc w:val="center"/>
            </w:pPr>
            <w:r>
              <w:t>20-word network</w:t>
            </w:r>
          </w:p>
        </w:tc>
      </w:tr>
      <w:tr w:rsidR="00EE5B36" w14:paraId="1F706CBE" w14:textId="77777777" w:rsidTr="003F3FDB">
        <w:tc>
          <w:tcPr>
            <w:tcW w:w="1288" w:type="dxa"/>
            <w:vMerge/>
          </w:tcPr>
          <w:p w14:paraId="264725CF" w14:textId="77777777" w:rsidR="00EE5B36" w:rsidRDefault="00EE5B36" w:rsidP="003F3FDB"/>
        </w:tc>
        <w:tc>
          <w:tcPr>
            <w:tcW w:w="1288" w:type="dxa"/>
          </w:tcPr>
          <w:p w14:paraId="12823597" w14:textId="77777777" w:rsidR="00EE5B36" w:rsidRDefault="00EE5B36" w:rsidP="003F3FDB">
            <w:r>
              <w:t>r</w:t>
            </w:r>
          </w:p>
        </w:tc>
        <w:tc>
          <w:tcPr>
            <w:tcW w:w="1288" w:type="dxa"/>
          </w:tcPr>
          <w:p w14:paraId="284EAEF5" w14:textId="77777777" w:rsidR="00EE5B36" w:rsidRDefault="00EE5B36" w:rsidP="003F3FDB">
            <w:r>
              <w:t>p-value</w:t>
            </w:r>
          </w:p>
        </w:tc>
        <w:tc>
          <w:tcPr>
            <w:tcW w:w="1288" w:type="dxa"/>
          </w:tcPr>
          <w:p w14:paraId="6D9AC352" w14:textId="77777777" w:rsidR="00EE5B36" w:rsidRDefault="00EE5B36" w:rsidP="003F3FDB">
            <w:r>
              <w:t>Z-score</w:t>
            </w:r>
          </w:p>
        </w:tc>
        <w:tc>
          <w:tcPr>
            <w:tcW w:w="1288" w:type="dxa"/>
          </w:tcPr>
          <w:p w14:paraId="65440438" w14:textId="77777777" w:rsidR="00EE5B36" w:rsidRDefault="00EE5B36" w:rsidP="003F3FDB">
            <w:r>
              <w:t>r</w:t>
            </w:r>
          </w:p>
        </w:tc>
        <w:tc>
          <w:tcPr>
            <w:tcW w:w="1288" w:type="dxa"/>
          </w:tcPr>
          <w:p w14:paraId="7D62B3AE" w14:textId="77777777" w:rsidR="00EE5B36" w:rsidRDefault="00EE5B36" w:rsidP="003F3FDB">
            <w:r>
              <w:t>p-value</w:t>
            </w:r>
          </w:p>
        </w:tc>
        <w:tc>
          <w:tcPr>
            <w:tcW w:w="1288" w:type="dxa"/>
          </w:tcPr>
          <w:p w14:paraId="4E940429" w14:textId="77777777" w:rsidR="00EE5B36" w:rsidRDefault="00EE5B36" w:rsidP="003F3FDB">
            <w:r>
              <w:t>z-score</w:t>
            </w:r>
          </w:p>
        </w:tc>
      </w:tr>
      <w:tr w:rsidR="00EE5B36" w14:paraId="6A8154DF" w14:textId="77777777" w:rsidTr="003F3FDB">
        <w:tc>
          <w:tcPr>
            <w:tcW w:w="1288" w:type="dxa"/>
          </w:tcPr>
          <w:p w14:paraId="37087251" w14:textId="77777777" w:rsidR="00EE5B36" w:rsidRDefault="00EE5B36" w:rsidP="003F3FDB">
            <w:r>
              <w:t>Article ---&gt; 2-3 P</w:t>
            </w:r>
          </w:p>
        </w:tc>
        <w:tc>
          <w:tcPr>
            <w:tcW w:w="1288" w:type="dxa"/>
          </w:tcPr>
          <w:p w14:paraId="5A16573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8586</w:t>
            </w:r>
          </w:p>
          <w:p w14:paraId="261D490D" w14:textId="77777777" w:rsidR="00EE5B36" w:rsidRDefault="00EE5B36" w:rsidP="003F3FDB"/>
        </w:tc>
        <w:tc>
          <w:tcPr>
            <w:tcW w:w="1288" w:type="dxa"/>
          </w:tcPr>
          <w:p w14:paraId="4C8850A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9388</w:t>
            </w:r>
          </w:p>
          <w:p w14:paraId="248B548A" w14:textId="77777777" w:rsidR="00EE5B36" w:rsidRDefault="00EE5B36" w:rsidP="003F3FDB"/>
        </w:tc>
        <w:tc>
          <w:tcPr>
            <w:tcW w:w="1288" w:type="dxa"/>
          </w:tcPr>
          <w:p w14:paraId="1036F040"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62018</w:t>
            </w:r>
          </w:p>
          <w:p w14:paraId="26AB90FB" w14:textId="77777777" w:rsidR="00EE5B36" w:rsidRDefault="00EE5B36" w:rsidP="003F3FDB"/>
        </w:tc>
        <w:tc>
          <w:tcPr>
            <w:tcW w:w="1288" w:type="dxa"/>
          </w:tcPr>
          <w:p w14:paraId="1EE5BCD6"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35639</w:t>
            </w:r>
          </w:p>
          <w:p w14:paraId="6E8A1470" w14:textId="77777777" w:rsidR="00EE5B36" w:rsidRDefault="00EE5B36" w:rsidP="003F3FDB"/>
        </w:tc>
        <w:tc>
          <w:tcPr>
            <w:tcW w:w="1288" w:type="dxa"/>
          </w:tcPr>
          <w:p w14:paraId="423EFD74"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9624</w:t>
            </w:r>
          </w:p>
          <w:p w14:paraId="058E3338" w14:textId="77777777" w:rsidR="00EE5B36" w:rsidRDefault="00EE5B36" w:rsidP="003F3FDB"/>
          <w:p w14:paraId="3B4FAA49" w14:textId="77777777" w:rsidR="00EE5B36" w:rsidRDefault="00EE5B36" w:rsidP="003F3FDB"/>
        </w:tc>
        <w:tc>
          <w:tcPr>
            <w:tcW w:w="1288" w:type="dxa"/>
          </w:tcPr>
          <w:p w14:paraId="7A447C2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80561</w:t>
            </w:r>
          </w:p>
          <w:p w14:paraId="305C9308" w14:textId="77777777" w:rsidR="00EE5B36" w:rsidRDefault="00EE5B36" w:rsidP="003F3FDB"/>
        </w:tc>
      </w:tr>
      <w:tr w:rsidR="00EE5B36" w14:paraId="0C82D8F7" w14:textId="77777777" w:rsidTr="003F3FDB">
        <w:tc>
          <w:tcPr>
            <w:tcW w:w="1288" w:type="dxa"/>
          </w:tcPr>
          <w:p w14:paraId="7EA1ED56" w14:textId="77777777" w:rsidR="00EE5B36" w:rsidRDefault="00EE5B36" w:rsidP="003F3FDB">
            <w:r>
              <w:t>Article ---&gt; Paragraph</w:t>
            </w:r>
          </w:p>
        </w:tc>
        <w:tc>
          <w:tcPr>
            <w:tcW w:w="1288" w:type="dxa"/>
          </w:tcPr>
          <w:p w14:paraId="251B05E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3856</w:t>
            </w:r>
          </w:p>
          <w:p w14:paraId="18BDA2DE" w14:textId="77777777" w:rsidR="00EE5B36" w:rsidRDefault="00EE5B36" w:rsidP="003F3FDB"/>
        </w:tc>
        <w:tc>
          <w:tcPr>
            <w:tcW w:w="1288" w:type="dxa"/>
          </w:tcPr>
          <w:p w14:paraId="3E1DEA7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337</w:t>
            </w:r>
          </w:p>
          <w:p w14:paraId="1CB91D45" w14:textId="77777777" w:rsidR="00EE5B36" w:rsidRDefault="00EE5B36" w:rsidP="003F3FDB"/>
        </w:tc>
        <w:tc>
          <w:tcPr>
            <w:tcW w:w="1288" w:type="dxa"/>
          </w:tcPr>
          <w:p w14:paraId="04A4967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60114</w:t>
            </w:r>
          </w:p>
          <w:p w14:paraId="392D2820" w14:textId="77777777" w:rsidR="00EE5B36" w:rsidRDefault="00EE5B36" w:rsidP="003F3FDB"/>
        </w:tc>
        <w:tc>
          <w:tcPr>
            <w:tcW w:w="1288" w:type="dxa"/>
          </w:tcPr>
          <w:p w14:paraId="146925C0"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51077</w:t>
            </w:r>
          </w:p>
          <w:p w14:paraId="20D9ED3A" w14:textId="77777777" w:rsidR="00EE5B36" w:rsidRDefault="00EE5B36" w:rsidP="003F3FDB"/>
        </w:tc>
        <w:tc>
          <w:tcPr>
            <w:tcW w:w="1288" w:type="dxa"/>
          </w:tcPr>
          <w:p w14:paraId="636E7F9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0013</w:t>
            </w:r>
          </w:p>
          <w:p w14:paraId="2120D20B" w14:textId="77777777" w:rsidR="00EE5B36" w:rsidRDefault="00EE5B36" w:rsidP="003F3FDB"/>
        </w:tc>
        <w:tc>
          <w:tcPr>
            <w:tcW w:w="1288" w:type="dxa"/>
          </w:tcPr>
          <w:p w14:paraId="0326A6D9"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96954</w:t>
            </w:r>
          </w:p>
          <w:p w14:paraId="7CDB84CE" w14:textId="77777777" w:rsidR="00EE5B36" w:rsidRDefault="00EE5B36" w:rsidP="003F3FDB"/>
        </w:tc>
      </w:tr>
      <w:tr w:rsidR="00EE5B36" w14:paraId="7CFB654E" w14:textId="77777777" w:rsidTr="003F3FDB">
        <w:tc>
          <w:tcPr>
            <w:tcW w:w="1288" w:type="dxa"/>
          </w:tcPr>
          <w:p w14:paraId="12CA252B" w14:textId="77777777" w:rsidR="00EE5B36" w:rsidRDefault="00EE5B36" w:rsidP="003F3FDB">
            <w:r>
              <w:t>2-3 P ---&gt; Paragraph</w:t>
            </w:r>
          </w:p>
        </w:tc>
        <w:tc>
          <w:tcPr>
            <w:tcW w:w="1288" w:type="dxa"/>
          </w:tcPr>
          <w:p w14:paraId="7000A74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5881</w:t>
            </w:r>
          </w:p>
          <w:p w14:paraId="641D5123" w14:textId="77777777" w:rsidR="00EE5B36" w:rsidRDefault="00EE5B36" w:rsidP="003F3FDB"/>
        </w:tc>
        <w:tc>
          <w:tcPr>
            <w:tcW w:w="1288" w:type="dxa"/>
          </w:tcPr>
          <w:p w14:paraId="53BE948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2</w:t>
            </w:r>
          </w:p>
          <w:p w14:paraId="51555064" w14:textId="77777777" w:rsidR="00EE5B36" w:rsidRDefault="00EE5B36" w:rsidP="003F3FDB"/>
        </w:tc>
        <w:tc>
          <w:tcPr>
            <w:tcW w:w="1288" w:type="dxa"/>
          </w:tcPr>
          <w:p w14:paraId="50F9F97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7218</w:t>
            </w:r>
          </w:p>
          <w:p w14:paraId="20E56FEE" w14:textId="77777777" w:rsidR="00EE5B36" w:rsidRDefault="00EE5B36" w:rsidP="003F3FDB"/>
        </w:tc>
        <w:tc>
          <w:tcPr>
            <w:tcW w:w="1288" w:type="dxa"/>
          </w:tcPr>
          <w:p w14:paraId="1D03BB6E"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22467</w:t>
            </w:r>
          </w:p>
          <w:p w14:paraId="333A26C1" w14:textId="77777777" w:rsidR="00EE5B36" w:rsidRDefault="00EE5B36" w:rsidP="003F3FDB"/>
        </w:tc>
        <w:tc>
          <w:tcPr>
            <w:tcW w:w="1288" w:type="dxa"/>
          </w:tcPr>
          <w:p w14:paraId="58ED920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8612</w:t>
            </w:r>
          </w:p>
          <w:p w14:paraId="2D070CAD" w14:textId="77777777" w:rsidR="00EE5B36" w:rsidRDefault="00EE5B36" w:rsidP="003F3FDB"/>
        </w:tc>
        <w:tc>
          <w:tcPr>
            <w:tcW w:w="1288" w:type="dxa"/>
          </w:tcPr>
          <w:p w14:paraId="027E1A4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11457</w:t>
            </w:r>
          </w:p>
          <w:p w14:paraId="3AC39A18" w14:textId="77777777" w:rsidR="00EE5B36" w:rsidRDefault="00EE5B36" w:rsidP="003F3FDB"/>
        </w:tc>
      </w:tr>
    </w:tbl>
    <w:p w14:paraId="5AFD8695" w14:textId="77777777" w:rsidR="001E447B" w:rsidRDefault="001E447B" w:rsidP="001E447B"/>
    <w:p w14:paraId="79402F7B" w14:textId="11BB56CC" w:rsidR="00EF713C" w:rsidRPr="00EF713C" w:rsidRDefault="00F233D2" w:rsidP="001E447B">
      <w:pPr>
        <w:pStyle w:val="Heading1"/>
      </w:pPr>
      <w:bookmarkStart w:id="32" w:name="_Toc85433962"/>
      <w:r>
        <w:lastRenderedPageBreak/>
        <w:t>Bibliography</w:t>
      </w:r>
      <w:bookmarkEnd w:id="32"/>
    </w:p>
    <w:p w14:paraId="4A37E412" w14:textId="77777777" w:rsidR="00950B37" w:rsidRPr="00950B37" w:rsidRDefault="00950B37" w:rsidP="00950B37"/>
    <w:p w14:paraId="7C4465D6" w14:textId="77777777" w:rsidR="00684A38" w:rsidRPr="00684A38" w:rsidRDefault="00F233D2" w:rsidP="00684A38">
      <w:pPr>
        <w:pStyle w:val="Bibliography"/>
        <w:rPr>
          <w:rFonts w:ascii="Calibri" w:hAnsi="Calibri" w:cs="Calibri"/>
        </w:rPr>
      </w:pPr>
      <w:r>
        <w:fldChar w:fldCharType="begin"/>
      </w:r>
      <w:r w:rsidR="00684A38">
        <w:instrText xml:space="preserve"> ADDIN ZOTERO_BIBL {"uncited":[],"omitted":[],"custom":[]} CSL_BIBLIOGRAPHY </w:instrText>
      </w:r>
      <w:r>
        <w:fldChar w:fldCharType="separate"/>
      </w:r>
      <w:proofErr w:type="spellStart"/>
      <w:r w:rsidR="00684A38" w:rsidRPr="00684A38">
        <w:rPr>
          <w:rFonts w:ascii="Calibri" w:hAnsi="Calibri" w:cs="Calibri"/>
        </w:rPr>
        <w:t>Altszyler</w:t>
      </w:r>
      <w:proofErr w:type="spellEnd"/>
      <w:r w:rsidR="00684A38" w:rsidRPr="00684A38">
        <w:rPr>
          <w:rFonts w:ascii="Calibri" w:hAnsi="Calibri" w:cs="Calibri"/>
        </w:rPr>
        <w:t xml:space="preserve">, E., </w:t>
      </w:r>
      <w:proofErr w:type="spellStart"/>
      <w:r w:rsidR="00684A38" w:rsidRPr="00684A38">
        <w:rPr>
          <w:rFonts w:ascii="Calibri" w:hAnsi="Calibri" w:cs="Calibri"/>
        </w:rPr>
        <w:t>Sigman</w:t>
      </w:r>
      <w:proofErr w:type="spellEnd"/>
      <w:r w:rsidR="00684A38" w:rsidRPr="00684A38">
        <w:rPr>
          <w:rFonts w:ascii="Calibri" w:hAnsi="Calibri" w:cs="Calibri"/>
        </w:rPr>
        <w:t>, M., Ribeiro, S., Slezak, D.F., 2017. Comparative study of LSA vs Word2vec embeddings in small corpora: a case study in dreams database. Consciousness and Cognition 56, 178–187. https://doi.org/10.1016/j.concog.2017.09.004</w:t>
      </w:r>
    </w:p>
    <w:p w14:paraId="6703B1A2" w14:textId="77777777" w:rsidR="00684A38" w:rsidRPr="00684A38" w:rsidRDefault="00684A38" w:rsidP="00684A38">
      <w:pPr>
        <w:pStyle w:val="Bibliography"/>
        <w:rPr>
          <w:rFonts w:ascii="Calibri" w:hAnsi="Calibri" w:cs="Calibri"/>
        </w:rPr>
      </w:pPr>
      <w:r w:rsidRPr="00684A38">
        <w:rPr>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13C28D77" w14:textId="77777777" w:rsidR="00684A38" w:rsidRPr="00684A38" w:rsidRDefault="00684A38" w:rsidP="00684A38">
      <w:pPr>
        <w:pStyle w:val="Bibliography"/>
        <w:rPr>
          <w:rFonts w:ascii="Calibri" w:hAnsi="Calibri" w:cs="Calibri"/>
        </w:rPr>
      </w:pPr>
      <w:r w:rsidRPr="00684A38">
        <w:rPr>
          <w:rFonts w:ascii="Calibri" w:hAnsi="Calibri" w:cs="Calibri"/>
        </w:rPr>
        <w:t>Ashby, W.R., 1961. An introduction to cybernetics. Chapman &amp; Hall Ltd.</w:t>
      </w:r>
    </w:p>
    <w:p w14:paraId="29B9BA24" w14:textId="77777777" w:rsidR="00684A38" w:rsidRPr="00684A38" w:rsidRDefault="00684A38" w:rsidP="00684A38">
      <w:pPr>
        <w:pStyle w:val="Bibliography"/>
        <w:rPr>
          <w:rFonts w:ascii="Calibri" w:hAnsi="Calibri" w:cs="Calibri"/>
        </w:rPr>
      </w:pPr>
      <w:r w:rsidRPr="00684A38">
        <w:rPr>
          <w:rFonts w:ascii="Calibri" w:hAnsi="Calibri" w:cs="Calibri"/>
        </w:rPr>
        <w:t>Bates, M.J., 2019. Understanding information retrieval systems: management, types, and standards. Auerbach Publications.</w:t>
      </w:r>
    </w:p>
    <w:p w14:paraId="5526BB7D"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Besançon</w:t>
      </w:r>
      <w:proofErr w:type="spellEnd"/>
      <w:r w:rsidRPr="00684A38">
        <w:rPr>
          <w:rFonts w:ascii="Calibri" w:hAnsi="Calibri" w:cs="Calibri"/>
        </w:rPr>
        <w:t xml:space="preserve">, R., </w:t>
      </w:r>
      <w:proofErr w:type="spellStart"/>
      <w:r w:rsidRPr="00684A38">
        <w:rPr>
          <w:rFonts w:ascii="Calibri" w:hAnsi="Calibri" w:cs="Calibri"/>
        </w:rPr>
        <w:t>Rajman</w:t>
      </w:r>
      <w:proofErr w:type="spellEnd"/>
      <w:r w:rsidRPr="00684A38">
        <w:rPr>
          <w:rFonts w:ascii="Calibri" w:hAnsi="Calibri" w:cs="Calibri"/>
        </w:rPr>
        <w:t>, M., 2002. Evaluation of a Vector Space Similarity Measure in a Multilingual Framework.</w:t>
      </w:r>
    </w:p>
    <w:p w14:paraId="49F37E08" w14:textId="77777777" w:rsidR="00684A38" w:rsidRPr="00684A38" w:rsidRDefault="00684A38" w:rsidP="00684A38">
      <w:pPr>
        <w:pStyle w:val="Bibliography"/>
        <w:rPr>
          <w:rFonts w:ascii="Calibri" w:hAnsi="Calibri" w:cs="Calibri"/>
        </w:rPr>
      </w:pPr>
      <w:r w:rsidRPr="00684A38">
        <w:rPr>
          <w:rFonts w:ascii="Calibri" w:hAnsi="Calibri" w:cs="Calibri"/>
        </w:rPr>
        <w:t>Bhagwant, 2011. Latent Semantic Analysis (LSA) Tutorial. Personal Wiki. URL https://technowiki.wordpress.com/2011/08/27/latent-semantic-analysis-lsa-tutorial/ (accessed 10.18.21).</w:t>
      </w:r>
    </w:p>
    <w:p w14:paraId="1D36C7A9"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Blei</w:t>
      </w:r>
      <w:proofErr w:type="spellEnd"/>
      <w:r w:rsidRPr="00684A38">
        <w:rPr>
          <w:rFonts w:ascii="Calibri" w:hAnsi="Calibri" w:cs="Calibri"/>
        </w:rPr>
        <w:t>, D.M., Ng, A.Y., Jordan, M.I., 2003. Latent Dirichlet Allocation. Journal of Machine Learning Research 3, 993–1022.</w:t>
      </w:r>
    </w:p>
    <w:p w14:paraId="59964E33"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Broeck</w:t>
      </w:r>
      <w:proofErr w:type="spellEnd"/>
      <w:r w:rsidRPr="00684A38">
        <w:rPr>
          <w:rFonts w:ascii="Calibri" w:hAnsi="Calibri" w:cs="Calibri"/>
        </w:rPr>
        <w:t xml:space="preserve">, J.V. den, Cunningham, S.A., </w:t>
      </w:r>
      <w:proofErr w:type="spellStart"/>
      <w:r w:rsidRPr="00684A38">
        <w:rPr>
          <w:rFonts w:ascii="Calibri" w:hAnsi="Calibri" w:cs="Calibri"/>
        </w:rPr>
        <w:t>Eeckels</w:t>
      </w:r>
      <w:proofErr w:type="spellEnd"/>
      <w:r w:rsidRPr="00684A38">
        <w:rPr>
          <w:rFonts w:ascii="Calibri" w:hAnsi="Calibri" w:cs="Calibri"/>
        </w:rPr>
        <w:t>, R., Herbst, K., 2005. Data Cleaning: Detecting, Diagnosing, and Editing Data Abnormalities. PLOS Medicine 2, e267. https://doi.org/10.1371/journal.pmed.0020267</w:t>
      </w:r>
    </w:p>
    <w:p w14:paraId="7642D004" w14:textId="77777777" w:rsidR="00684A38" w:rsidRPr="00684A38" w:rsidRDefault="00684A38" w:rsidP="00684A38">
      <w:pPr>
        <w:pStyle w:val="Bibliography"/>
        <w:rPr>
          <w:rFonts w:ascii="Calibri" w:hAnsi="Calibri" w:cs="Calibri"/>
        </w:rPr>
      </w:pPr>
      <w:r w:rsidRPr="00684A38">
        <w:rPr>
          <w:rFonts w:ascii="Calibri" w:hAnsi="Calibri" w:cs="Calibri"/>
        </w:rPr>
        <w:t>Brooks-Gordon, B., Freeman, M., 2006. Law and Psychology: Current Legal Issues. Oxford University Press UK.</w:t>
      </w:r>
    </w:p>
    <w:p w14:paraId="7C333351" w14:textId="77777777" w:rsidR="00684A38" w:rsidRPr="00684A38" w:rsidRDefault="00684A38" w:rsidP="00684A38">
      <w:pPr>
        <w:pStyle w:val="Bibliography"/>
        <w:rPr>
          <w:rFonts w:ascii="Calibri" w:hAnsi="Calibri" w:cs="Calibri"/>
        </w:rPr>
      </w:pPr>
      <w:r w:rsidRPr="00684A38">
        <w:rPr>
          <w:rFonts w:ascii="Calibri" w:hAnsi="Calibri" w:cs="Calibri"/>
        </w:rPr>
        <w:t>Campbell, M.J., 2021. Statistics at Square One. John Wiley &amp; Sons.</w:t>
      </w:r>
    </w:p>
    <w:p w14:paraId="5344B305" w14:textId="77777777" w:rsidR="00684A38" w:rsidRPr="00684A38" w:rsidRDefault="00684A38" w:rsidP="00684A38">
      <w:pPr>
        <w:pStyle w:val="Bibliography"/>
        <w:rPr>
          <w:rFonts w:ascii="Calibri" w:hAnsi="Calibri" w:cs="Calibri"/>
        </w:rPr>
      </w:pPr>
      <w:r w:rsidRPr="00684A38">
        <w:rPr>
          <w:rFonts w:ascii="Calibri" w:hAnsi="Calibri" w:cs="Calibri"/>
        </w:rPr>
        <w:t xml:space="preserve">Cui, W., Wu, Y., Liu, S., Wei, F., Zhou, M.X., Qu, H., 2010. Context preserving dynamic word cloud visualization, </w:t>
      </w:r>
      <w:proofErr w:type="gramStart"/>
      <w:r w:rsidRPr="00684A38">
        <w:rPr>
          <w:rFonts w:ascii="Calibri" w:hAnsi="Calibri" w:cs="Calibri"/>
        </w:rPr>
        <w:t>in:</w:t>
      </w:r>
      <w:proofErr w:type="gramEnd"/>
      <w:r w:rsidRPr="00684A38">
        <w:rPr>
          <w:rFonts w:ascii="Calibri" w:hAnsi="Calibri" w:cs="Calibri"/>
        </w:rPr>
        <w:t xml:space="preserve"> 2010 IEEE Pacific Visualization Symposium (</w:t>
      </w:r>
      <w:proofErr w:type="spellStart"/>
      <w:r w:rsidRPr="00684A38">
        <w:rPr>
          <w:rFonts w:ascii="Calibri" w:hAnsi="Calibri" w:cs="Calibri"/>
        </w:rPr>
        <w:t>PacificVis</w:t>
      </w:r>
      <w:proofErr w:type="spellEnd"/>
      <w:r w:rsidRPr="00684A38">
        <w:rPr>
          <w:rFonts w:ascii="Calibri" w:hAnsi="Calibri" w:cs="Calibri"/>
        </w:rPr>
        <w:t>). Presented at the 2010 IEEE Pacific Visualization Symposium (</w:t>
      </w:r>
      <w:proofErr w:type="spellStart"/>
      <w:r w:rsidRPr="00684A38">
        <w:rPr>
          <w:rFonts w:ascii="Calibri" w:hAnsi="Calibri" w:cs="Calibri"/>
        </w:rPr>
        <w:t>PacificVis</w:t>
      </w:r>
      <w:proofErr w:type="spellEnd"/>
      <w:r w:rsidRPr="00684A38">
        <w:rPr>
          <w:rFonts w:ascii="Calibri" w:hAnsi="Calibri" w:cs="Calibri"/>
        </w:rPr>
        <w:t>), pp. 121–128. https://doi.org/10.1109/PACIFICVIS.2010.5429600</w:t>
      </w:r>
    </w:p>
    <w:p w14:paraId="0D94A5C1"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Dascalu</w:t>
      </w:r>
      <w:proofErr w:type="spellEnd"/>
      <w:r w:rsidRPr="00684A38">
        <w:rPr>
          <w:rFonts w:ascii="Calibri" w:hAnsi="Calibri" w:cs="Calibri"/>
        </w:rPr>
        <w:t>, M., McNamara, D., 2017. How Important Is Size? An Investigation of Corpus Size and Meaning in both Latent Semantic Analysis and Latent Dirichlet Allocation.</w:t>
      </w:r>
    </w:p>
    <w:p w14:paraId="1AA795E9" w14:textId="77777777" w:rsidR="00684A38" w:rsidRPr="00684A38" w:rsidRDefault="00684A38" w:rsidP="00684A38">
      <w:pPr>
        <w:pStyle w:val="Bibliography"/>
        <w:rPr>
          <w:rFonts w:ascii="Calibri" w:hAnsi="Calibri" w:cs="Calibri"/>
        </w:rPr>
      </w:pPr>
      <w:r w:rsidRPr="00684A38">
        <w:rPr>
          <w:rFonts w:ascii="Calibri" w:hAnsi="Calibri" w:cs="Calibri"/>
        </w:rPr>
        <w:t>Databricks Academy, 2019. Introduction to Latent Semantic Analysis (1/5).</w:t>
      </w:r>
    </w:p>
    <w:p w14:paraId="2A2ED959" w14:textId="77777777" w:rsidR="00684A38" w:rsidRPr="00684A38" w:rsidRDefault="00684A38" w:rsidP="00684A38">
      <w:pPr>
        <w:pStyle w:val="Bibliography"/>
        <w:rPr>
          <w:rFonts w:ascii="Calibri" w:hAnsi="Calibri" w:cs="Calibri"/>
        </w:rPr>
      </w:pPr>
      <w:r w:rsidRPr="00684A38">
        <w:rPr>
          <w:rFonts w:ascii="Calibri" w:hAnsi="Calibri" w:cs="Calibri"/>
        </w:rPr>
        <w:t xml:space="preserve">Dennis, S., </w:t>
      </w:r>
      <w:proofErr w:type="spellStart"/>
      <w:r w:rsidRPr="00684A38">
        <w:rPr>
          <w:rFonts w:ascii="Calibri" w:hAnsi="Calibri" w:cs="Calibri"/>
        </w:rPr>
        <w:t>Dennis@colorado</w:t>
      </w:r>
      <w:proofErr w:type="spellEnd"/>
      <w:r w:rsidRPr="00684A38">
        <w:rPr>
          <w:rFonts w:ascii="Calibri" w:hAnsi="Calibri" w:cs="Calibri"/>
        </w:rPr>
        <w:t>, S., Edu, 2003. A comparison of statistical models for the extraction of lexical information from text corpora.</w:t>
      </w:r>
    </w:p>
    <w:p w14:paraId="6254ECAB"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Diniz</w:t>
      </w:r>
      <w:proofErr w:type="spellEnd"/>
      <w:r w:rsidRPr="00684A38">
        <w:rPr>
          <w:rFonts w:ascii="Calibri" w:hAnsi="Calibri" w:cs="Calibri"/>
        </w:rPr>
        <w:t xml:space="preserve">-Filho, J.A.F., Soares, T.N., Lima, J.S., </w:t>
      </w:r>
      <w:proofErr w:type="spellStart"/>
      <w:r w:rsidRPr="00684A38">
        <w:rPr>
          <w:rFonts w:ascii="Calibri" w:hAnsi="Calibri" w:cs="Calibri"/>
        </w:rPr>
        <w:t>Dobrovolski</w:t>
      </w:r>
      <w:proofErr w:type="spellEnd"/>
      <w:r w:rsidRPr="00684A38">
        <w:rPr>
          <w:rFonts w:ascii="Calibri" w:hAnsi="Calibri" w:cs="Calibri"/>
        </w:rPr>
        <w:t xml:space="preserve">, R., </w:t>
      </w:r>
      <w:proofErr w:type="spellStart"/>
      <w:r w:rsidRPr="00684A38">
        <w:rPr>
          <w:rFonts w:ascii="Calibri" w:hAnsi="Calibri" w:cs="Calibri"/>
        </w:rPr>
        <w:t>Landeiro</w:t>
      </w:r>
      <w:proofErr w:type="spellEnd"/>
      <w:r w:rsidRPr="00684A38">
        <w:rPr>
          <w:rFonts w:ascii="Calibri" w:hAnsi="Calibri" w:cs="Calibri"/>
        </w:rPr>
        <w:t xml:space="preserve">, V.L., de Campos </w:t>
      </w:r>
      <w:proofErr w:type="spellStart"/>
      <w:r w:rsidRPr="00684A38">
        <w:rPr>
          <w:rFonts w:ascii="Calibri" w:hAnsi="Calibri" w:cs="Calibri"/>
        </w:rPr>
        <w:t>Telles</w:t>
      </w:r>
      <w:proofErr w:type="spellEnd"/>
      <w:r w:rsidRPr="00684A38">
        <w:rPr>
          <w:rFonts w:ascii="Calibri" w:hAnsi="Calibri" w:cs="Calibri"/>
        </w:rPr>
        <w:t xml:space="preserve">, M.P., Rangel, T.F., Bini, L.M., 2013. Mantel test in population genetics. Genet Mol </w:t>
      </w:r>
      <w:proofErr w:type="spellStart"/>
      <w:r w:rsidRPr="00684A38">
        <w:rPr>
          <w:rFonts w:ascii="Calibri" w:hAnsi="Calibri" w:cs="Calibri"/>
        </w:rPr>
        <w:t>Biol</w:t>
      </w:r>
      <w:proofErr w:type="spellEnd"/>
      <w:r w:rsidRPr="00684A38">
        <w:rPr>
          <w:rFonts w:ascii="Calibri" w:hAnsi="Calibri" w:cs="Calibri"/>
        </w:rPr>
        <w:t xml:space="preserve"> 36, 475–485. https://doi.org/10.1590/S1415-47572013000400002</w:t>
      </w:r>
    </w:p>
    <w:p w14:paraId="6F0844F1"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Dumais</w:t>
      </w:r>
      <w:proofErr w:type="spellEnd"/>
      <w:r w:rsidRPr="00684A38">
        <w:rPr>
          <w:rFonts w:ascii="Calibri" w:hAnsi="Calibri" w:cs="Calibri"/>
        </w:rPr>
        <w:t xml:space="preserve">, S.T., </w:t>
      </w:r>
      <w:proofErr w:type="spellStart"/>
      <w:r w:rsidRPr="00684A38">
        <w:rPr>
          <w:rFonts w:ascii="Calibri" w:hAnsi="Calibri" w:cs="Calibri"/>
        </w:rPr>
        <w:t>Furnas</w:t>
      </w:r>
      <w:proofErr w:type="spellEnd"/>
      <w:r w:rsidRPr="00684A38">
        <w:rPr>
          <w:rFonts w:ascii="Calibri" w:hAnsi="Calibri" w:cs="Calibri"/>
        </w:rPr>
        <w:t xml:space="preserve">, G.W., </w:t>
      </w:r>
      <w:proofErr w:type="spellStart"/>
      <w:r w:rsidRPr="00684A38">
        <w:rPr>
          <w:rFonts w:ascii="Calibri" w:hAnsi="Calibri" w:cs="Calibri"/>
        </w:rPr>
        <w:t>Landauer</w:t>
      </w:r>
      <w:proofErr w:type="spellEnd"/>
      <w:r w:rsidRPr="00684A38">
        <w:rPr>
          <w:rFonts w:ascii="Calibri" w:hAnsi="Calibri" w:cs="Calibri"/>
        </w:rPr>
        <w:t xml:space="preserve">, T.K., </w:t>
      </w:r>
      <w:proofErr w:type="spellStart"/>
      <w:r w:rsidRPr="00684A38">
        <w:rPr>
          <w:rFonts w:ascii="Calibri" w:hAnsi="Calibri" w:cs="Calibri"/>
        </w:rPr>
        <w:t>Deerwester</w:t>
      </w:r>
      <w:proofErr w:type="spellEnd"/>
      <w:r w:rsidRPr="00684A38">
        <w:rPr>
          <w:rFonts w:ascii="Calibri" w:hAnsi="Calibri" w:cs="Calibri"/>
        </w:rPr>
        <w:t>,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2B49D62D" w14:textId="77777777" w:rsidR="00684A38" w:rsidRPr="00684A38" w:rsidRDefault="00684A38" w:rsidP="00684A38">
      <w:pPr>
        <w:pStyle w:val="Bibliography"/>
        <w:rPr>
          <w:rFonts w:ascii="Calibri" w:hAnsi="Calibri" w:cs="Calibri"/>
        </w:rPr>
      </w:pPr>
      <w:r w:rsidRPr="00684A38">
        <w:rPr>
          <w:rFonts w:ascii="Calibri" w:hAnsi="Calibri" w:cs="Calibri"/>
        </w:rPr>
        <w:t xml:space="preserve">Foltz, P.W., 1996. Latent semantic analysis for text-based research. </w:t>
      </w:r>
      <w:proofErr w:type="spellStart"/>
      <w:r w:rsidRPr="00684A38">
        <w:rPr>
          <w:rFonts w:ascii="Calibri" w:hAnsi="Calibri" w:cs="Calibri"/>
        </w:rPr>
        <w:t>Behavior</w:t>
      </w:r>
      <w:proofErr w:type="spellEnd"/>
      <w:r w:rsidRPr="00684A38">
        <w:rPr>
          <w:rFonts w:ascii="Calibri" w:hAnsi="Calibri" w:cs="Calibri"/>
        </w:rPr>
        <w:t xml:space="preserve"> Research Methods, Instruments, &amp; Computers 28, 197–202. https://doi.org/10.3758/BF03204765</w:t>
      </w:r>
    </w:p>
    <w:p w14:paraId="4AAA434E" w14:textId="77777777" w:rsidR="00684A38" w:rsidRPr="00684A38" w:rsidRDefault="00684A38" w:rsidP="00684A38">
      <w:pPr>
        <w:pStyle w:val="Bibliography"/>
        <w:rPr>
          <w:rFonts w:ascii="Calibri" w:hAnsi="Calibri" w:cs="Calibri"/>
        </w:rPr>
      </w:pPr>
      <w:r w:rsidRPr="00684A38">
        <w:rPr>
          <w:rFonts w:ascii="Calibri" w:hAnsi="Calibri" w:cs="Calibri"/>
        </w:rPr>
        <w:t xml:space="preserve">Gupta, A., Johnson, B., Nagar, D., 2013. Testing Equality of Several Correlation Matrices. </w:t>
      </w:r>
      <w:proofErr w:type="spellStart"/>
      <w:r w:rsidRPr="00684A38">
        <w:rPr>
          <w:rFonts w:ascii="Calibri" w:hAnsi="Calibri" w:cs="Calibri"/>
        </w:rPr>
        <w:t>Revista</w:t>
      </w:r>
      <w:proofErr w:type="spellEnd"/>
      <w:r w:rsidRPr="00684A38">
        <w:rPr>
          <w:rFonts w:ascii="Calibri" w:hAnsi="Calibri" w:cs="Calibri"/>
        </w:rPr>
        <w:t xml:space="preserve"> </w:t>
      </w:r>
      <w:proofErr w:type="spellStart"/>
      <w:r w:rsidRPr="00684A38">
        <w:rPr>
          <w:rFonts w:ascii="Calibri" w:hAnsi="Calibri" w:cs="Calibri"/>
        </w:rPr>
        <w:t>Colombiana</w:t>
      </w:r>
      <w:proofErr w:type="spellEnd"/>
      <w:r w:rsidRPr="00684A38">
        <w:rPr>
          <w:rFonts w:ascii="Calibri" w:hAnsi="Calibri" w:cs="Calibri"/>
        </w:rPr>
        <w:t xml:space="preserve"> de </w:t>
      </w:r>
      <w:proofErr w:type="spellStart"/>
      <w:r w:rsidRPr="00684A38">
        <w:rPr>
          <w:rFonts w:ascii="Calibri" w:hAnsi="Calibri" w:cs="Calibri"/>
        </w:rPr>
        <w:t>Estadística</w:t>
      </w:r>
      <w:proofErr w:type="spellEnd"/>
      <w:r w:rsidRPr="00684A38">
        <w:rPr>
          <w:rFonts w:ascii="Calibri" w:hAnsi="Calibri" w:cs="Calibri"/>
        </w:rPr>
        <w:t xml:space="preserve"> 36.</w:t>
      </w:r>
    </w:p>
    <w:p w14:paraId="00E4E1B4" w14:textId="77777777" w:rsidR="00684A38" w:rsidRPr="00684A38" w:rsidRDefault="00684A38" w:rsidP="00684A38">
      <w:pPr>
        <w:pStyle w:val="Bibliography"/>
        <w:rPr>
          <w:rFonts w:ascii="Calibri" w:hAnsi="Calibri" w:cs="Calibri"/>
        </w:rPr>
      </w:pPr>
      <w:r w:rsidRPr="00684A38">
        <w:rPr>
          <w:rFonts w:ascii="Calibri" w:hAnsi="Calibri" w:cs="Calibri"/>
        </w:rPr>
        <w:t xml:space="preserve">Hagberg, A., Swart, P., S </w:t>
      </w:r>
      <w:proofErr w:type="spellStart"/>
      <w:r w:rsidRPr="00684A38">
        <w:rPr>
          <w:rFonts w:ascii="Calibri" w:hAnsi="Calibri" w:cs="Calibri"/>
        </w:rPr>
        <w:t>Chult</w:t>
      </w:r>
      <w:proofErr w:type="spellEnd"/>
      <w:r w:rsidRPr="00684A38">
        <w:rPr>
          <w:rFonts w:ascii="Calibri" w:hAnsi="Calibri" w:cs="Calibri"/>
        </w:rPr>
        <w:t xml:space="preserve">, D., 2008. Exploring network structure, dynamics, and function using </w:t>
      </w:r>
      <w:proofErr w:type="spellStart"/>
      <w:r w:rsidRPr="00684A38">
        <w:rPr>
          <w:rFonts w:ascii="Calibri" w:hAnsi="Calibri" w:cs="Calibri"/>
        </w:rPr>
        <w:t>networkx</w:t>
      </w:r>
      <w:proofErr w:type="spellEnd"/>
      <w:r w:rsidRPr="00684A38">
        <w:rPr>
          <w:rFonts w:ascii="Calibri" w:hAnsi="Calibri" w:cs="Calibri"/>
        </w:rPr>
        <w:t xml:space="preserve"> (No. LA-UR-08-05495; LA-UR-08-5495). Los Alamos National Lab. (LANL), Los Alamos, NM (United States).</w:t>
      </w:r>
    </w:p>
    <w:p w14:paraId="67B36C1D" w14:textId="77777777" w:rsidR="00684A38" w:rsidRPr="00684A38" w:rsidRDefault="00684A38" w:rsidP="00684A38">
      <w:pPr>
        <w:pStyle w:val="Bibliography"/>
        <w:rPr>
          <w:rFonts w:ascii="Calibri" w:hAnsi="Calibri" w:cs="Calibri"/>
        </w:rPr>
      </w:pPr>
      <w:r w:rsidRPr="00684A38">
        <w:rPr>
          <w:rFonts w:ascii="Calibri" w:hAnsi="Calibri" w:cs="Calibri"/>
        </w:rPr>
        <w:t xml:space="preserve">Ibrahimov, O., Sethi, I., Dimitrova, N., 2002. The performance analysis of a Chi-square similarity measure for topic related clustering of noisy transcripts, in: Object Recognition Supported by </w:t>
      </w:r>
      <w:r w:rsidRPr="00684A38">
        <w:rPr>
          <w:rFonts w:ascii="Calibri" w:hAnsi="Calibri" w:cs="Calibri"/>
        </w:rPr>
        <w:lastRenderedPageBreak/>
        <w:t xml:space="preserve">User Interaction for Service Robots. Presented at the 16th International Conference on Pattern Recognition, IEEE </w:t>
      </w:r>
      <w:proofErr w:type="spellStart"/>
      <w:r w:rsidRPr="00684A38">
        <w:rPr>
          <w:rFonts w:ascii="Calibri" w:hAnsi="Calibri" w:cs="Calibri"/>
        </w:rPr>
        <w:t>Comput</w:t>
      </w:r>
      <w:proofErr w:type="spellEnd"/>
      <w:r w:rsidRPr="00684A38">
        <w:rPr>
          <w:rFonts w:ascii="Calibri" w:hAnsi="Calibri" w:cs="Calibri"/>
        </w:rPr>
        <w:t>. Soc, Quebec City, Que., Canada, pp. 285–288. https://doi.org/10.1109/ICPR.2002.1047452</w:t>
      </w:r>
    </w:p>
    <w:p w14:paraId="69477771" w14:textId="77777777" w:rsidR="00684A38" w:rsidRPr="00684A38" w:rsidRDefault="00684A38" w:rsidP="00684A38">
      <w:pPr>
        <w:pStyle w:val="Bibliography"/>
        <w:rPr>
          <w:rFonts w:ascii="Calibri" w:hAnsi="Calibri" w:cs="Calibri"/>
        </w:rPr>
      </w:pPr>
      <w:r w:rsidRPr="00684A38">
        <w:rPr>
          <w:rFonts w:ascii="Calibri" w:hAnsi="Calibri" w:cs="Calibri"/>
        </w:rPr>
        <w:t>Kabir, S.M., 2016. METHODS OF DATA COLLECTION. pp. 201–275.</w:t>
      </w:r>
    </w:p>
    <w:p w14:paraId="75BE065C"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Khademi</w:t>
      </w:r>
      <w:proofErr w:type="spellEnd"/>
      <w:r w:rsidRPr="00684A38">
        <w:rPr>
          <w:rFonts w:ascii="Calibri" w:hAnsi="Calibri" w:cs="Calibri"/>
        </w:rPr>
        <w:t xml:space="preserve">, A., </w:t>
      </w:r>
      <w:proofErr w:type="spellStart"/>
      <w:r w:rsidRPr="00684A38">
        <w:rPr>
          <w:rFonts w:ascii="Calibri" w:hAnsi="Calibri" w:cs="Calibri"/>
        </w:rPr>
        <w:t>Hosseinzadeh</w:t>
      </w:r>
      <w:proofErr w:type="spellEnd"/>
      <w:r w:rsidRPr="00684A38">
        <w:rPr>
          <w:rFonts w:ascii="Calibri" w:hAnsi="Calibri" w:cs="Calibri"/>
        </w:rPr>
        <w:t xml:space="preserve">, D., </w:t>
      </w:r>
      <w:proofErr w:type="spellStart"/>
      <w:r w:rsidRPr="00684A38">
        <w:rPr>
          <w:rFonts w:ascii="Calibri" w:hAnsi="Calibri" w:cs="Calibri"/>
        </w:rPr>
        <w:t>Venetsanopoulos</w:t>
      </w:r>
      <w:proofErr w:type="spellEnd"/>
      <w:r w:rsidRPr="00684A38">
        <w:rPr>
          <w:rFonts w:ascii="Calibri" w:hAnsi="Calibri" w:cs="Calibri"/>
        </w:rPr>
        <w:t xml:space="preserve">, A., Moody, A., 2009. Nonparametric statistical tests for exploration of correlation and </w:t>
      </w:r>
      <w:proofErr w:type="spellStart"/>
      <w:r w:rsidRPr="00684A38">
        <w:rPr>
          <w:rFonts w:ascii="Calibri" w:hAnsi="Calibri" w:cs="Calibri"/>
        </w:rPr>
        <w:t>nonstationarity</w:t>
      </w:r>
      <w:proofErr w:type="spellEnd"/>
      <w:r w:rsidRPr="00684A38">
        <w:rPr>
          <w:rFonts w:ascii="Calibri" w:hAnsi="Calibri" w:cs="Calibri"/>
        </w:rPr>
        <w:t xml:space="preserve"> in images, </w:t>
      </w:r>
      <w:proofErr w:type="gramStart"/>
      <w:r w:rsidRPr="00684A38">
        <w:rPr>
          <w:rFonts w:ascii="Calibri" w:hAnsi="Calibri" w:cs="Calibri"/>
        </w:rPr>
        <w:t>in:</w:t>
      </w:r>
      <w:proofErr w:type="gramEnd"/>
      <w:r w:rsidRPr="00684A38">
        <w:rPr>
          <w:rFonts w:ascii="Calibri" w:hAnsi="Calibri" w:cs="Calibri"/>
        </w:rPr>
        <w:t xml:space="preserve"> 2009 16th International Conference on Digital Signal Processing. Presented at the 2009 16th International Conference on Digital Signal Processing, pp. 1–6. https://doi.org/10.1109/ICDSP.2009.5201186</w:t>
      </w:r>
    </w:p>
    <w:p w14:paraId="1606EF3C"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Kintsch</w:t>
      </w:r>
      <w:proofErr w:type="spellEnd"/>
      <w:r w:rsidRPr="00684A38">
        <w:rPr>
          <w:rFonts w:ascii="Calibri" w:hAnsi="Calibri" w:cs="Calibri"/>
        </w:rPr>
        <w:t>, W., 2001. Predication. Cognitive Science 25, 173–202. https://doi.org/10.1207/s15516709cog2502_1</w:t>
      </w:r>
    </w:p>
    <w:p w14:paraId="2314955C"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Kontostathis</w:t>
      </w:r>
      <w:proofErr w:type="spellEnd"/>
      <w:r w:rsidRPr="00684A38">
        <w:rPr>
          <w:rFonts w:ascii="Calibri" w:hAnsi="Calibri" w:cs="Calibri"/>
        </w:rPr>
        <w:t xml:space="preserve">, A., </w:t>
      </w:r>
      <w:proofErr w:type="spellStart"/>
      <w:r w:rsidRPr="00684A38">
        <w:rPr>
          <w:rFonts w:ascii="Calibri" w:hAnsi="Calibri" w:cs="Calibri"/>
        </w:rPr>
        <w:t>Pottenger</w:t>
      </w:r>
      <w:proofErr w:type="spellEnd"/>
      <w:r w:rsidRPr="00684A38">
        <w:rPr>
          <w:rFonts w:ascii="Calibri" w:hAnsi="Calibri" w:cs="Calibri"/>
        </w:rPr>
        <w:t>, W., 2002. Detecting Patterns in the LSI Term-Term Matrix. undefined.</w:t>
      </w:r>
    </w:p>
    <w:p w14:paraId="67B2A59D" w14:textId="77777777" w:rsidR="00684A38" w:rsidRPr="00684A38" w:rsidRDefault="00684A38" w:rsidP="00684A38">
      <w:pPr>
        <w:pStyle w:val="Bibliography"/>
        <w:rPr>
          <w:rFonts w:ascii="Calibri" w:hAnsi="Calibri" w:cs="Calibri"/>
        </w:rPr>
      </w:pPr>
      <w:r w:rsidRPr="00684A38">
        <w:rPr>
          <w:rFonts w:ascii="Calibri" w:hAnsi="Calibri" w:cs="Calibri"/>
        </w:rPr>
        <w:t xml:space="preserve">Kwon, H., Park, Y., 2018. Proactive development of emerging technology in a socially responsible manner: Data-driven </w:t>
      </w:r>
      <w:proofErr w:type="gramStart"/>
      <w:r w:rsidRPr="00684A38">
        <w:rPr>
          <w:rFonts w:ascii="Calibri" w:hAnsi="Calibri" w:cs="Calibri"/>
        </w:rPr>
        <w:t>problem solving</w:t>
      </w:r>
      <w:proofErr w:type="gramEnd"/>
      <w:r w:rsidRPr="00684A38">
        <w:rPr>
          <w:rFonts w:ascii="Calibri" w:hAnsi="Calibri" w:cs="Calibri"/>
        </w:rPr>
        <w:t xml:space="preserve"> process using latent semantic analysis. Journal of Engineering and Technology Management 50, 45–60. https://doi.org/10.1016/j.jengtecman.2018.10.001</w:t>
      </w:r>
    </w:p>
    <w:p w14:paraId="4B8864E8"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Landauer</w:t>
      </w:r>
      <w:proofErr w:type="spellEnd"/>
      <w:r w:rsidRPr="00684A38">
        <w:rPr>
          <w:rFonts w:ascii="Calibri" w:hAnsi="Calibri" w:cs="Calibri"/>
        </w:rPr>
        <w:t xml:space="preserve">, T., Foltz, P., </w:t>
      </w:r>
      <w:proofErr w:type="spellStart"/>
      <w:r w:rsidRPr="00684A38">
        <w:rPr>
          <w:rFonts w:ascii="Calibri" w:hAnsi="Calibri" w:cs="Calibri"/>
        </w:rPr>
        <w:t>Laham</w:t>
      </w:r>
      <w:proofErr w:type="spellEnd"/>
      <w:r w:rsidRPr="00684A38">
        <w:rPr>
          <w:rFonts w:ascii="Calibri" w:hAnsi="Calibri" w:cs="Calibri"/>
        </w:rPr>
        <w:t>, D., 1998. An Introduction to Latent Semantic Analysis. Discourse Processes 25, 259–284. https://doi.org/10.1080/01638539809545028</w:t>
      </w:r>
    </w:p>
    <w:p w14:paraId="4A93EF33"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Landauer</w:t>
      </w:r>
      <w:proofErr w:type="spellEnd"/>
      <w:r w:rsidRPr="00684A38">
        <w:rPr>
          <w:rFonts w:ascii="Calibri" w:hAnsi="Calibri" w:cs="Calibri"/>
        </w:rPr>
        <w:t xml:space="preserve">, T.K. (Ed.), 2014. Handbook of latent semantic analysis, 1. </w:t>
      </w:r>
      <w:proofErr w:type="spellStart"/>
      <w:r w:rsidRPr="00684A38">
        <w:rPr>
          <w:rFonts w:ascii="Calibri" w:hAnsi="Calibri" w:cs="Calibri"/>
        </w:rPr>
        <w:t>iss</w:t>
      </w:r>
      <w:proofErr w:type="spellEnd"/>
      <w:r w:rsidRPr="00684A38">
        <w:rPr>
          <w:rFonts w:ascii="Calibri" w:hAnsi="Calibri" w:cs="Calibri"/>
        </w:rPr>
        <w:t>. in paperback. ed. Routledge, New York.</w:t>
      </w:r>
    </w:p>
    <w:p w14:paraId="284C45FB" w14:textId="77777777" w:rsidR="00684A38" w:rsidRPr="00684A38" w:rsidRDefault="00684A38" w:rsidP="00684A38">
      <w:pPr>
        <w:pStyle w:val="Bibliography"/>
        <w:rPr>
          <w:rFonts w:ascii="Calibri" w:hAnsi="Calibri" w:cs="Calibri"/>
        </w:rPr>
      </w:pPr>
      <w:r w:rsidRPr="00684A38">
        <w:rPr>
          <w:rFonts w:ascii="Calibri" w:hAnsi="Calibri" w:cs="Calibri"/>
        </w:rPr>
        <w:t xml:space="preserve">Meena, K., Raj, L., 2014. Evaluation of the descriptive type answers using hyperspace </w:t>
      </w:r>
      <w:proofErr w:type="spellStart"/>
      <w:r w:rsidRPr="00684A38">
        <w:rPr>
          <w:rFonts w:ascii="Calibri" w:hAnsi="Calibri" w:cs="Calibri"/>
        </w:rPr>
        <w:t>analog</w:t>
      </w:r>
      <w:proofErr w:type="spellEnd"/>
      <w:r w:rsidRPr="00684A38">
        <w:rPr>
          <w:rFonts w:ascii="Calibri" w:hAnsi="Calibri" w:cs="Calibri"/>
        </w:rPr>
        <w:t xml:space="preserve"> to language and self-organizing map, </w:t>
      </w:r>
      <w:proofErr w:type="gramStart"/>
      <w:r w:rsidRPr="00684A38">
        <w:rPr>
          <w:rFonts w:ascii="Calibri" w:hAnsi="Calibri" w:cs="Calibri"/>
        </w:rPr>
        <w:t>in:</w:t>
      </w:r>
      <w:proofErr w:type="gramEnd"/>
      <w:r w:rsidRPr="00684A38">
        <w:rPr>
          <w:rFonts w:ascii="Calibri" w:hAnsi="Calibri" w:cs="Calibri"/>
        </w:rPr>
        <w:t xml:space="preserve"> 2014 IEEE International Conference on Computational Intelligence and Computing Research. Presented at the 2014 IEEE International Conference on Computational Intelligence and Computing Research, pp. 1–5. https://doi.org/10.1109/ICCIC.2014.7238415</w:t>
      </w:r>
    </w:p>
    <w:p w14:paraId="1125687B" w14:textId="77777777" w:rsidR="00684A38" w:rsidRPr="00684A38" w:rsidRDefault="00684A38" w:rsidP="00684A38">
      <w:pPr>
        <w:pStyle w:val="Bibliography"/>
        <w:rPr>
          <w:rFonts w:ascii="Calibri" w:hAnsi="Calibri" w:cs="Calibri"/>
        </w:rPr>
      </w:pPr>
      <w:r w:rsidRPr="00684A38">
        <w:rPr>
          <w:rFonts w:ascii="Calibri" w:hAnsi="Calibri" w:cs="Calibri"/>
        </w:rPr>
        <w:t xml:space="preserve">Mohamed, R., Watada, J., 2010. An evidential reasoning based LSA approach to document classification for knowledge acquisition, </w:t>
      </w:r>
      <w:proofErr w:type="gramStart"/>
      <w:r w:rsidRPr="00684A38">
        <w:rPr>
          <w:rFonts w:ascii="Calibri" w:hAnsi="Calibri" w:cs="Calibri"/>
        </w:rPr>
        <w:t>in:</w:t>
      </w:r>
      <w:proofErr w:type="gramEnd"/>
      <w:r w:rsidRPr="00684A38">
        <w:rPr>
          <w:rFonts w:ascii="Calibri" w:hAnsi="Calibri" w:cs="Calibri"/>
        </w:rPr>
        <w:t xml:space="preserve"> 2010 IEEE International Conference on Industrial Engineering and Engineering Management. Presented at the 2010 IEEE International Conference on Industrial Engineering and Engineering Management, pp. 1092–1096. https://doi.org/10.1109/IEEM.2010.5674188</w:t>
      </w:r>
    </w:p>
    <w:p w14:paraId="6325F64C" w14:textId="77777777" w:rsidR="00684A38" w:rsidRPr="00684A38" w:rsidRDefault="00684A38" w:rsidP="00684A38">
      <w:pPr>
        <w:pStyle w:val="Bibliography"/>
        <w:rPr>
          <w:rFonts w:ascii="Calibri" w:hAnsi="Calibri" w:cs="Calibri"/>
        </w:rPr>
      </w:pPr>
      <w:r w:rsidRPr="00684A38">
        <w:rPr>
          <w:rFonts w:ascii="Calibri" w:hAnsi="Calibri" w:cs="Calibri"/>
        </w:rPr>
        <w:t>Morgan, G., Harmon, R., 2001. Data Collection Techniques. Journal of the American Academy of Child and Adolescent Psychiatry 40, 973–6. https://doi.org/10.1097/00004583-200108000-00020</w:t>
      </w:r>
    </w:p>
    <w:p w14:paraId="4266A39E" w14:textId="77777777" w:rsidR="00684A38" w:rsidRPr="00684A38" w:rsidRDefault="00684A38" w:rsidP="00684A38">
      <w:pPr>
        <w:pStyle w:val="Bibliography"/>
        <w:rPr>
          <w:rFonts w:ascii="Calibri" w:hAnsi="Calibri" w:cs="Calibri"/>
        </w:rPr>
      </w:pPr>
      <w:r w:rsidRPr="00684A38">
        <w:rPr>
          <w:rFonts w:ascii="Calibri" w:hAnsi="Calibri" w:cs="Calibri"/>
        </w:rPr>
        <w:t>Pilato, G., Vassallo, G., 2015. TSVD as a Statistical Estimator in the Latent Semantic Analysis Paradigm. IEEE Transactions on Emerging Topics in Computing 3, 185–192. https://doi.org/10.1109/TETC.2014.2385594</w:t>
      </w:r>
    </w:p>
    <w:p w14:paraId="769FAE5A"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Rosenbusch</w:t>
      </w:r>
      <w:proofErr w:type="spellEnd"/>
      <w:r w:rsidRPr="00684A38">
        <w:rPr>
          <w:rFonts w:ascii="Calibri" w:hAnsi="Calibri" w:cs="Calibri"/>
        </w:rPr>
        <w:t>, H., Wanders, F., Pit, I.L., 2020. The Semantic Scale Network: An online tool to detect semantic overlap of psychological scales and prevent scale redundancies. Psychological Methods 25, 380–392. https://doi.org/10.1037/met0000244</w:t>
      </w:r>
    </w:p>
    <w:p w14:paraId="66F0973F"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Slomovitz</w:t>
      </w:r>
      <w:proofErr w:type="spellEnd"/>
      <w:r w:rsidRPr="00684A38">
        <w:rPr>
          <w:rFonts w:ascii="Calibri" w:hAnsi="Calibri" w:cs="Calibri"/>
        </w:rPr>
        <w:t xml:space="preserve">, G., 2017. Latent Semantic Analysis (LSA) for syslog correlation, </w:t>
      </w:r>
      <w:proofErr w:type="gramStart"/>
      <w:r w:rsidRPr="00684A38">
        <w:rPr>
          <w:rFonts w:ascii="Calibri" w:hAnsi="Calibri" w:cs="Calibri"/>
        </w:rPr>
        <w:t>in:</w:t>
      </w:r>
      <w:proofErr w:type="gramEnd"/>
      <w:r w:rsidRPr="00684A38">
        <w:rPr>
          <w:rFonts w:ascii="Calibri" w:hAnsi="Calibri" w:cs="Calibri"/>
        </w:rPr>
        <w:t xml:space="preserve"> 2017 International Conference on Electronics, Communications and Computers (CONIELECOMP). Presented at the 2017 International Conference on Electronics, Communications and Computers (CONIELECOMP), pp. 1–4. https://doi.org/10.1109/CONIELECOMP.2017.7891819</w:t>
      </w:r>
    </w:p>
    <w:p w14:paraId="36E74319"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Soundarajan</w:t>
      </w:r>
      <w:proofErr w:type="spellEnd"/>
      <w:r w:rsidRPr="00684A38">
        <w:rPr>
          <w:rFonts w:ascii="Calibri" w:hAnsi="Calibri" w:cs="Calibri"/>
        </w:rPr>
        <w:t xml:space="preserve">, S., </w:t>
      </w:r>
      <w:proofErr w:type="spellStart"/>
      <w:r w:rsidRPr="00684A38">
        <w:rPr>
          <w:rFonts w:ascii="Calibri" w:hAnsi="Calibri" w:cs="Calibri"/>
        </w:rPr>
        <w:t>Eliassi</w:t>
      </w:r>
      <w:proofErr w:type="spellEnd"/>
      <w:r w:rsidRPr="00684A38">
        <w:rPr>
          <w:rFonts w:ascii="Calibri" w:hAnsi="Calibri" w:cs="Calibri"/>
        </w:rPr>
        <w:t>-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t>
      </w:r>
    </w:p>
    <w:p w14:paraId="6105EF8B"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t>Steiger</w:t>
      </w:r>
      <w:proofErr w:type="spellEnd"/>
      <w:r w:rsidRPr="00684A38">
        <w:rPr>
          <w:rFonts w:ascii="Calibri" w:hAnsi="Calibri" w:cs="Calibri"/>
        </w:rPr>
        <w:t>, J.H., 1980. Tests for Comparing Elements of a Correlation Matrix 7.</w:t>
      </w:r>
    </w:p>
    <w:p w14:paraId="3BC3A30E" w14:textId="77777777" w:rsidR="00684A38" w:rsidRPr="00684A38" w:rsidRDefault="00684A38" w:rsidP="00684A38">
      <w:pPr>
        <w:pStyle w:val="Bibliography"/>
        <w:rPr>
          <w:rFonts w:ascii="Calibri" w:hAnsi="Calibri" w:cs="Calibri"/>
        </w:rPr>
      </w:pPr>
      <w:r w:rsidRPr="00684A38">
        <w:rPr>
          <w:rFonts w:ascii="Calibri" w:hAnsi="Calibri" w:cs="Calibri"/>
        </w:rPr>
        <w:t xml:space="preserve">Von </w:t>
      </w:r>
      <w:proofErr w:type="spellStart"/>
      <w:r w:rsidRPr="00684A38">
        <w:rPr>
          <w:rFonts w:ascii="Calibri" w:hAnsi="Calibri" w:cs="Calibri"/>
        </w:rPr>
        <w:t>Bertalanffy</w:t>
      </w:r>
      <w:proofErr w:type="spellEnd"/>
      <w:r w:rsidRPr="00684A38">
        <w:rPr>
          <w:rFonts w:ascii="Calibri" w:hAnsi="Calibri" w:cs="Calibri"/>
        </w:rPr>
        <w:t>, L., 1967. General theory of systems : Application to psychology. Social Science Information 6, 125–136. https://doi.org/10.1177/053901846700600610</w:t>
      </w:r>
    </w:p>
    <w:p w14:paraId="5B5317B7" w14:textId="77777777" w:rsidR="00684A38" w:rsidRPr="00684A38" w:rsidRDefault="00684A38" w:rsidP="00684A38">
      <w:pPr>
        <w:pStyle w:val="Bibliography"/>
        <w:rPr>
          <w:rFonts w:ascii="Calibri" w:hAnsi="Calibri" w:cs="Calibri"/>
        </w:rPr>
      </w:pPr>
      <w:proofErr w:type="spellStart"/>
      <w:r w:rsidRPr="00684A38">
        <w:rPr>
          <w:rFonts w:ascii="Calibri" w:hAnsi="Calibri" w:cs="Calibri"/>
        </w:rPr>
        <w:lastRenderedPageBreak/>
        <w:t>Wenli</w:t>
      </w:r>
      <w:proofErr w:type="spellEnd"/>
      <w:r w:rsidRPr="00684A38">
        <w:rPr>
          <w:rFonts w:ascii="Calibri" w:hAnsi="Calibri" w:cs="Calibri"/>
        </w:rPr>
        <w:t xml:space="preserve">, C., 2016. Application Research on Latent Semantic Analysis for Information Retrieval, </w:t>
      </w:r>
      <w:proofErr w:type="gramStart"/>
      <w:r w:rsidRPr="00684A38">
        <w:rPr>
          <w:rFonts w:ascii="Calibri" w:hAnsi="Calibri" w:cs="Calibri"/>
        </w:rPr>
        <w:t>in:</w:t>
      </w:r>
      <w:proofErr w:type="gramEnd"/>
      <w:r w:rsidRPr="00684A38">
        <w:rPr>
          <w:rFonts w:ascii="Calibri" w:hAnsi="Calibri" w:cs="Calibri"/>
        </w:rPr>
        <w:t xml:space="preserve"> 2016 Eighth International Conference on Measuring Technology and Mechatronics Automation (ICMTMA). Presented at the 2016 Eighth International Conference on Measuring Technology and Mechatronics Automation (ICMTMA), pp. 118–121. https://doi.org/10.1109/ICMTMA.2016.37</w:t>
      </w:r>
    </w:p>
    <w:p w14:paraId="45FE7319" w14:textId="77777777" w:rsidR="0017356C" w:rsidRDefault="00F233D2" w:rsidP="0017356C">
      <w:r>
        <w:fldChar w:fldCharType="end"/>
      </w:r>
    </w:p>
    <w:p w14:paraId="00D610AC" w14:textId="16E6EF71" w:rsidR="0017356C" w:rsidRDefault="0017356C" w:rsidP="0017356C">
      <w:r>
        <w:t>-----------------------------------------------------Not Included---------------------------------------------------------------</w:t>
      </w:r>
    </w:p>
    <w:p w14:paraId="31ED7FD6" w14:textId="2F4A4EC2" w:rsidR="0017356C" w:rsidRDefault="0017356C" w:rsidP="0017356C">
      <w:r>
        <w:t>E</w:t>
      </w:r>
      <w:r>
        <w:t>thical, Legal and Social issues</w:t>
      </w:r>
    </w:p>
    <w:p w14:paraId="7F4DF494" w14:textId="77777777" w:rsidR="0017356C" w:rsidRPr="001044FA" w:rsidRDefault="0017356C" w:rsidP="0017356C"/>
    <w:p w14:paraId="6CACC8AD" w14:textId="77777777" w:rsidR="0017356C" w:rsidRDefault="0017356C" w:rsidP="0017356C">
      <w:pPr>
        <w:pStyle w:val="Heading5"/>
      </w:pPr>
      <w:r>
        <w:t>5.1 Ethical Issues</w:t>
      </w:r>
    </w:p>
    <w:p w14:paraId="3B9B78E1" w14:textId="77777777" w:rsidR="0017356C" w:rsidRPr="00F254B5" w:rsidRDefault="0017356C" w:rsidP="0017356C"/>
    <w:p w14:paraId="56791618" w14:textId="77777777" w:rsidR="0017356C" w:rsidRDefault="0017356C" w:rsidP="0017356C">
      <w:pPr>
        <w:jc w:val="both"/>
      </w:pPr>
      <w:r>
        <w:t>No matter what technology has served humanity with endless possibilities in life. Most of the times Technology is mostly considered unbiased and ethically untroubled. However, Machine Learning or Natural Language Processing algorithms became part of human daily life. These algorithms are developed and implemented by human beings, raising questions with ethical implications</w:t>
      </w:r>
      <w:r>
        <w:fldChar w:fldCharType="begin"/>
      </w:r>
      <w:r>
        <w:instrText xml:space="preserve"> ADDIN ZOTERO_ITEM CSL_CITATION {"citationID":"mrflvLRW","properties":{"formattedCitation":"(Bates, 2019)","plainCitation":"(Bates, 2019)","noteIndex":0},"citationItems":[{"id":155,"uris":["http://zotero.org/users/local/JDH5x0lp/items/ZZ9N82SN"],"uri":["http://zotero.org/users/local/JDH5x0lp/items/ZZ9N82SN"],"itemData":{"id":155,"type":"book","ISBN":"1-4398-9199-0","publisher":"Auerbach Publications","title":"Understanding information retrieval systems: management, types, and standards","author":[{"family":"Bates","given":"Marcia J"}],"issued":{"date-parts":[["2019"]]}}}],"schema":"https://github.com/citation-style-language/schema/raw/master/csl-citation.json"} </w:instrText>
      </w:r>
      <w:r>
        <w:fldChar w:fldCharType="separate"/>
      </w:r>
      <w:r w:rsidRPr="00140F69">
        <w:rPr>
          <w:rFonts w:ascii="Calibri" w:hAnsi="Calibri" w:cs="Calibri"/>
        </w:rPr>
        <w:t>(Bates, 2019)</w:t>
      </w:r>
      <w:r>
        <w:fldChar w:fldCharType="end"/>
      </w:r>
      <w:r>
        <w:t>.</w:t>
      </w:r>
    </w:p>
    <w:p w14:paraId="7E51860F" w14:textId="77777777" w:rsidR="0017356C" w:rsidRDefault="0017356C" w:rsidP="0017356C">
      <w:pPr>
        <w:jc w:val="both"/>
      </w:pPr>
      <w:r>
        <w:t xml:space="preserve">Latent Semantic Analysis(LSA) is applied to collect key terms based on their contextual similarity. This algorithm often overlooks </w:t>
      </w:r>
      <w:proofErr w:type="spellStart"/>
      <w:r>
        <w:t>peoples</w:t>
      </w:r>
      <w:proofErr w:type="spellEnd"/>
      <w:r>
        <w:t xml:space="preserve"> minds over social disruptions of upcoming technologies and later provides technical directions of how relevant human values could be translated into the design to avoid the occurrence of ramifications</w:t>
      </w:r>
      <w:r>
        <w:fldChar w:fldCharType="begin"/>
      </w:r>
      <w:r>
        <w:instrText xml:space="preserve"> ADDIN ZOTERO_ITEM CSL_CITATION {"citationID":"Z7HChZ2B","properties":{"formattedCitation":"(Kwon and Park, 2018)","plainCitation":"(Kwon and Park, 2018)","noteIndex":0},"citationItems":[{"id":158,"uris":["http://zotero.org/users/local/JDH5x0lp/items/WLC98ISL"],"uri":["http://zotero.org/users/local/JDH5x0lp/items/WLC98ISL"],"itemData":{"id":158,"type":"article-journal","abstract":"This article offers a quantitative method of realizing the responsible development of emerging technologies via text analysis of future-oriented web data and scientific publication data. Latent Semantic Analysis (LSA) is applied to group key terms based on their contextual similarity. It overlooks what people have in mind regarding social disruptions of new technologies and further provides technical directions of how pertinent human values could be translated into their design in order to prevent the ramifications from occurring. Such a clear-cut methodology may allow the developers of emerging technologies to consider social concerns and human norms alongside more typical engineering ideals.","container-title":"Journal of Engineering and Technology Management","DOI":"10.1016/j.jengtecman.2018.10.001","ISSN":"0923-4748","journalAbbreviation":"Journal of Engineering and Technology Management","page":"45-60","title":"Proactive development of emerging technology in a socially responsible manner: Data-driven problem solving process using latent semantic analysis","volume":"50","author":[{"family":"Kwon","given":"Heeyeul"},{"family":"Park","given":"Yongtae"}],"issued":{"date-parts":[["2018",10,1]]}}}],"schema":"https://github.com/citation-style-language/schema/raw/master/csl-citation.json"} </w:instrText>
      </w:r>
      <w:r>
        <w:fldChar w:fldCharType="separate"/>
      </w:r>
      <w:r w:rsidRPr="006B0045">
        <w:rPr>
          <w:rFonts w:ascii="Calibri" w:hAnsi="Calibri" w:cs="Calibri"/>
        </w:rPr>
        <w:t>(Kwon and Park, 2018)</w:t>
      </w:r>
      <w:r>
        <w:fldChar w:fldCharType="end"/>
      </w:r>
      <w:r>
        <w:t xml:space="preserve">. The data collected from newspapers, research papers </w:t>
      </w:r>
      <w:proofErr w:type="gramStart"/>
      <w:r>
        <w:t>concerns</w:t>
      </w:r>
      <w:proofErr w:type="gramEnd"/>
      <w:r>
        <w:t xml:space="preserve"> personal data exploitation.</w:t>
      </w:r>
    </w:p>
    <w:p w14:paraId="1890EA82" w14:textId="77777777" w:rsidR="0017356C" w:rsidRDefault="0017356C" w:rsidP="0017356C">
      <w:pPr>
        <w:jc w:val="both"/>
      </w:pPr>
      <w:r>
        <w:t>While words extraction from the huge corpus of real-time data might sometimes lead to extraction of personal information.</w:t>
      </w:r>
    </w:p>
    <w:p w14:paraId="0A8136DA" w14:textId="77777777" w:rsidR="0017356C" w:rsidRDefault="0017356C" w:rsidP="0017356C">
      <w:pPr>
        <w:jc w:val="both"/>
      </w:pPr>
      <w:r>
        <w:t>Considering these ethical issues, to specify ethical zones from the ethical tool kit</w:t>
      </w:r>
    </w:p>
    <w:p w14:paraId="1A21F076" w14:textId="77777777" w:rsidR="0017356C" w:rsidRDefault="0017356C" w:rsidP="0017356C">
      <w:pPr>
        <w:jc w:val="both"/>
      </w:pPr>
      <w:r>
        <w:t>Ethical OS – Risk Zone 6: Data Control and monetization</w:t>
      </w:r>
    </w:p>
    <w:p w14:paraId="2312993D" w14:textId="77777777" w:rsidR="0017356C" w:rsidRDefault="0017356C" w:rsidP="0017356C">
      <w:pPr>
        <w:jc w:val="both"/>
      </w:pPr>
      <w:r>
        <w:t>Ethical OS – Machine Ethics and  Algorithmic Biases</w:t>
      </w:r>
    </w:p>
    <w:p w14:paraId="1B8D7FBF" w14:textId="77777777" w:rsidR="0017356C" w:rsidRDefault="0017356C" w:rsidP="0017356C">
      <w:pPr>
        <w:pStyle w:val="Heading5"/>
      </w:pPr>
      <w:r>
        <w:t>5.2 Legal Issues</w:t>
      </w:r>
    </w:p>
    <w:p w14:paraId="1E6A79E9" w14:textId="77777777" w:rsidR="0017356C" w:rsidRDefault="0017356C" w:rsidP="0017356C">
      <w:r>
        <w:t>Often the data collected for this experiment are collected from research papers, newspapers to semantically analyse that corpus of text. The data collected need to be authentic and look for any copyrights.</w:t>
      </w:r>
    </w:p>
    <w:p w14:paraId="75D3A9F8" w14:textId="77777777" w:rsidR="0017356C" w:rsidRDefault="0017356C" w:rsidP="0017356C">
      <w:pPr>
        <w:pStyle w:val="ListParagraph"/>
        <w:numPr>
          <w:ilvl w:val="0"/>
          <w:numId w:val="7"/>
        </w:numPr>
      </w:pPr>
      <w:r>
        <w:t>Copyright Infringement and Receipt of Work – data collected need to be copyright free.</w:t>
      </w:r>
    </w:p>
    <w:p w14:paraId="542C967D" w14:textId="77777777" w:rsidR="0017356C" w:rsidRDefault="0017356C" w:rsidP="0017356C">
      <w:pPr>
        <w:pStyle w:val="ListParagraph"/>
        <w:numPr>
          <w:ilvl w:val="0"/>
          <w:numId w:val="7"/>
        </w:numPr>
      </w:pPr>
      <w:r>
        <w:t xml:space="preserve">The Data Protection Act(2018) – Following data protection principles, considering processing and use of data and safe holding of accurate data for no longer than </w:t>
      </w:r>
      <w:proofErr w:type="gramStart"/>
      <w:r>
        <w:t>absolutely necessary</w:t>
      </w:r>
      <w:proofErr w:type="gramEnd"/>
      <w:r>
        <w:t>.</w:t>
      </w:r>
    </w:p>
    <w:p w14:paraId="4D961BF1" w14:textId="77777777" w:rsidR="0017356C" w:rsidRDefault="0017356C" w:rsidP="0017356C">
      <w:pPr>
        <w:pStyle w:val="ListParagraph"/>
        <w:numPr>
          <w:ilvl w:val="0"/>
          <w:numId w:val="7"/>
        </w:numPr>
      </w:pPr>
      <w:r>
        <w:t>GDPR Regulations – Consideration of personal data from the newspapers or specific experimenting details from research papers.</w:t>
      </w:r>
    </w:p>
    <w:p w14:paraId="12BAC0EC" w14:textId="77777777" w:rsidR="0017356C" w:rsidRDefault="0017356C" w:rsidP="0017356C">
      <w:pPr>
        <w:pStyle w:val="ListParagraph"/>
        <w:ind w:left="1080"/>
      </w:pPr>
    </w:p>
    <w:p w14:paraId="2187E571" w14:textId="77777777" w:rsidR="0017356C" w:rsidRDefault="0017356C" w:rsidP="0017356C">
      <w:pPr>
        <w:pStyle w:val="Heading5"/>
      </w:pPr>
      <w:r>
        <w:t xml:space="preserve">5.3 Social Issues </w:t>
      </w:r>
    </w:p>
    <w:p w14:paraId="7579F35E" w14:textId="77777777" w:rsidR="0017356C" w:rsidRPr="00C53C1D" w:rsidRDefault="0017356C" w:rsidP="0017356C"/>
    <w:p w14:paraId="627A5CC0" w14:textId="77777777" w:rsidR="0017356C" w:rsidRDefault="0017356C" w:rsidP="0017356C">
      <w:r>
        <w:lastRenderedPageBreak/>
        <w:t xml:space="preserve">Machine learning algorithms in information retrieval systems are associated with several social and ethical issues to their use, </w:t>
      </w:r>
      <w:proofErr w:type="gramStart"/>
      <w:r>
        <w:t>nature</w:t>
      </w:r>
      <w:proofErr w:type="gramEnd"/>
      <w:r>
        <w:t xml:space="preserve"> and design. LSA like a clearly defined methodology with the developers would lead to social concerns. </w:t>
      </w:r>
    </w:p>
    <w:p w14:paraId="0B45187B" w14:textId="77777777" w:rsidR="0017356C" w:rsidRDefault="0017356C" w:rsidP="0017356C">
      <w:r>
        <w:t xml:space="preserve"> </w:t>
      </w:r>
    </w:p>
    <w:p w14:paraId="74C8DB48" w14:textId="77777777" w:rsidR="0017356C" w:rsidRDefault="0017356C" w:rsidP="0017356C"/>
    <w:p w14:paraId="589146A0" w14:textId="77777777" w:rsidR="0017356C" w:rsidRPr="00235683" w:rsidRDefault="0017356C" w:rsidP="0017356C"/>
    <w:p w14:paraId="584F5080" w14:textId="77777777" w:rsidR="0017356C" w:rsidRDefault="0017356C" w:rsidP="0017356C">
      <w:pPr>
        <w:pStyle w:val="Heading5"/>
      </w:pPr>
      <w:r>
        <w:t>Project Plan</w:t>
      </w:r>
    </w:p>
    <w:p w14:paraId="75D0194F" w14:textId="77777777" w:rsidR="0017356C" w:rsidRPr="00475DC3" w:rsidRDefault="0017356C" w:rsidP="0017356C"/>
    <w:p w14:paraId="4B67F199" w14:textId="77777777" w:rsidR="0017356C" w:rsidRDefault="0017356C" w:rsidP="0017356C">
      <w:r>
        <w:t>Week 1 – 25/05/21 -Start</w:t>
      </w:r>
    </w:p>
    <w:p w14:paraId="6DAC44D5" w14:textId="77777777" w:rsidR="0017356C" w:rsidRDefault="0017356C" w:rsidP="0017356C">
      <w:r>
        <w:t>Week 24 – 3/12/21 – end(Last day of submission)</w:t>
      </w:r>
    </w:p>
    <w:p w14:paraId="04D99FCF" w14:textId="77777777" w:rsidR="0017356C" w:rsidRDefault="0017356C" w:rsidP="0017356C"/>
    <w:tbl>
      <w:tblPr>
        <w:tblStyle w:val="TableGrid"/>
        <w:tblpPr w:leftFromText="180" w:rightFromText="180" w:vertAnchor="page" w:horzAnchor="margin" w:tblpXSpec="center" w:tblpY="3289"/>
        <w:tblW w:w="11551" w:type="dxa"/>
        <w:tblLook w:val="04A0" w:firstRow="1" w:lastRow="0" w:firstColumn="1" w:lastColumn="0" w:noHBand="0" w:noVBand="1"/>
      </w:tblPr>
      <w:tblGrid>
        <w:gridCol w:w="1826"/>
        <w:gridCol w:w="328"/>
        <w:gridCol w:w="328"/>
        <w:gridCol w:w="328"/>
        <w:gridCol w:w="328"/>
        <w:gridCol w:w="328"/>
        <w:gridCol w:w="328"/>
        <w:gridCol w:w="328"/>
        <w:gridCol w:w="328"/>
        <w:gridCol w:w="328"/>
        <w:gridCol w:w="440"/>
        <w:gridCol w:w="613"/>
        <w:gridCol w:w="440"/>
        <w:gridCol w:w="440"/>
        <w:gridCol w:w="440"/>
        <w:gridCol w:w="440"/>
        <w:gridCol w:w="440"/>
        <w:gridCol w:w="440"/>
        <w:gridCol w:w="440"/>
        <w:gridCol w:w="440"/>
        <w:gridCol w:w="440"/>
        <w:gridCol w:w="440"/>
        <w:gridCol w:w="440"/>
        <w:gridCol w:w="440"/>
        <w:gridCol w:w="440"/>
      </w:tblGrid>
      <w:tr w:rsidR="0017356C" w14:paraId="7C222FB9" w14:textId="77777777" w:rsidTr="003F3FDB">
        <w:trPr>
          <w:trHeight w:val="245"/>
        </w:trPr>
        <w:tc>
          <w:tcPr>
            <w:tcW w:w="1826" w:type="dxa"/>
            <w:tcBorders>
              <w:bottom w:val="nil"/>
            </w:tcBorders>
          </w:tcPr>
          <w:p w14:paraId="2BD48890" w14:textId="77777777" w:rsidR="0017356C" w:rsidRDefault="0017356C" w:rsidP="003F3FDB">
            <w:r>
              <w:t>week</w:t>
            </w:r>
          </w:p>
        </w:tc>
        <w:tc>
          <w:tcPr>
            <w:tcW w:w="328" w:type="dxa"/>
          </w:tcPr>
          <w:p w14:paraId="1387D747" w14:textId="77777777" w:rsidR="0017356C" w:rsidRDefault="0017356C" w:rsidP="003F3FDB">
            <w:r>
              <w:t>1</w:t>
            </w:r>
          </w:p>
        </w:tc>
        <w:tc>
          <w:tcPr>
            <w:tcW w:w="328" w:type="dxa"/>
          </w:tcPr>
          <w:p w14:paraId="5D5A85E6" w14:textId="77777777" w:rsidR="0017356C" w:rsidRDefault="0017356C" w:rsidP="003F3FDB">
            <w:r>
              <w:t>2</w:t>
            </w:r>
          </w:p>
        </w:tc>
        <w:tc>
          <w:tcPr>
            <w:tcW w:w="328" w:type="dxa"/>
          </w:tcPr>
          <w:p w14:paraId="74CFB0DA" w14:textId="77777777" w:rsidR="0017356C" w:rsidRDefault="0017356C" w:rsidP="003F3FDB">
            <w:r>
              <w:t>3</w:t>
            </w:r>
          </w:p>
        </w:tc>
        <w:tc>
          <w:tcPr>
            <w:tcW w:w="328" w:type="dxa"/>
          </w:tcPr>
          <w:p w14:paraId="5EC09567" w14:textId="77777777" w:rsidR="0017356C" w:rsidRDefault="0017356C" w:rsidP="003F3FDB">
            <w:r>
              <w:t>4</w:t>
            </w:r>
          </w:p>
        </w:tc>
        <w:tc>
          <w:tcPr>
            <w:tcW w:w="328" w:type="dxa"/>
          </w:tcPr>
          <w:p w14:paraId="1D307426" w14:textId="77777777" w:rsidR="0017356C" w:rsidRDefault="0017356C" w:rsidP="003F3FDB">
            <w:r>
              <w:t>5</w:t>
            </w:r>
          </w:p>
        </w:tc>
        <w:tc>
          <w:tcPr>
            <w:tcW w:w="328" w:type="dxa"/>
          </w:tcPr>
          <w:p w14:paraId="66E4A693" w14:textId="77777777" w:rsidR="0017356C" w:rsidRDefault="0017356C" w:rsidP="003F3FDB">
            <w:r>
              <w:t>6</w:t>
            </w:r>
          </w:p>
        </w:tc>
        <w:tc>
          <w:tcPr>
            <w:tcW w:w="328" w:type="dxa"/>
          </w:tcPr>
          <w:p w14:paraId="6CD74E42" w14:textId="77777777" w:rsidR="0017356C" w:rsidRDefault="0017356C" w:rsidP="003F3FDB">
            <w:r>
              <w:t>7</w:t>
            </w:r>
          </w:p>
        </w:tc>
        <w:tc>
          <w:tcPr>
            <w:tcW w:w="328" w:type="dxa"/>
          </w:tcPr>
          <w:p w14:paraId="1AE239A8" w14:textId="77777777" w:rsidR="0017356C" w:rsidRDefault="0017356C" w:rsidP="003F3FDB">
            <w:r>
              <w:t>8</w:t>
            </w:r>
          </w:p>
        </w:tc>
        <w:tc>
          <w:tcPr>
            <w:tcW w:w="328" w:type="dxa"/>
          </w:tcPr>
          <w:p w14:paraId="73CAA949" w14:textId="77777777" w:rsidR="0017356C" w:rsidRDefault="0017356C" w:rsidP="003F3FDB">
            <w:r>
              <w:t>9</w:t>
            </w:r>
          </w:p>
        </w:tc>
        <w:tc>
          <w:tcPr>
            <w:tcW w:w="440" w:type="dxa"/>
          </w:tcPr>
          <w:p w14:paraId="40CD4BC2" w14:textId="77777777" w:rsidR="0017356C" w:rsidRDefault="0017356C" w:rsidP="003F3FDB">
            <w:r>
              <w:t>10</w:t>
            </w:r>
          </w:p>
        </w:tc>
        <w:tc>
          <w:tcPr>
            <w:tcW w:w="613" w:type="dxa"/>
          </w:tcPr>
          <w:p w14:paraId="1EE01D3B" w14:textId="77777777" w:rsidR="0017356C" w:rsidRDefault="0017356C" w:rsidP="003F3FDB">
            <w:r>
              <w:t>11</w:t>
            </w:r>
          </w:p>
        </w:tc>
        <w:tc>
          <w:tcPr>
            <w:tcW w:w="440" w:type="dxa"/>
          </w:tcPr>
          <w:p w14:paraId="16CE2C6A" w14:textId="77777777" w:rsidR="0017356C" w:rsidRDefault="0017356C" w:rsidP="003F3FDB">
            <w:r>
              <w:t>12</w:t>
            </w:r>
          </w:p>
        </w:tc>
        <w:tc>
          <w:tcPr>
            <w:tcW w:w="440" w:type="dxa"/>
          </w:tcPr>
          <w:p w14:paraId="7E8A9906" w14:textId="77777777" w:rsidR="0017356C" w:rsidRDefault="0017356C" w:rsidP="003F3FDB">
            <w:r>
              <w:t>13</w:t>
            </w:r>
          </w:p>
        </w:tc>
        <w:tc>
          <w:tcPr>
            <w:tcW w:w="440" w:type="dxa"/>
          </w:tcPr>
          <w:p w14:paraId="261D7610" w14:textId="77777777" w:rsidR="0017356C" w:rsidRDefault="0017356C" w:rsidP="003F3FDB">
            <w:r>
              <w:t>14</w:t>
            </w:r>
          </w:p>
        </w:tc>
        <w:tc>
          <w:tcPr>
            <w:tcW w:w="440" w:type="dxa"/>
          </w:tcPr>
          <w:p w14:paraId="53471974" w14:textId="77777777" w:rsidR="0017356C" w:rsidRDefault="0017356C" w:rsidP="003F3FDB">
            <w:r>
              <w:t>15</w:t>
            </w:r>
          </w:p>
        </w:tc>
        <w:tc>
          <w:tcPr>
            <w:tcW w:w="440" w:type="dxa"/>
          </w:tcPr>
          <w:p w14:paraId="69A86894" w14:textId="77777777" w:rsidR="0017356C" w:rsidRDefault="0017356C" w:rsidP="003F3FDB">
            <w:r>
              <w:t>16</w:t>
            </w:r>
          </w:p>
        </w:tc>
        <w:tc>
          <w:tcPr>
            <w:tcW w:w="440" w:type="dxa"/>
          </w:tcPr>
          <w:p w14:paraId="7CC0F61D" w14:textId="77777777" w:rsidR="0017356C" w:rsidRDefault="0017356C" w:rsidP="003F3FDB">
            <w:r>
              <w:t>17</w:t>
            </w:r>
          </w:p>
        </w:tc>
        <w:tc>
          <w:tcPr>
            <w:tcW w:w="440" w:type="dxa"/>
          </w:tcPr>
          <w:p w14:paraId="11AEBC83" w14:textId="77777777" w:rsidR="0017356C" w:rsidRDefault="0017356C" w:rsidP="003F3FDB">
            <w:r>
              <w:t>18</w:t>
            </w:r>
          </w:p>
        </w:tc>
        <w:tc>
          <w:tcPr>
            <w:tcW w:w="440" w:type="dxa"/>
          </w:tcPr>
          <w:p w14:paraId="7782985F" w14:textId="77777777" w:rsidR="0017356C" w:rsidRDefault="0017356C" w:rsidP="003F3FDB">
            <w:r>
              <w:t>19</w:t>
            </w:r>
          </w:p>
        </w:tc>
        <w:tc>
          <w:tcPr>
            <w:tcW w:w="440" w:type="dxa"/>
          </w:tcPr>
          <w:p w14:paraId="681C69D9" w14:textId="77777777" w:rsidR="0017356C" w:rsidRDefault="0017356C" w:rsidP="003F3FDB">
            <w:r>
              <w:t>20</w:t>
            </w:r>
          </w:p>
        </w:tc>
        <w:tc>
          <w:tcPr>
            <w:tcW w:w="440" w:type="dxa"/>
          </w:tcPr>
          <w:p w14:paraId="2515950E" w14:textId="77777777" w:rsidR="0017356C" w:rsidRDefault="0017356C" w:rsidP="003F3FDB">
            <w:r>
              <w:t>21</w:t>
            </w:r>
          </w:p>
        </w:tc>
        <w:tc>
          <w:tcPr>
            <w:tcW w:w="440" w:type="dxa"/>
          </w:tcPr>
          <w:p w14:paraId="48041127" w14:textId="77777777" w:rsidR="0017356C" w:rsidRDefault="0017356C" w:rsidP="003F3FDB">
            <w:r>
              <w:t>22</w:t>
            </w:r>
          </w:p>
        </w:tc>
        <w:tc>
          <w:tcPr>
            <w:tcW w:w="440" w:type="dxa"/>
          </w:tcPr>
          <w:p w14:paraId="5F12E18E" w14:textId="77777777" w:rsidR="0017356C" w:rsidRDefault="0017356C" w:rsidP="003F3FDB">
            <w:r>
              <w:t>23</w:t>
            </w:r>
          </w:p>
        </w:tc>
        <w:tc>
          <w:tcPr>
            <w:tcW w:w="440" w:type="dxa"/>
          </w:tcPr>
          <w:p w14:paraId="7263DD00" w14:textId="77777777" w:rsidR="0017356C" w:rsidRDefault="0017356C" w:rsidP="003F3FDB">
            <w:r>
              <w:t>24</w:t>
            </w:r>
          </w:p>
        </w:tc>
      </w:tr>
      <w:tr w:rsidR="0017356C" w14:paraId="475E0400" w14:textId="77777777" w:rsidTr="003F3FDB">
        <w:trPr>
          <w:trHeight w:val="230"/>
        </w:trPr>
        <w:tc>
          <w:tcPr>
            <w:tcW w:w="1826" w:type="dxa"/>
            <w:tcBorders>
              <w:top w:val="nil"/>
            </w:tcBorders>
          </w:tcPr>
          <w:p w14:paraId="468DCD9C" w14:textId="77777777" w:rsidR="0017356C" w:rsidRDefault="0017356C" w:rsidP="003F3FDB">
            <w:r>
              <w:t>Activity</w:t>
            </w:r>
          </w:p>
        </w:tc>
        <w:tc>
          <w:tcPr>
            <w:tcW w:w="328" w:type="dxa"/>
          </w:tcPr>
          <w:p w14:paraId="4915A7D2" w14:textId="77777777" w:rsidR="0017356C" w:rsidRDefault="0017356C" w:rsidP="003F3FDB"/>
        </w:tc>
        <w:tc>
          <w:tcPr>
            <w:tcW w:w="328" w:type="dxa"/>
          </w:tcPr>
          <w:p w14:paraId="5ED40E6F" w14:textId="77777777" w:rsidR="0017356C" w:rsidRDefault="0017356C" w:rsidP="003F3FDB"/>
        </w:tc>
        <w:tc>
          <w:tcPr>
            <w:tcW w:w="328" w:type="dxa"/>
          </w:tcPr>
          <w:p w14:paraId="083AAECA" w14:textId="77777777" w:rsidR="0017356C" w:rsidRDefault="0017356C" w:rsidP="003F3FDB"/>
        </w:tc>
        <w:tc>
          <w:tcPr>
            <w:tcW w:w="328" w:type="dxa"/>
          </w:tcPr>
          <w:p w14:paraId="4E503587" w14:textId="77777777" w:rsidR="0017356C" w:rsidRDefault="0017356C" w:rsidP="003F3FDB"/>
        </w:tc>
        <w:tc>
          <w:tcPr>
            <w:tcW w:w="328" w:type="dxa"/>
          </w:tcPr>
          <w:p w14:paraId="76225415" w14:textId="77777777" w:rsidR="0017356C" w:rsidRDefault="0017356C" w:rsidP="003F3FDB"/>
        </w:tc>
        <w:tc>
          <w:tcPr>
            <w:tcW w:w="328" w:type="dxa"/>
          </w:tcPr>
          <w:p w14:paraId="1E0093E1" w14:textId="77777777" w:rsidR="0017356C" w:rsidRDefault="0017356C" w:rsidP="003F3FDB"/>
        </w:tc>
        <w:tc>
          <w:tcPr>
            <w:tcW w:w="328" w:type="dxa"/>
          </w:tcPr>
          <w:p w14:paraId="1735E819" w14:textId="77777777" w:rsidR="0017356C" w:rsidRDefault="0017356C" w:rsidP="003F3FDB"/>
        </w:tc>
        <w:tc>
          <w:tcPr>
            <w:tcW w:w="328" w:type="dxa"/>
          </w:tcPr>
          <w:p w14:paraId="0A15B3E5" w14:textId="77777777" w:rsidR="0017356C" w:rsidRDefault="0017356C" w:rsidP="003F3FDB"/>
        </w:tc>
        <w:tc>
          <w:tcPr>
            <w:tcW w:w="328" w:type="dxa"/>
          </w:tcPr>
          <w:p w14:paraId="7DA2FD21" w14:textId="77777777" w:rsidR="0017356C" w:rsidRDefault="0017356C" w:rsidP="003F3FDB"/>
        </w:tc>
        <w:tc>
          <w:tcPr>
            <w:tcW w:w="440" w:type="dxa"/>
          </w:tcPr>
          <w:p w14:paraId="70D5C9E1" w14:textId="77777777" w:rsidR="0017356C" w:rsidRDefault="0017356C" w:rsidP="003F3FDB"/>
        </w:tc>
        <w:tc>
          <w:tcPr>
            <w:tcW w:w="613" w:type="dxa"/>
          </w:tcPr>
          <w:p w14:paraId="54AEB659" w14:textId="77777777" w:rsidR="0017356C" w:rsidRDefault="0017356C" w:rsidP="003F3FDB"/>
        </w:tc>
        <w:tc>
          <w:tcPr>
            <w:tcW w:w="440" w:type="dxa"/>
          </w:tcPr>
          <w:p w14:paraId="4D9646AD" w14:textId="77777777" w:rsidR="0017356C" w:rsidRDefault="0017356C" w:rsidP="003F3FDB"/>
        </w:tc>
        <w:tc>
          <w:tcPr>
            <w:tcW w:w="440" w:type="dxa"/>
          </w:tcPr>
          <w:p w14:paraId="19224C97" w14:textId="77777777" w:rsidR="0017356C" w:rsidRDefault="0017356C" w:rsidP="003F3FDB"/>
        </w:tc>
        <w:tc>
          <w:tcPr>
            <w:tcW w:w="440" w:type="dxa"/>
          </w:tcPr>
          <w:p w14:paraId="53E10C5A" w14:textId="77777777" w:rsidR="0017356C" w:rsidRDefault="0017356C" w:rsidP="003F3FDB"/>
        </w:tc>
        <w:tc>
          <w:tcPr>
            <w:tcW w:w="440" w:type="dxa"/>
          </w:tcPr>
          <w:p w14:paraId="7BA3CE2E" w14:textId="77777777" w:rsidR="0017356C" w:rsidRDefault="0017356C" w:rsidP="003F3FDB"/>
        </w:tc>
        <w:tc>
          <w:tcPr>
            <w:tcW w:w="440" w:type="dxa"/>
          </w:tcPr>
          <w:p w14:paraId="5629B3B8" w14:textId="77777777" w:rsidR="0017356C" w:rsidRDefault="0017356C" w:rsidP="003F3FDB"/>
        </w:tc>
        <w:tc>
          <w:tcPr>
            <w:tcW w:w="440" w:type="dxa"/>
          </w:tcPr>
          <w:p w14:paraId="18E0812C" w14:textId="77777777" w:rsidR="0017356C" w:rsidRDefault="0017356C" w:rsidP="003F3FDB"/>
        </w:tc>
        <w:tc>
          <w:tcPr>
            <w:tcW w:w="440" w:type="dxa"/>
          </w:tcPr>
          <w:p w14:paraId="77C83AF7" w14:textId="77777777" w:rsidR="0017356C" w:rsidRDefault="0017356C" w:rsidP="003F3FDB"/>
        </w:tc>
        <w:tc>
          <w:tcPr>
            <w:tcW w:w="440" w:type="dxa"/>
          </w:tcPr>
          <w:p w14:paraId="578B0898" w14:textId="77777777" w:rsidR="0017356C" w:rsidRDefault="0017356C" w:rsidP="003F3FDB"/>
        </w:tc>
        <w:tc>
          <w:tcPr>
            <w:tcW w:w="440" w:type="dxa"/>
          </w:tcPr>
          <w:p w14:paraId="0BD59A98" w14:textId="77777777" w:rsidR="0017356C" w:rsidRDefault="0017356C" w:rsidP="003F3FDB"/>
        </w:tc>
        <w:tc>
          <w:tcPr>
            <w:tcW w:w="440" w:type="dxa"/>
          </w:tcPr>
          <w:p w14:paraId="1C9877DC" w14:textId="77777777" w:rsidR="0017356C" w:rsidRDefault="0017356C" w:rsidP="003F3FDB"/>
        </w:tc>
        <w:tc>
          <w:tcPr>
            <w:tcW w:w="440" w:type="dxa"/>
          </w:tcPr>
          <w:p w14:paraId="203B0712" w14:textId="77777777" w:rsidR="0017356C" w:rsidRDefault="0017356C" w:rsidP="003F3FDB"/>
        </w:tc>
        <w:tc>
          <w:tcPr>
            <w:tcW w:w="440" w:type="dxa"/>
          </w:tcPr>
          <w:p w14:paraId="138AF058" w14:textId="77777777" w:rsidR="0017356C" w:rsidRDefault="0017356C" w:rsidP="003F3FDB"/>
        </w:tc>
        <w:tc>
          <w:tcPr>
            <w:tcW w:w="440" w:type="dxa"/>
          </w:tcPr>
          <w:p w14:paraId="5433194A" w14:textId="77777777" w:rsidR="0017356C" w:rsidRDefault="0017356C" w:rsidP="003F3FDB"/>
        </w:tc>
      </w:tr>
      <w:tr w:rsidR="0017356C" w14:paraId="3B6A22F6" w14:textId="77777777" w:rsidTr="003F3FDB">
        <w:trPr>
          <w:trHeight w:val="281"/>
        </w:trPr>
        <w:tc>
          <w:tcPr>
            <w:tcW w:w="1826" w:type="dxa"/>
          </w:tcPr>
          <w:p w14:paraId="7CCC3EDA" w14:textId="77777777" w:rsidR="0017356C" w:rsidRDefault="0017356C" w:rsidP="003F3FDB">
            <w:r>
              <w:t>Proposal finished</w:t>
            </w:r>
          </w:p>
        </w:tc>
        <w:tc>
          <w:tcPr>
            <w:tcW w:w="328" w:type="dxa"/>
            <w:shd w:val="clear" w:color="auto" w:fill="000000" w:themeFill="text1"/>
          </w:tcPr>
          <w:p w14:paraId="42941CA5" w14:textId="77777777" w:rsidR="0017356C" w:rsidRDefault="0017356C" w:rsidP="003F3FDB"/>
        </w:tc>
        <w:tc>
          <w:tcPr>
            <w:tcW w:w="328" w:type="dxa"/>
            <w:tcBorders>
              <w:bottom w:val="single" w:sz="4" w:space="0" w:color="auto"/>
            </w:tcBorders>
          </w:tcPr>
          <w:p w14:paraId="471BABB3" w14:textId="77777777" w:rsidR="0017356C" w:rsidRDefault="0017356C" w:rsidP="003F3FDB"/>
        </w:tc>
        <w:tc>
          <w:tcPr>
            <w:tcW w:w="328" w:type="dxa"/>
            <w:tcBorders>
              <w:bottom w:val="single" w:sz="4" w:space="0" w:color="auto"/>
            </w:tcBorders>
          </w:tcPr>
          <w:p w14:paraId="0B96CFFE" w14:textId="77777777" w:rsidR="0017356C" w:rsidRDefault="0017356C" w:rsidP="003F3FDB"/>
        </w:tc>
        <w:tc>
          <w:tcPr>
            <w:tcW w:w="328" w:type="dxa"/>
            <w:tcBorders>
              <w:bottom w:val="single" w:sz="4" w:space="0" w:color="auto"/>
            </w:tcBorders>
          </w:tcPr>
          <w:p w14:paraId="33B5EE35" w14:textId="77777777" w:rsidR="0017356C" w:rsidRDefault="0017356C" w:rsidP="003F3FDB"/>
        </w:tc>
        <w:tc>
          <w:tcPr>
            <w:tcW w:w="328" w:type="dxa"/>
          </w:tcPr>
          <w:p w14:paraId="6580442A" w14:textId="77777777" w:rsidR="0017356C" w:rsidRDefault="0017356C" w:rsidP="003F3FDB"/>
        </w:tc>
        <w:tc>
          <w:tcPr>
            <w:tcW w:w="328" w:type="dxa"/>
          </w:tcPr>
          <w:p w14:paraId="04C3E218" w14:textId="77777777" w:rsidR="0017356C" w:rsidRDefault="0017356C" w:rsidP="003F3FDB"/>
        </w:tc>
        <w:tc>
          <w:tcPr>
            <w:tcW w:w="328" w:type="dxa"/>
          </w:tcPr>
          <w:p w14:paraId="69C5563C" w14:textId="77777777" w:rsidR="0017356C" w:rsidRDefault="0017356C" w:rsidP="003F3FDB"/>
        </w:tc>
        <w:tc>
          <w:tcPr>
            <w:tcW w:w="328" w:type="dxa"/>
          </w:tcPr>
          <w:p w14:paraId="528A1962" w14:textId="77777777" w:rsidR="0017356C" w:rsidRDefault="0017356C" w:rsidP="003F3FDB"/>
        </w:tc>
        <w:tc>
          <w:tcPr>
            <w:tcW w:w="328" w:type="dxa"/>
            <w:tcBorders>
              <w:bottom w:val="single" w:sz="4" w:space="0" w:color="auto"/>
            </w:tcBorders>
          </w:tcPr>
          <w:p w14:paraId="16FC996C" w14:textId="77777777" w:rsidR="0017356C" w:rsidRDefault="0017356C" w:rsidP="003F3FDB"/>
        </w:tc>
        <w:tc>
          <w:tcPr>
            <w:tcW w:w="440" w:type="dxa"/>
            <w:tcBorders>
              <w:bottom w:val="single" w:sz="4" w:space="0" w:color="auto"/>
            </w:tcBorders>
          </w:tcPr>
          <w:p w14:paraId="73968F62" w14:textId="77777777" w:rsidR="0017356C" w:rsidRDefault="0017356C" w:rsidP="003F3FDB"/>
        </w:tc>
        <w:tc>
          <w:tcPr>
            <w:tcW w:w="613" w:type="dxa"/>
            <w:tcBorders>
              <w:bottom w:val="single" w:sz="4" w:space="0" w:color="auto"/>
            </w:tcBorders>
          </w:tcPr>
          <w:p w14:paraId="7207A9EB" w14:textId="77777777" w:rsidR="0017356C" w:rsidRDefault="0017356C" w:rsidP="003F3FDB"/>
        </w:tc>
        <w:tc>
          <w:tcPr>
            <w:tcW w:w="440" w:type="dxa"/>
          </w:tcPr>
          <w:p w14:paraId="2B0E9E60" w14:textId="77777777" w:rsidR="0017356C" w:rsidRDefault="0017356C" w:rsidP="003F3FDB"/>
        </w:tc>
        <w:tc>
          <w:tcPr>
            <w:tcW w:w="440" w:type="dxa"/>
          </w:tcPr>
          <w:p w14:paraId="6ADE820B" w14:textId="77777777" w:rsidR="0017356C" w:rsidRDefault="0017356C" w:rsidP="003F3FDB"/>
        </w:tc>
        <w:tc>
          <w:tcPr>
            <w:tcW w:w="440" w:type="dxa"/>
          </w:tcPr>
          <w:p w14:paraId="752FD089" w14:textId="77777777" w:rsidR="0017356C" w:rsidRDefault="0017356C" w:rsidP="003F3FDB"/>
        </w:tc>
        <w:tc>
          <w:tcPr>
            <w:tcW w:w="440" w:type="dxa"/>
            <w:tcBorders>
              <w:bottom w:val="nil"/>
            </w:tcBorders>
          </w:tcPr>
          <w:p w14:paraId="46601161" w14:textId="77777777" w:rsidR="0017356C" w:rsidRDefault="0017356C" w:rsidP="003F3FDB"/>
        </w:tc>
        <w:tc>
          <w:tcPr>
            <w:tcW w:w="440" w:type="dxa"/>
            <w:tcBorders>
              <w:bottom w:val="nil"/>
            </w:tcBorders>
          </w:tcPr>
          <w:p w14:paraId="6E878895" w14:textId="77777777" w:rsidR="0017356C" w:rsidRDefault="0017356C" w:rsidP="003F3FDB"/>
        </w:tc>
        <w:tc>
          <w:tcPr>
            <w:tcW w:w="440" w:type="dxa"/>
            <w:tcBorders>
              <w:bottom w:val="single" w:sz="4" w:space="0" w:color="auto"/>
            </w:tcBorders>
          </w:tcPr>
          <w:p w14:paraId="608FADDE" w14:textId="77777777" w:rsidR="0017356C" w:rsidRDefault="0017356C" w:rsidP="003F3FDB"/>
        </w:tc>
        <w:tc>
          <w:tcPr>
            <w:tcW w:w="440" w:type="dxa"/>
          </w:tcPr>
          <w:p w14:paraId="030E13AA" w14:textId="77777777" w:rsidR="0017356C" w:rsidRDefault="0017356C" w:rsidP="003F3FDB"/>
        </w:tc>
        <w:tc>
          <w:tcPr>
            <w:tcW w:w="440" w:type="dxa"/>
          </w:tcPr>
          <w:p w14:paraId="4E151774" w14:textId="77777777" w:rsidR="0017356C" w:rsidRDefault="0017356C" w:rsidP="003F3FDB"/>
        </w:tc>
        <w:tc>
          <w:tcPr>
            <w:tcW w:w="440" w:type="dxa"/>
          </w:tcPr>
          <w:p w14:paraId="1A31ADEA" w14:textId="77777777" w:rsidR="0017356C" w:rsidRDefault="0017356C" w:rsidP="003F3FDB"/>
        </w:tc>
        <w:tc>
          <w:tcPr>
            <w:tcW w:w="440" w:type="dxa"/>
          </w:tcPr>
          <w:p w14:paraId="7EE99C48" w14:textId="77777777" w:rsidR="0017356C" w:rsidRDefault="0017356C" w:rsidP="003F3FDB"/>
        </w:tc>
        <w:tc>
          <w:tcPr>
            <w:tcW w:w="440" w:type="dxa"/>
          </w:tcPr>
          <w:p w14:paraId="631D71C9" w14:textId="77777777" w:rsidR="0017356C" w:rsidRDefault="0017356C" w:rsidP="003F3FDB"/>
        </w:tc>
        <w:tc>
          <w:tcPr>
            <w:tcW w:w="440" w:type="dxa"/>
          </w:tcPr>
          <w:p w14:paraId="7BA32121" w14:textId="77777777" w:rsidR="0017356C" w:rsidRDefault="0017356C" w:rsidP="003F3FDB"/>
        </w:tc>
        <w:tc>
          <w:tcPr>
            <w:tcW w:w="440" w:type="dxa"/>
          </w:tcPr>
          <w:p w14:paraId="3C3AEB85" w14:textId="77777777" w:rsidR="0017356C" w:rsidRDefault="0017356C" w:rsidP="003F3FDB"/>
        </w:tc>
      </w:tr>
      <w:tr w:rsidR="0017356C" w14:paraId="49F230A4" w14:textId="77777777" w:rsidTr="003F3FDB">
        <w:trPr>
          <w:trHeight w:val="413"/>
        </w:trPr>
        <w:tc>
          <w:tcPr>
            <w:tcW w:w="1826" w:type="dxa"/>
          </w:tcPr>
          <w:p w14:paraId="71CC0271" w14:textId="77777777" w:rsidR="0017356C" w:rsidRDefault="0017356C" w:rsidP="003F3FDB">
            <w:r>
              <w:t>Literature review</w:t>
            </w:r>
          </w:p>
        </w:tc>
        <w:tc>
          <w:tcPr>
            <w:tcW w:w="328" w:type="dxa"/>
          </w:tcPr>
          <w:p w14:paraId="3A86A967" w14:textId="77777777" w:rsidR="0017356C" w:rsidRDefault="0017356C" w:rsidP="003F3FDB"/>
        </w:tc>
        <w:tc>
          <w:tcPr>
            <w:tcW w:w="328" w:type="dxa"/>
            <w:tcBorders>
              <w:right w:val="nil"/>
            </w:tcBorders>
            <w:shd w:val="clear" w:color="auto" w:fill="000000" w:themeFill="text1"/>
          </w:tcPr>
          <w:p w14:paraId="5B1DB41A" w14:textId="77777777" w:rsidR="0017356C" w:rsidRDefault="0017356C" w:rsidP="003F3FDB"/>
        </w:tc>
        <w:tc>
          <w:tcPr>
            <w:tcW w:w="328" w:type="dxa"/>
            <w:tcBorders>
              <w:left w:val="nil"/>
              <w:right w:val="nil"/>
            </w:tcBorders>
            <w:shd w:val="clear" w:color="auto" w:fill="000000" w:themeFill="text1"/>
          </w:tcPr>
          <w:p w14:paraId="1D932190" w14:textId="77777777" w:rsidR="0017356C" w:rsidRDefault="0017356C" w:rsidP="003F3FDB"/>
        </w:tc>
        <w:tc>
          <w:tcPr>
            <w:tcW w:w="328" w:type="dxa"/>
            <w:tcBorders>
              <w:left w:val="nil"/>
            </w:tcBorders>
            <w:shd w:val="clear" w:color="auto" w:fill="000000" w:themeFill="text1"/>
          </w:tcPr>
          <w:p w14:paraId="307B5C2B" w14:textId="77777777" w:rsidR="0017356C" w:rsidRDefault="0017356C" w:rsidP="003F3FDB"/>
        </w:tc>
        <w:tc>
          <w:tcPr>
            <w:tcW w:w="328" w:type="dxa"/>
            <w:tcBorders>
              <w:bottom w:val="single" w:sz="4" w:space="0" w:color="auto"/>
            </w:tcBorders>
          </w:tcPr>
          <w:p w14:paraId="078BA2B5" w14:textId="77777777" w:rsidR="0017356C" w:rsidRDefault="0017356C" w:rsidP="003F3FDB"/>
        </w:tc>
        <w:tc>
          <w:tcPr>
            <w:tcW w:w="328" w:type="dxa"/>
            <w:tcBorders>
              <w:bottom w:val="single" w:sz="4" w:space="0" w:color="auto"/>
            </w:tcBorders>
          </w:tcPr>
          <w:p w14:paraId="12EDBF5E" w14:textId="77777777" w:rsidR="0017356C" w:rsidRDefault="0017356C" w:rsidP="003F3FDB"/>
        </w:tc>
        <w:tc>
          <w:tcPr>
            <w:tcW w:w="328" w:type="dxa"/>
            <w:tcBorders>
              <w:bottom w:val="single" w:sz="4" w:space="0" w:color="auto"/>
            </w:tcBorders>
          </w:tcPr>
          <w:p w14:paraId="45D322CF" w14:textId="77777777" w:rsidR="0017356C" w:rsidRDefault="0017356C" w:rsidP="003F3FDB"/>
        </w:tc>
        <w:tc>
          <w:tcPr>
            <w:tcW w:w="328" w:type="dxa"/>
            <w:tcBorders>
              <w:bottom w:val="single" w:sz="4" w:space="0" w:color="auto"/>
            </w:tcBorders>
          </w:tcPr>
          <w:p w14:paraId="4FEB38BD" w14:textId="77777777" w:rsidR="0017356C" w:rsidRDefault="0017356C" w:rsidP="003F3FDB"/>
        </w:tc>
        <w:tc>
          <w:tcPr>
            <w:tcW w:w="328" w:type="dxa"/>
            <w:tcBorders>
              <w:bottom w:val="single" w:sz="4" w:space="0" w:color="auto"/>
              <w:right w:val="nil"/>
            </w:tcBorders>
            <w:shd w:val="clear" w:color="auto" w:fill="4472C4" w:themeFill="accent1"/>
          </w:tcPr>
          <w:p w14:paraId="0DEC86D3" w14:textId="77777777" w:rsidR="0017356C" w:rsidRPr="00826851" w:rsidRDefault="0017356C" w:rsidP="003F3FDB">
            <w:pPr>
              <w:rPr>
                <w:color w:val="4472C4" w:themeColor="accent1"/>
              </w:rPr>
            </w:pPr>
          </w:p>
        </w:tc>
        <w:tc>
          <w:tcPr>
            <w:tcW w:w="440" w:type="dxa"/>
            <w:tcBorders>
              <w:left w:val="nil"/>
              <w:bottom w:val="single" w:sz="4" w:space="0" w:color="auto"/>
              <w:right w:val="nil"/>
            </w:tcBorders>
            <w:shd w:val="clear" w:color="auto" w:fill="4472C4" w:themeFill="accent1"/>
          </w:tcPr>
          <w:p w14:paraId="45FD102A" w14:textId="77777777" w:rsidR="0017356C" w:rsidRPr="00826851" w:rsidRDefault="0017356C" w:rsidP="003F3FDB">
            <w:pPr>
              <w:rPr>
                <w:color w:val="4472C4" w:themeColor="accent1"/>
              </w:rPr>
            </w:pPr>
          </w:p>
        </w:tc>
        <w:tc>
          <w:tcPr>
            <w:tcW w:w="613" w:type="dxa"/>
            <w:tcBorders>
              <w:left w:val="nil"/>
              <w:bottom w:val="single" w:sz="4" w:space="0" w:color="auto"/>
            </w:tcBorders>
            <w:shd w:val="clear" w:color="auto" w:fill="4472C4" w:themeFill="accent1"/>
          </w:tcPr>
          <w:p w14:paraId="1861E7FD" w14:textId="77777777" w:rsidR="0017356C" w:rsidRPr="00826851" w:rsidRDefault="0017356C" w:rsidP="003F3FDB">
            <w:pPr>
              <w:rPr>
                <w:color w:val="4472C4" w:themeColor="accent1"/>
              </w:rPr>
            </w:pPr>
          </w:p>
        </w:tc>
        <w:tc>
          <w:tcPr>
            <w:tcW w:w="440" w:type="dxa"/>
            <w:tcBorders>
              <w:bottom w:val="single" w:sz="4" w:space="0" w:color="auto"/>
            </w:tcBorders>
          </w:tcPr>
          <w:p w14:paraId="7F0D8862" w14:textId="77777777" w:rsidR="0017356C" w:rsidRDefault="0017356C" w:rsidP="003F3FDB"/>
        </w:tc>
        <w:tc>
          <w:tcPr>
            <w:tcW w:w="440" w:type="dxa"/>
            <w:tcBorders>
              <w:bottom w:val="single" w:sz="4" w:space="0" w:color="auto"/>
            </w:tcBorders>
          </w:tcPr>
          <w:p w14:paraId="45360FA3" w14:textId="77777777" w:rsidR="0017356C" w:rsidRDefault="0017356C" w:rsidP="003F3FDB"/>
        </w:tc>
        <w:tc>
          <w:tcPr>
            <w:tcW w:w="440" w:type="dxa"/>
            <w:tcBorders>
              <w:bottom w:val="single" w:sz="4" w:space="0" w:color="auto"/>
              <w:right w:val="nil"/>
            </w:tcBorders>
          </w:tcPr>
          <w:p w14:paraId="4602B9C1" w14:textId="77777777" w:rsidR="0017356C" w:rsidRDefault="0017356C" w:rsidP="003F3FDB"/>
        </w:tc>
        <w:tc>
          <w:tcPr>
            <w:tcW w:w="440" w:type="dxa"/>
            <w:tcBorders>
              <w:top w:val="nil"/>
              <w:left w:val="nil"/>
              <w:bottom w:val="nil"/>
              <w:right w:val="nil"/>
            </w:tcBorders>
            <w:shd w:val="clear" w:color="auto" w:fill="4472C4" w:themeFill="accent1"/>
          </w:tcPr>
          <w:p w14:paraId="719CFD46" w14:textId="77777777" w:rsidR="0017356C" w:rsidRDefault="0017356C" w:rsidP="003F3FDB"/>
        </w:tc>
        <w:tc>
          <w:tcPr>
            <w:tcW w:w="440" w:type="dxa"/>
            <w:tcBorders>
              <w:top w:val="nil"/>
              <w:left w:val="nil"/>
              <w:bottom w:val="nil"/>
              <w:right w:val="nil"/>
            </w:tcBorders>
            <w:shd w:val="clear" w:color="auto" w:fill="4472C4" w:themeFill="accent1"/>
          </w:tcPr>
          <w:p w14:paraId="2EAD504E" w14:textId="77777777" w:rsidR="0017356C" w:rsidRDefault="0017356C" w:rsidP="003F3FDB"/>
        </w:tc>
        <w:tc>
          <w:tcPr>
            <w:tcW w:w="440" w:type="dxa"/>
            <w:tcBorders>
              <w:left w:val="nil"/>
            </w:tcBorders>
            <w:shd w:val="clear" w:color="auto" w:fill="4472C4" w:themeFill="accent1"/>
          </w:tcPr>
          <w:p w14:paraId="49EE8D23" w14:textId="77777777" w:rsidR="0017356C" w:rsidRDefault="0017356C" w:rsidP="003F3FDB"/>
        </w:tc>
        <w:tc>
          <w:tcPr>
            <w:tcW w:w="440" w:type="dxa"/>
          </w:tcPr>
          <w:p w14:paraId="5FA95885" w14:textId="77777777" w:rsidR="0017356C" w:rsidRDefault="0017356C" w:rsidP="003F3FDB"/>
        </w:tc>
        <w:tc>
          <w:tcPr>
            <w:tcW w:w="440" w:type="dxa"/>
          </w:tcPr>
          <w:p w14:paraId="7EB5DA3A" w14:textId="77777777" w:rsidR="0017356C" w:rsidRDefault="0017356C" w:rsidP="003F3FDB"/>
        </w:tc>
        <w:tc>
          <w:tcPr>
            <w:tcW w:w="440" w:type="dxa"/>
          </w:tcPr>
          <w:p w14:paraId="2181E333" w14:textId="77777777" w:rsidR="0017356C" w:rsidRDefault="0017356C" w:rsidP="003F3FDB"/>
        </w:tc>
        <w:tc>
          <w:tcPr>
            <w:tcW w:w="440" w:type="dxa"/>
          </w:tcPr>
          <w:p w14:paraId="0EF5E662" w14:textId="77777777" w:rsidR="0017356C" w:rsidRDefault="0017356C" w:rsidP="003F3FDB"/>
        </w:tc>
        <w:tc>
          <w:tcPr>
            <w:tcW w:w="440" w:type="dxa"/>
          </w:tcPr>
          <w:p w14:paraId="0A9402B0" w14:textId="77777777" w:rsidR="0017356C" w:rsidRDefault="0017356C" w:rsidP="003F3FDB"/>
        </w:tc>
        <w:tc>
          <w:tcPr>
            <w:tcW w:w="440" w:type="dxa"/>
          </w:tcPr>
          <w:p w14:paraId="6B37DF8B" w14:textId="77777777" w:rsidR="0017356C" w:rsidRDefault="0017356C" w:rsidP="003F3FDB"/>
        </w:tc>
        <w:tc>
          <w:tcPr>
            <w:tcW w:w="440" w:type="dxa"/>
          </w:tcPr>
          <w:p w14:paraId="5987CDE2" w14:textId="77777777" w:rsidR="0017356C" w:rsidRDefault="0017356C" w:rsidP="003F3FDB"/>
        </w:tc>
      </w:tr>
      <w:tr w:rsidR="0017356C" w14:paraId="179DC535" w14:textId="77777777" w:rsidTr="003F3FDB">
        <w:trPr>
          <w:trHeight w:val="245"/>
        </w:trPr>
        <w:tc>
          <w:tcPr>
            <w:tcW w:w="1826" w:type="dxa"/>
          </w:tcPr>
          <w:p w14:paraId="6B40DFBD" w14:textId="77777777" w:rsidR="0017356C" w:rsidRDefault="0017356C" w:rsidP="003F3FDB">
            <w:r>
              <w:t>Data collection</w:t>
            </w:r>
          </w:p>
        </w:tc>
        <w:tc>
          <w:tcPr>
            <w:tcW w:w="328" w:type="dxa"/>
            <w:tcBorders>
              <w:bottom w:val="single" w:sz="4" w:space="0" w:color="auto"/>
            </w:tcBorders>
          </w:tcPr>
          <w:p w14:paraId="32D43F89" w14:textId="77777777" w:rsidR="0017356C" w:rsidRDefault="0017356C" w:rsidP="003F3FDB"/>
        </w:tc>
        <w:tc>
          <w:tcPr>
            <w:tcW w:w="328" w:type="dxa"/>
            <w:tcBorders>
              <w:bottom w:val="single" w:sz="4" w:space="0" w:color="auto"/>
            </w:tcBorders>
          </w:tcPr>
          <w:p w14:paraId="13963793" w14:textId="77777777" w:rsidR="0017356C" w:rsidRDefault="0017356C" w:rsidP="003F3FDB"/>
        </w:tc>
        <w:tc>
          <w:tcPr>
            <w:tcW w:w="328" w:type="dxa"/>
            <w:tcBorders>
              <w:bottom w:val="single" w:sz="4" w:space="0" w:color="auto"/>
            </w:tcBorders>
          </w:tcPr>
          <w:p w14:paraId="04DEBCDA" w14:textId="77777777" w:rsidR="0017356C" w:rsidRDefault="0017356C" w:rsidP="003F3FDB"/>
        </w:tc>
        <w:tc>
          <w:tcPr>
            <w:tcW w:w="328" w:type="dxa"/>
            <w:tcBorders>
              <w:bottom w:val="single" w:sz="4" w:space="0" w:color="auto"/>
            </w:tcBorders>
          </w:tcPr>
          <w:p w14:paraId="6FFF9E61" w14:textId="77777777" w:rsidR="0017356C" w:rsidRDefault="0017356C" w:rsidP="003F3FDB"/>
        </w:tc>
        <w:tc>
          <w:tcPr>
            <w:tcW w:w="328" w:type="dxa"/>
            <w:tcBorders>
              <w:right w:val="nil"/>
            </w:tcBorders>
            <w:shd w:val="clear" w:color="auto" w:fill="000000" w:themeFill="text1"/>
          </w:tcPr>
          <w:p w14:paraId="3C6BEF5E" w14:textId="77777777" w:rsidR="0017356C" w:rsidRDefault="0017356C" w:rsidP="003F3FDB"/>
        </w:tc>
        <w:tc>
          <w:tcPr>
            <w:tcW w:w="328" w:type="dxa"/>
            <w:tcBorders>
              <w:left w:val="nil"/>
              <w:right w:val="nil"/>
            </w:tcBorders>
            <w:shd w:val="clear" w:color="auto" w:fill="000000" w:themeFill="text1"/>
          </w:tcPr>
          <w:p w14:paraId="13CAB401" w14:textId="77777777" w:rsidR="0017356C" w:rsidRDefault="0017356C" w:rsidP="003F3FDB"/>
        </w:tc>
        <w:tc>
          <w:tcPr>
            <w:tcW w:w="328" w:type="dxa"/>
            <w:tcBorders>
              <w:left w:val="nil"/>
              <w:bottom w:val="single" w:sz="4" w:space="0" w:color="auto"/>
              <w:right w:val="single" w:sz="4" w:space="0" w:color="auto"/>
            </w:tcBorders>
            <w:shd w:val="clear" w:color="auto" w:fill="000000" w:themeFill="text1"/>
          </w:tcPr>
          <w:p w14:paraId="62684F72" w14:textId="77777777" w:rsidR="0017356C" w:rsidRDefault="0017356C" w:rsidP="003F3FDB"/>
        </w:tc>
        <w:tc>
          <w:tcPr>
            <w:tcW w:w="328" w:type="dxa"/>
            <w:tcBorders>
              <w:left w:val="single" w:sz="4" w:space="0" w:color="auto"/>
              <w:bottom w:val="single" w:sz="4" w:space="0" w:color="auto"/>
              <w:right w:val="single" w:sz="4" w:space="0" w:color="auto"/>
            </w:tcBorders>
            <w:shd w:val="clear" w:color="auto" w:fill="FFFFFF" w:themeFill="background1"/>
          </w:tcPr>
          <w:p w14:paraId="56BCB462" w14:textId="77777777" w:rsidR="0017356C" w:rsidRDefault="0017356C" w:rsidP="003F3FDB"/>
        </w:tc>
        <w:tc>
          <w:tcPr>
            <w:tcW w:w="328" w:type="dxa"/>
            <w:tcBorders>
              <w:left w:val="single" w:sz="4" w:space="0" w:color="auto"/>
              <w:right w:val="single" w:sz="4" w:space="0" w:color="auto"/>
            </w:tcBorders>
            <w:shd w:val="clear" w:color="auto" w:fill="FFFFFF" w:themeFill="background1"/>
          </w:tcPr>
          <w:p w14:paraId="206109FE" w14:textId="77777777" w:rsidR="0017356C" w:rsidRDefault="0017356C" w:rsidP="003F3FDB"/>
        </w:tc>
        <w:tc>
          <w:tcPr>
            <w:tcW w:w="440" w:type="dxa"/>
            <w:tcBorders>
              <w:left w:val="single" w:sz="4" w:space="0" w:color="auto"/>
              <w:right w:val="single" w:sz="4" w:space="0" w:color="auto"/>
            </w:tcBorders>
            <w:shd w:val="clear" w:color="auto" w:fill="FFFFFF" w:themeFill="background1"/>
          </w:tcPr>
          <w:p w14:paraId="45C90873" w14:textId="77777777" w:rsidR="0017356C" w:rsidRDefault="0017356C" w:rsidP="003F3FDB"/>
        </w:tc>
        <w:tc>
          <w:tcPr>
            <w:tcW w:w="613" w:type="dxa"/>
            <w:tcBorders>
              <w:left w:val="single" w:sz="4" w:space="0" w:color="auto"/>
              <w:right w:val="single" w:sz="4" w:space="0" w:color="auto"/>
            </w:tcBorders>
            <w:shd w:val="clear" w:color="auto" w:fill="FFFFFF" w:themeFill="background1"/>
          </w:tcPr>
          <w:p w14:paraId="4C55FFF0" w14:textId="77777777" w:rsidR="0017356C" w:rsidRDefault="0017356C" w:rsidP="003F3FDB"/>
        </w:tc>
        <w:tc>
          <w:tcPr>
            <w:tcW w:w="440" w:type="dxa"/>
            <w:tcBorders>
              <w:left w:val="single" w:sz="4" w:space="0" w:color="auto"/>
              <w:right w:val="single" w:sz="4" w:space="0" w:color="auto"/>
            </w:tcBorders>
            <w:shd w:val="clear" w:color="auto" w:fill="auto"/>
          </w:tcPr>
          <w:p w14:paraId="1A488410" w14:textId="77777777" w:rsidR="0017356C" w:rsidRDefault="0017356C" w:rsidP="003F3FDB"/>
        </w:tc>
        <w:tc>
          <w:tcPr>
            <w:tcW w:w="440" w:type="dxa"/>
            <w:tcBorders>
              <w:left w:val="single" w:sz="4" w:space="0" w:color="auto"/>
              <w:right w:val="single" w:sz="4" w:space="0" w:color="auto"/>
            </w:tcBorders>
            <w:shd w:val="clear" w:color="auto" w:fill="auto"/>
          </w:tcPr>
          <w:p w14:paraId="6AFF2689" w14:textId="77777777" w:rsidR="0017356C" w:rsidRDefault="0017356C" w:rsidP="003F3FDB"/>
        </w:tc>
        <w:tc>
          <w:tcPr>
            <w:tcW w:w="440" w:type="dxa"/>
            <w:tcBorders>
              <w:left w:val="single" w:sz="4" w:space="0" w:color="auto"/>
            </w:tcBorders>
            <w:shd w:val="clear" w:color="auto" w:fill="auto"/>
          </w:tcPr>
          <w:p w14:paraId="597655F8" w14:textId="77777777" w:rsidR="0017356C" w:rsidRDefault="0017356C" w:rsidP="003F3FDB"/>
        </w:tc>
        <w:tc>
          <w:tcPr>
            <w:tcW w:w="440" w:type="dxa"/>
            <w:tcBorders>
              <w:top w:val="nil"/>
              <w:bottom w:val="single" w:sz="4" w:space="0" w:color="auto"/>
            </w:tcBorders>
          </w:tcPr>
          <w:p w14:paraId="2BCD0335" w14:textId="77777777" w:rsidR="0017356C" w:rsidRDefault="0017356C" w:rsidP="003F3FDB"/>
        </w:tc>
        <w:tc>
          <w:tcPr>
            <w:tcW w:w="440" w:type="dxa"/>
            <w:tcBorders>
              <w:top w:val="nil"/>
              <w:bottom w:val="single" w:sz="4" w:space="0" w:color="auto"/>
            </w:tcBorders>
          </w:tcPr>
          <w:p w14:paraId="7300C23F" w14:textId="77777777" w:rsidR="0017356C" w:rsidRDefault="0017356C" w:rsidP="003F3FDB"/>
        </w:tc>
        <w:tc>
          <w:tcPr>
            <w:tcW w:w="440" w:type="dxa"/>
            <w:tcBorders>
              <w:bottom w:val="single" w:sz="4" w:space="0" w:color="auto"/>
            </w:tcBorders>
          </w:tcPr>
          <w:p w14:paraId="7F28DB5A" w14:textId="77777777" w:rsidR="0017356C" w:rsidRDefault="0017356C" w:rsidP="003F3FDB"/>
        </w:tc>
        <w:tc>
          <w:tcPr>
            <w:tcW w:w="440" w:type="dxa"/>
          </w:tcPr>
          <w:p w14:paraId="5D73FE42" w14:textId="77777777" w:rsidR="0017356C" w:rsidRDefault="0017356C" w:rsidP="003F3FDB"/>
        </w:tc>
        <w:tc>
          <w:tcPr>
            <w:tcW w:w="440" w:type="dxa"/>
          </w:tcPr>
          <w:p w14:paraId="45EE1FD7" w14:textId="77777777" w:rsidR="0017356C" w:rsidRDefault="0017356C" w:rsidP="003F3FDB"/>
        </w:tc>
        <w:tc>
          <w:tcPr>
            <w:tcW w:w="440" w:type="dxa"/>
          </w:tcPr>
          <w:p w14:paraId="5B484A3A" w14:textId="77777777" w:rsidR="0017356C" w:rsidRDefault="0017356C" w:rsidP="003F3FDB"/>
        </w:tc>
        <w:tc>
          <w:tcPr>
            <w:tcW w:w="440" w:type="dxa"/>
          </w:tcPr>
          <w:p w14:paraId="7F548C13" w14:textId="77777777" w:rsidR="0017356C" w:rsidRDefault="0017356C" w:rsidP="003F3FDB"/>
        </w:tc>
        <w:tc>
          <w:tcPr>
            <w:tcW w:w="440" w:type="dxa"/>
          </w:tcPr>
          <w:p w14:paraId="698EC284" w14:textId="77777777" w:rsidR="0017356C" w:rsidRDefault="0017356C" w:rsidP="003F3FDB"/>
        </w:tc>
        <w:tc>
          <w:tcPr>
            <w:tcW w:w="440" w:type="dxa"/>
          </w:tcPr>
          <w:p w14:paraId="24C9277C" w14:textId="77777777" w:rsidR="0017356C" w:rsidRDefault="0017356C" w:rsidP="003F3FDB"/>
        </w:tc>
        <w:tc>
          <w:tcPr>
            <w:tcW w:w="440" w:type="dxa"/>
          </w:tcPr>
          <w:p w14:paraId="53FC783E" w14:textId="77777777" w:rsidR="0017356C" w:rsidRDefault="0017356C" w:rsidP="003F3FDB"/>
        </w:tc>
      </w:tr>
      <w:tr w:rsidR="0017356C" w14:paraId="7AEBCD5A" w14:textId="77777777" w:rsidTr="003F3FDB">
        <w:trPr>
          <w:trHeight w:val="245"/>
        </w:trPr>
        <w:tc>
          <w:tcPr>
            <w:tcW w:w="1826" w:type="dxa"/>
          </w:tcPr>
          <w:p w14:paraId="1AA33E33" w14:textId="77777777" w:rsidR="0017356C" w:rsidRDefault="0017356C" w:rsidP="003F3FDB">
            <w:r>
              <w:t>Develop App(experiments)</w:t>
            </w:r>
          </w:p>
        </w:tc>
        <w:tc>
          <w:tcPr>
            <w:tcW w:w="328" w:type="dxa"/>
            <w:tcBorders>
              <w:bottom w:val="single" w:sz="4" w:space="0" w:color="auto"/>
            </w:tcBorders>
          </w:tcPr>
          <w:p w14:paraId="0395E9FF" w14:textId="77777777" w:rsidR="0017356C" w:rsidRDefault="0017356C" w:rsidP="003F3FDB"/>
        </w:tc>
        <w:tc>
          <w:tcPr>
            <w:tcW w:w="328" w:type="dxa"/>
            <w:tcBorders>
              <w:bottom w:val="single" w:sz="4" w:space="0" w:color="auto"/>
            </w:tcBorders>
          </w:tcPr>
          <w:p w14:paraId="293E8958" w14:textId="77777777" w:rsidR="0017356C" w:rsidRDefault="0017356C" w:rsidP="003F3FDB"/>
        </w:tc>
        <w:tc>
          <w:tcPr>
            <w:tcW w:w="328" w:type="dxa"/>
            <w:tcBorders>
              <w:bottom w:val="single" w:sz="4" w:space="0" w:color="auto"/>
            </w:tcBorders>
          </w:tcPr>
          <w:p w14:paraId="5F27C72A" w14:textId="77777777" w:rsidR="0017356C" w:rsidRDefault="0017356C" w:rsidP="003F3FDB"/>
        </w:tc>
        <w:tc>
          <w:tcPr>
            <w:tcW w:w="328" w:type="dxa"/>
            <w:tcBorders>
              <w:bottom w:val="single" w:sz="4" w:space="0" w:color="auto"/>
            </w:tcBorders>
          </w:tcPr>
          <w:p w14:paraId="14107A11" w14:textId="77777777" w:rsidR="0017356C" w:rsidRDefault="0017356C" w:rsidP="003F3FDB"/>
        </w:tc>
        <w:tc>
          <w:tcPr>
            <w:tcW w:w="328" w:type="dxa"/>
            <w:tcBorders>
              <w:right w:val="nil"/>
            </w:tcBorders>
            <w:shd w:val="clear" w:color="auto" w:fill="4472C4" w:themeFill="accent1"/>
          </w:tcPr>
          <w:p w14:paraId="57278F8D" w14:textId="77777777" w:rsidR="0017356C" w:rsidRDefault="0017356C" w:rsidP="003F3FDB"/>
        </w:tc>
        <w:tc>
          <w:tcPr>
            <w:tcW w:w="328" w:type="dxa"/>
            <w:tcBorders>
              <w:left w:val="nil"/>
              <w:right w:val="nil"/>
            </w:tcBorders>
            <w:shd w:val="clear" w:color="auto" w:fill="4472C4" w:themeFill="accent1"/>
          </w:tcPr>
          <w:p w14:paraId="23BB08F7" w14:textId="77777777" w:rsidR="0017356C" w:rsidRDefault="0017356C" w:rsidP="003F3FDB"/>
        </w:tc>
        <w:tc>
          <w:tcPr>
            <w:tcW w:w="328" w:type="dxa"/>
            <w:tcBorders>
              <w:left w:val="nil"/>
              <w:bottom w:val="single" w:sz="4" w:space="0" w:color="auto"/>
              <w:right w:val="nil"/>
            </w:tcBorders>
            <w:shd w:val="clear" w:color="auto" w:fill="4472C4" w:themeFill="accent1"/>
          </w:tcPr>
          <w:p w14:paraId="59539F0E" w14:textId="77777777" w:rsidR="0017356C" w:rsidRDefault="0017356C" w:rsidP="003F3FDB"/>
        </w:tc>
        <w:tc>
          <w:tcPr>
            <w:tcW w:w="328" w:type="dxa"/>
            <w:tcBorders>
              <w:left w:val="nil"/>
              <w:bottom w:val="single" w:sz="4" w:space="0" w:color="auto"/>
              <w:right w:val="nil"/>
            </w:tcBorders>
            <w:shd w:val="clear" w:color="auto" w:fill="4472C4" w:themeFill="accent1"/>
          </w:tcPr>
          <w:p w14:paraId="7809C62E" w14:textId="77777777" w:rsidR="0017356C" w:rsidRDefault="0017356C" w:rsidP="003F3FDB"/>
        </w:tc>
        <w:tc>
          <w:tcPr>
            <w:tcW w:w="328" w:type="dxa"/>
            <w:tcBorders>
              <w:left w:val="nil"/>
              <w:right w:val="nil"/>
            </w:tcBorders>
            <w:shd w:val="clear" w:color="auto" w:fill="4472C4" w:themeFill="accent1"/>
          </w:tcPr>
          <w:p w14:paraId="2A04DAB5" w14:textId="77777777" w:rsidR="0017356C" w:rsidRDefault="0017356C" w:rsidP="003F3FDB"/>
        </w:tc>
        <w:tc>
          <w:tcPr>
            <w:tcW w:w="440" w:type="dxa"/>
            <w:tcBorders>
              <w:left w:val="nil"/>
              <w:right w:val="nil"/>
            </w:tcBorders>
            <w:shd w:val="clear" w:color="auto" w:fill="4472C4" w:themeFill="accent1"/>
          </w:tcPr>
          <w:p w14:paraId="17471F4F" w14:textId="77777777" w:rsidR="0017356C" w:rsidRDefault="0017356C" w:rsidP="003F3FDB"/>
        </w:tc>
        <w:tc>
          <w:tcPr>
            <w:tcW w:w="613" w:type="dxa"/>
            <w:tcBorders>
              <w:left w:val="nil"/>
              <w:right w:val="nil"/>
            </w:tcBorders>
            <w:shd w:val="clear" w:color="auto" w:fill="4472C4" w:themeFill="accent1"/>
          </w:tcPr>
          <w:p w14:paraId="1E88CD1A" w14:textId="77777777" w:rsidR="0017356C" w:rsidRDefault="0017356C" w:rsidP="003F3FDB"/>
        </w:tc>
        <w:tc>
          <w:tcPr>
            <w:tcW w:w="440" w:type="dxa"/>
            <w:tcBorders>
              <w:left w:val="nil"/>
              <w:right w:val="nil"/>
            </w:tcBorders>
            <w:shd w:val="clear" w:color="auto" w:fill="4472C4" w:themeFill="accent1"/>
          </w:tcPr>
          <w:p w14:paraId="01312927" w14:textId="77777777" w:rsidR="0017356C" w:rsidRDefault="0017356C" w:rsidP="003F3FDB"/>
        </w:tc>
        <w:tc>
          <w:tcPr>
            <w:tcW w:w="440" w:type="dxa"/>
            <w:tcBorders>
              <w:left w:val="nil"/>
              <w:right w:val="nil"/>
            </w:tcBorders>
            <w:shd w:val="clear" w:color="auto" w:fill="4472C4" w:themeFill="accent1"/>
          </w:tcPr>
          <w:p w14:paraId="56047450" w14:textId="77777777" w:rsidR="0017356C" w:rsidRDefault="0017356C" w:rsidP="003F3FDB"/>
        </w:tc>
        <w:tc>
          <w:tcPr>
            <w:tcW w:w="440" w:type="dxa"/>
            <w:tcBorders>
              <w:left w:val="nil"/>
            </w:tcBorders>
            <w:shd w:val="clear" w:color="auto" w:fill="4472C4" w:themeFill="accent1"/>
          </w:tcPr>
          <w:p w14:paraId="03EF1548" w14:textId="77777777" w:rsidR="0017356C" w:rsidRDefault="0017356C" w:rsidP="003F3FDB"/>
        </w:tc>
        <w:tc>
          <w:tcPr>
            <w:tcW w:w="440" w:type="dxa"/>
            <w:tcBorders>
              <w:bottom w:val="single" w:sz="4" w:space="0" w:color="auto"/>
            </w:tcBorders>
          </w:tcPr>
          <w:p w14:paraId="06101F89" w14:textId="77777777" w:rsidR="0017356C" w:rsidRDefault="0017356C" w:rsidP="003F3FDB"/>
        </w:tc>
        <w:tc>
          <w:tcPr>
            <w:tcW w:w="440" w:type="dxa"/>
            <w:tcBorders>
              <w:bottom w:val="single" w:sz="4" w:space="0" w:color="auto"/>
            </w:tcBorders>
          </w:tcPr>
          <w:p w14:paraId="33967CF9" w14:textId="77777777" w:rsidR="0017356C" w:rsidRDefault="0017356C" w:rsidP="003F3FDB"/>
        </w:tc>
        <w:tc>
          <w:tcPr>
            <w:tcW w:w="440" w:type="dxa"/>
            <w:tcBorders>
              <w:bottom w:val="single" w:sz="4" w:space="0" w:color="auto"/>
            </w:tcBorders>
          </w:tcPr>
          <w:p w14:paraId="2F452AC2" w14:textId="77777777" w:rsidR="0017356C" w:rsidRDefault="0017356C" w:rsidP="003F3FDB"/>
        </w:tc>
        <w:tc>
          <w:tcPr>
            <w:tcW w:w="440" w:type="dxa"/>
          </w:tcPr>
          <w:p w14:paraId="0B862733" w14:textId="77777777" w:rsidR="0017356C" w:rsidRDefault="0017356C" w:rsidP="003F3FDB"/>
        </w:tc>
        <w:tc>
          <w:tcPr>
            <w:tcW w:w="440" w:type="dxa"/>
          </w:tcPr>
          <w:p w14:paraId="349A9762" w14:textId="77777777" w:rsidR="0017356C" w:rsidRDefault="0017356C" w:rsidP="003F3FDB"/>
        </w:tc>
        <w:tc>
          <w:tcPr>
            <w:tcW w:w="440" w:type="dxa"/>
          </w:tcPr>
          <w:p w14:paraId="29AE6BDC" w14:textId="77777777" w:rsidR="0017356C" w:rsidRDefault="0017356C" w:rsidP="003F3FDB"/>
        </w:tc>
        <w:tc>
          <w:tcPr>
            <w:tcW w:w="440" w:type="dxa"/>
          </w:tcPr>
          <w:p w14:paraId="236CA7EC" w14:textId="77777777" w:rsidR="0017356C" w:rsidRDefault="0017356C" w:rsidP="003F3FDB"/>
        </w:tc>
        <w:tc>
          <w:tcPr>
            <w:tcW w:w="440" w:type="dxa"/>
          </w:tcPr>
          <w:p w14:paraId="1A72C9C6" w14:textId="77777777" w:rsidR="0017356C" w:rsidRDefault="0017356C" w:rsidP="003F3FDB"/>
        </w:tc>
        <w:tc>
          <w:tcPr>
            <w:tcW w:w="440" w:type="dxa"/>
          </w:tcPr>
          <w:p w14:paraId="40B37DE2" w14:textId="77777777" w:rsidR="0017356C" w:rsidRDefault="0017356C" w:rsidP="003F3FDB"/>
        </w:tc>
        <w:tc>
          <w:tcPr>
            <w:tcW w:w="440" w:type="dxa"/>
          </w:tcPr>
          <w:p w14:paraId="40F10F7C" w14:textId="77777777" w:rsidR="0017356C" w:rsidRDefault="0017356C" w:rsidP="003F3FDB"/>
        </w:tc>
      </w:tr>
      <w:tr w:rsidR="0017356C" w14:paraId="60BF03F1" w14:textId="77777777" w:rsidTr="003F3FDB">
        <w:trPr>
          <w:trHeight w:val="230"/>
        </w:trPr>
        <w:tc>
          <w:tcPr>
            <w:tcW w:w="1826" w:type="dxa"/>
          </w:tcPr>
          <w:p w14:paraId="4331F692" w14:textId="77777777" w:rsidR="0017356C" w:rsidRDefault="0017356C" w:rsidP="003F3FDB">
            <w:r>
              <w:t>Data Analysis/ Statistical Test</w:t>
            </w:r>
          </w:p>
        </w:tc>
        <w:tc>
          <w:tcPr>
            <w:tcW w:w="328" w:type="dxa"/>
            <w:tcBorders>
              <w:bottom w:val="single" w:sz="4" w:space="0" w:color="auto"/>
              <w:right w:val="nil"/>
            </w:tcBorders>
            <w:shd w:val="clear" w:color="auto" w:fill="000000" w:themeFill="text1"/>
          </w:tcPr>
          <w:p w14:paraId="6ECD290F" w14:textId="77777777" w:rsidR="0017356C" w:rsidRDefault="0017356C" w:rsidP="003F3FDB"/>
        </w:tc>
        <w:tc>
          <w:tcPr>
            <w:tcW w:w="328" w:type="dxa"/>
            <w:tcBorders>
              <w:left w:val="nil"/>
              <w:bottom w:val="single" w:sz="4" w:space="0" w:color="auto"/>
              <w:right w:val="nil"/>
            </w:tcBorders>
            <w:shd w:val="clear" w:color="auto" w:fill="000000" w:themeFill="text1"/>
          </w:tcPr>
          <w:p w14:paraId="4FAD257A" w14:textId="77777777" w:rsidR="0017356C" w:rsidRDefault="0017356C" w:rsidP="003F3FDB"/>
        </w:tc>
        <w:tc>
          <w:tcPr>
            <w:tcW w:w="328" w:type="dxa"/>
            <w:tcBorders>
              <w:left w:val="nil"/>
              <w:bottom w:val="single" w:sz="4" w:space="0" w:color="auto"/>
              <w:right w:val="nil"/>
            </w:tcBorders>
            <w:shd w:val="clear" w:color="auto" w:fill="000000" w:themeFill="text1"/>
          </w:tcPr>
          <w:p w14:paraId="40838B11" w14:textId="77777777" w:rsidR="0017356C" w:rsidRDefault="0017356C" w:rsidP="003F3FDB"/>
        </w:tc>
        <w:tc>
          <w:tcPr>
            <w:tcW w:w="328" w:type="dxa"/>
            <w:tcBorders>
              <w:left w:val="nil"/>
              <w:bottom w:val="single" w:sz="4" w:space="0" w:color="auto"/>
            </w:tcBorders>
            <w:shd w:val="clear" w:color="auto" w:fill="000000" w:themeFill="text1"/>
          </w:tcPr>
          <w:p w14:paraId="117AEB89" w14:textId="77777777" w:rsidR="0017356C" w:rsidRDefault="0017356C" w:rsidP="003F3FDB"/>
        </w:tc>
        <w:tc>
          <w:tcPr>
            <w:tcW w:w="328" w:type="dxa"/>
            <w:tcBorders>
              <w:bottom w:val="single" w:sz="4" w:space="0" w:color="auto"/>
            </w:tcBorders>
          </w:tcPr>
          <w:p w14:paraId="33AAB0E0" w14:textId="77777777" w:rsidR="0017356C" w:rsidRDefault="0017356C" w:rsidP="003F3FDB"/>
        </w:tc>
        <w:tc>
          <w:tcPr>
            <w:tcW w:w="328" w:type="dxa"/>
            <w:tcBorders>
              <w:bottom w:val="single" w:sz="4" w:space="0" w:color="auto"/>
            </w:tcBorders>
          </w:tcPr>
          <w:p w14:paraId="36504D81" w14:textId="77777777" w:rsidR="0017356C" w:rsidRDefault="0017356C" w:rsidP="003F3FDB"/>
        </w:tc>
        <w:tc>
          <w:tcPr>
            <w:tcW w:w="328" w:type="dxa"/>
            <w:tcBorders>
              <w:bottom w:val="single" w:sz="4" w:space="0" w:color="auto"/>
              <w:right w:val="nil"/>
            </w:tcBorders>
            <w:shd w:val="clear" w:color="auto" w:fill="4472C4" w:themeFill="accent1"/>
          </w:tcPr>
          <w:p w14:paraId="41BA1652" w14:textId="77777777" w:rsidR="0017356C" w:rsidRDefault="0017356C" w:rsidP="003F3FDB"/>
        </w:tc>
        <w:tc>
          <w:tcPr>
            <w:tcW w:w="328" w:type="dxa"/>
            <w:tcBorders>
              <w:left w:val="nil"/>
            </w:tcBorders>
            <w:shd w:val="clear" w:color="auto" w:fill="4472C4" w:themeFill="accent1"/>
          </w:tcPr>
          <w:p w14:paraId="1AF71412" w14:textId="77777777" w:rsidR="0017356C" w:rsidRDefault="0017356C" w:rsidP="003F3FDB"/>
        </w:tc>
        <w:tc>
          <w:tcPr>
            <w:tcW w:w="328" w:type="dxa"/>
          </w:tcPr>
          <w:p w14:paraId="13C9A692" w14:textId="77777777" w:rsidR="0017356C" w:rsidRDefault="0017356C" w:rsidP="003F3FDB"/>
        </w:tc>
        <w:tc>
          <w:tcPr>
            <w:tcW w:w="440" w:type="dxa"/>
          </w:tcPr>
          <w:p w14:paraId="3A07F313" w14:textId="77777777" w:rsidR="0017356C" w:rsidRDefault="0017356C" w:rsidP="003F3FDB"/>
        </w:tc>
        <w:tc>
          <w:tcPr>
            <w:tcW w:w="613" w:type="dxa"/>
            <w:tcBorders>
              <w:bottom w:val="single" w:sz="4" w:space="0" w:color="auto"/>
            </w:tcBorders>
          </w:tcPr>
          <w:p w14:paraId="5E04F70B" w14:textId="77777777" w:rsidR="0017356C" w:rsidRDefault="0017356C" w:rsidP="003F3FDB"/>
        </w:tc>
        <w:tc>
          <w:tcPr>
            <w:tcW w:w="440" w:type="dxa"/>
            <w:tcBorders>
              <w:bottom w:val="single" w:sz="4" w:space="0" w:color="auto"/>
            </w:tcBorders>
          </w:tcPr>
          <w:p w14:paraId="7F864459" w14:textId="77777777" w:rsidR="0017356C" w:rsidRDefault="0017356C" w:rsidP="003F3FDB"/>
        </w:tc>
        <w:tc>
          <w:tcPr>
            <w:tcW w:w="440" w:type="dxa"/>
            <w:tcBorders>
              <w:bottom w:val="single" w:sz="4" w:space="0" w:color="auto"/>
            </w:tcBorders>
          </w:tcPr>
          <w:p w14:paraId="5CF904FD" w14:textId="77777777" w:rsidR="0017356C" w:rsidRDefault="0017356C" w:rsidP="003F3FDB"/>
        </w:tc>
        <w:tc>
          <w:tcPr>
            <w:tcW w:w="440" w:type="dxa"/>
          </w:tcPr>
          <w:p w14:paraId="58414516" w14:textId="77777777" w:rsidR="0017356C" w:rsidRDefault="0017356C" w:rsidP="003F3FDB"/>
        </w:tc>
        <w:tc>
          <w:tcPr>
            <w:tcW w:w="440" w:type="dxa"/>
            <w:tcBorders>
              <w:right w:val="nil"/>
            </w:tcBorders>
            <w:shd w:val="clear" w:color="auto" w:fill="4472C4" w:themeFill="accent1"/>
          </w:tcPr>
          <w:p w14:paraId="5B043B67" w14:textId="77777777" w:rsidR="0017356C" w:rsidRDefault="0017356C" w:rsidP="003F3FDB"/>
        </w:tc>
        <w:tc>
          <w:tcPr>
            <w:tcW w:w="440" w:type="dxa"/>
            <w:tcBorders>
              <w:left w:val="nil"/>
              <w:right w:val="nil"/>
            </w:tcBorders>
            <w:shd w:val="clear" w:color="auto" w:fill="4472C4" w:themeFill="accent1"/>
          </w:tcPr>
          <w:p w14:paraId="4C67B329" w14:textId="77777777" w:rsidR="0017356C" w:rsidRDefault="0017356C" w:rsidP="003F3FDB"/>
        </w:tc>
        <w:tc>
          <w:tcPr>
            <w:tcW w:w="440" w:type="dxa"/>
            <w:tcBorders>
              <w:left w:val="nil"/>
            </w:tcBorders>
            <w:shd w:val="clear" w:color="auto" w:fill="4472C4" w:themeFill="accent1"/>
          </w:tcPr>
          <w:p w14:paraId="41511671" w14:textId="77777777" w:rsidR="0017356C" w:rsidRDefault="0017356C" w:rsidP="003F3FDB"/>
        </w:tc>
        <w:tc>
          <w:tcPr>
            <w:tcW w:w="440" w:type="dxa"/>
            <w:tcBorders>
              <w:bottom w:val="single" w:sz="4" w:space="0" w:color="auto"/>
            </w:tcBorders>
          </w:tcPr>
          <w:p w14:paraId="5ED6D221" w14:textId="77777777" w:rsidR="0017356C" w:rsidRDefault="0017356C" w:rsidP="003F3FDB"/>
        </w:tc>
        <w:tc>
          <w:tcPr>
            <w:tcW w:w="440" w:type="dxa"/>
            <w:tcBorders>
              <w:bottom w:val="single" w:sz="4" w:space="0" w:color="auto"/>
            </w:tcBorders>
          </w:tcPr>
          <w:p w14:paraId="72481719" w14:textId="77777777" w:rsidR="0017356C" w:rsidRDefault="0017356C" w:rsidP="003F3FDB"/>
        </w:tc>
        <w:tc>
          <w:tcPr>
            <w:tcW w:w="440" w:type="dxa"/>
            <w:tcBorders>
              <w:bottom w:val="single" w:sz="4" w:space="0" w:color="auto"/>
            </w:tcBorders>
          </w:tcPr>
          <w:p w14:paraId="52AB157D" w14:textId="77777777" w:rsidR="0017356C" w:rsidRDefault="0017356C" w:rsidP="003F3FDB"/>
        </w:tc>
        <w:tc>
          <w:tcPr>
            <w:tcW w:w="440" w:type="dxa"/>
            <w:tcBorders>
              <w:bottom w:val="single" w:sz="4" w:space="0" w:color="auto"/>
            </w:tcBorders>
          </w:tcPr>
          <w:p w14:paraId="08643C8C" w14:textId="77777777" w:rsidR="0017356C" w:rsidRDefault="0017356C" w:rsidP="003F3FDB"/>
        </w:tc>
        <w:tc>
          <w:tcPr>
            <w:tcW w:w="440" w:type="dxa"/>
          </w:tcPr>
          <w:p w14:paraId="08737C10" w14:textId="77777777" w:rsidR="0017356C" w:rsidRDefault="0017356C" w:rsidP="003F3FDB"/>
        </w:tc>
        <w:tc>
          <w:tcPr>
            <w:tcW w:w="440" w:type="dxa"/>
          </w:tcPr>
          <w:p w14:paraId="516B23F0" w14:textId="77777777" w:rsidR="0017356C" w:rsidRDefault="0017356C" w:rsidP="003F3FDB"/>
        </w:tc>
        <w:tc>
          <w:tcPr>
            <w:tcW w:w="440" w:type="dxa"/>
          </w:tcPr>
          <w:p w14:paraId="164E9BE3" w14:textId="77777777" w:rsidR="0017356C" w:rsidRDefault="0017356C" w:rsidP="003F3FDB"/>
        </w:tc>
      </w:tr>
      <w:tr w:rsidR="0017356C" w14:paraId="5FD8C2C0" w14:textId="77777777" w:rsidTr="003F3FDB">
        <w:trPr>
          <w:trHeight w:val="245"/>
        </w:trPr>
        <w:tc>
          <w:tcPr>
            <w:tcW w:w="1826" w:type="dxa"/>
          </w:tcPr>
          <w:p w14:paraId="1B072266" w14:textId="77777777" w:rsidR="0017356C" w:rsidRDefault="0017356C" w:rsidP="003F3FDB">
            <w:r>
              <w:t>Write up</w:t>
            </w:r>
          </w:p>
        </w:tc>
        <w:tc>
          <w:tcPr>
            <w:tcW w:w="328" w:type="dxa"/>
            <w:tcBorders>
              <w:top w:val="single" w:sz="4" w:space="0" w:color="auto"/>
            </w:tcBorders>
          </w:tcPr>
          <w:p w14:paraId="7BBF6177" w14:textId="77777777" w:rsidR="0017356C" w:rsidRDefault="0017356C" w:rsidP="003F3FDB"/>
        </w:tc>
        <w:tc>
          <w:tcPr>
            <w:tcW w:w="328" w:type="dxa"/>
            <w:tcBorders>
              <w:top w:val="single" w:sz="4" w:space="0" w:color="auto"/>
            </w:tcBorders>
          </w:tcPr>
          <w:p w14:paraId="780B1E32" w14:textId="77777777" w:rsidR="0017356C" w:rsidRDefault="0017356C" w:rsidP="003F3FDB"/>
        </w:tc>
        <w:tc>
          <w:tcPr>
            <w:tcW w:w="328" w:type="dxa"/>
            <w:tcBorders>
              <w:top w:val="single" w:sz="4" w:space="0" w:color="auto"/>
            </w:tcBorders>
          </w:tcPr>
          <w:p w14:paraId="5D9249B1" w14:textId="77777777" w:rsidR="0017356C" w:rsidRDefault="0017356C" w:rsidP="003F3FDB"/>
        </w:tc>
        <w:tc>
          <w:tcPr>
            <w:tcW w:w="328" w:type="dxa"/>
            <w:tcBorders>
              <w:top w:val="single" w:sz="4" w:space="0" w:color="auto"/>
              <w:right w:val="nil"/>
            </w:tcBorders>
            <w:shd w:val="clear" w:color="auto" w:fill="4472C4" w:themeFill="accent1"/>
          </w:tcPr>
          <w:p w14:paraId="5021E9EF" w14:textId="77777777" w:rsidR="0017356C" w:rsidRDefault="0017356C" w:rsidP="003F3FDB"/>
        </w:tc>
        <w:tc>
          <w:tcPr>
            <w:tcW w:w="328" w:type="dxa"/>
            <w:tcBorders>
              <w:left w:val="nil"/>
              <w:right w:val="nil"/>
            </w:tcBorders>
            <w:shd w:val="clear" w:color="auto" w:fill="4472C4" w:themeFill="accent1"/>
          </w:tcPr>
          <w:p w14:paraId="40185F79" w14:textId="77777777" w:rsidR="0017356C" w:rsidRDefault="0017356C" w:rsidP="003F3FDB"/>
        </w:tc>
        <w:tc>
          <w:tcPr>
            <w:tcW w:w="328" w:type="dxa"/>
            <w:tcBorders>
              <w:left w:val="nil"/>
              <w:right w:val="nil"/>
            </w:tcBorders>
            <w:shd w:val="clear" w:color="auto" w:fill="4472C4" w:themeFill="accent1"/>
          </w:tcPr>
          <w:p w14:paraId="02138325" w14:textId="77777777" w:rsidR="0017356C" w:rsidRDefault="0017356C" w:rsidP="003F3FDB"/>
        </w:tc>
        <w:tc>
          <w:tcPr>
            <w:tcW w:w="328" w:type="dxa"/>
            <w:tcBorders>
              <w:left w:val="nil"/>
            </w:tcBorders>
            <w:shd w:val="clear" w:color="auto" w:fill="4472C4" w:themeFill="accent1"/>
          </w:tcPr>
          <w:p w14:paraId="419AE248" w14:textId="77777777" w:rsidR="0017356C" w:rsidRDefault="0017356C" w:rsidP="003F3FDB"/>
        </w:tc>
        <w:tc>
          <w:tcPr>
            <w:tcW w:w="328" w:type="dxa"/>
          </w:tcPr>
          <w:p w14:paraId="6DE7B4B4" w14:textId="77777777" w:rsidR="0017356C" w:rsidRDefault="0017356C" w:rsidP="003F3FDB"/>
        </w:tc>
        <w:tc>
          <w:tcPr>
            <w:tcW w:w="328" w:type="dxa"/>
          </w:tcPr>
          <w:p w14:paraId="6D0C5858" w14:textId="77777777" w:rsidR="0017356C" w:rsidRDefault="0017356C" w:rsidP="003F3FDB"/>
        </w:tc>
        <w:tc>
          <w:tcPr>
            <w:tcW w:w="440" w:type="dxa"/>
          </w:tcPr>
          <w:p w14:paraId="0DA62B06" w14:textId="77777777" w:rsidR="0017356C" w:rsidRDefault="0017356C" w:rsidP="003F3FDB"/>
        </w:tc>
        <w:tc>
          <w:tcPr>
            <w:tcW w:w="613" w:type="dxa"/>
            <w:tcBorders>
              <w:right w:val="nil"/>
            </w:tcBorders>
            <w:shd w:val="clear" w:color="auto" w:fill="4472C4" w:themeFill="accent1"/>
          </w:tcPr>
          <w:p w14:paraId="3ACD2CD1" w14:textId="77777777" w:rsidR="0017356C" w:rsidRDefault="0017356C" w:rsidP="003F3FDB"/>
        </w:tc>
        <w:tc>
          <w:tcPr>
            <w:tcW w:w="440" w:type="dxa"/>
            <w:tcBorders>
              <w:left w:val="nil"/>
              <w:right w:val="nil"/>
            </w:tcBorders>
            <w:shd w:val="clear" w:color="auto" w:fill="4472C4" w:themeFill="accent1"/>
          </w:tcPr>
          <w:p w14:paraId="6C3D2B22" w14:textId="77777777" w:rsidR="0017356C" w:rsidRDefault="0017356C" w:rsidP="003F3FDB"/>
        </w:tc>
        <w:tc>
          <w:tcPr>
            <w:tcW w:w="440" w:type="dxa"/>
            <w:tcBorders>
              <w:left w:val="nil"/>
            </w:tcBorders>
            <w:shd w:val="clear" w:color="auto" w:fill="4472C4" w:themeFill="accent1"/>
          </w:tcPr>
          <w:p w14:paraId="01ACB60F" w14:textId="77777777" w:rsidR="0017356C" w:rsidRDefault="0017356C" w:rsidP="003F3FDB"/>
        </w:tc>
        <w:tc>
          <w:tcPr>
            <w:tcW w:w="440" w:type="dxa"/>
          </w:tcPr>
          <w:p w14:paraId="59D116EB" w14:textId="77777777" w:rsidR="0017356C" w:rsidRDefault="0017356C" w:rsidP="003F3FDB"/>
        </w:tc>
        <w:tc>
          <w:tcPr>
            <w:tcW w:w="440" w:type="dxa"/>
          </w:tcPr>
          <w:p w14:paraId="45691B6D" w14:textId="77777777" w:rsidR="0017356C" w:rsidRDefault="0017356C" w:rsidP="003F3FDB"/>
        </w:tc>
        <w:tc>
          <w:tcPr>
            <w:tcW w:w="440" w:type="dxa"/>
          </w:tcPr>
          <w:p w14:paraId="6C4DFE36" w14:textId="77777777" w:rsidR="0017356C" w:rsidRDefault="0017356C" w:rsidP="003F3FDB"/>
        </w:tc>
        <w:tc>
          <w:tcPr>
            <w:tcW w:w="440" w:type="dxa"/>
          </w:tcPr>
          <w:p w14:paraId="071E40C0" w14:textId="77777777" w:rsidR="0017356C" w:rsidRDefault="0017356C" w:rsidP="003F3FDB"/>
        </w:tc>
        <w:tc>
          <w:tcPr>
            <w:tcW w:w="440" w:type="dxa"/>
            <w:tcBorders>
              <w:right w:val="nil"/>
            </w:tcBorders>
            <w:shd w:val="clear" w:color="auto" w:fill="4472C4" w:themeFill="accent1"/>
          </w:tcPr>
          <w:p w14:paraId="2EA6C537" w14:textId="77777777" w:rsidR="0017356C" w:rsidRDefault="0017356C" w:rsidP="003F3FDB"/>
        </w:tc>
        <w:tc>
          <w:tcPr>
            <w:tcW w:w="440" w:type="dxa"/>
            <w:tcBorders>
              <w:left w:val="nil"/>
              <w:right w:val="nil"/>
            </w:tcBorders>
            <w:shd w:val="clear" w:color="auto" w:fill="4472C4" w:themeFill="accent1"/>
          </w:tcPr>
          <w:p w14:paraId="4EE8A30D" w14:textId="77777777" w:rsidR="0017356C" w:rsidRDefault="0017356C" w:rsidP="003F3FDB"/>
        </w:tc>
        <w:tc>
          <w:tcPr>
            <w:tcW w:w="440" w:type="dxa"/>
            <w:tcBorders>
              <w:left w:val="nil"/>
              <w:right w:val="nil"/>
            </w:tcBorders>
            <w:shd w:val="clear" w:color="auto" w:fill="4472C4" w:themeFill="accent1"/>
          </w:tcPr>
          <w:p w14:paraId="4DC3FBEB" w14:textId="77777777" w:rsidR="0017356C" w:rsidRDefault="0017356C" w:rsidP="003F3FDB"/>
        </w:tc>
        <w:tc>
          <w:tcPr>
            <w:tcW w:w="440" w:type="dxa"/>
            <w:tcBorders>
              <w:left w:val="nil"/>
            </w:tcBorders>
            <w:shd w:val="clear" w:color="auto" w:fill="4472C4" w:themeFill="accent1"/>
          </w:tcPr>
          <w:p w14:paraId="72A44A2C" w14:textId="77777777" w:rsidR="0017356C" w:rsidRDefault="0017356C" w:rsidP="003F3FDB"/>
        </w:tc>
        <w:tc>
          <w:tcPr>
            <w:tcW w:w="440" w:type="dxa"/>
          </w:tcPr>
          <w:p w14:paraId="23BE7817" w14:textId="77777777" w:rsidR="0017356C" w:rsidRDefault="0017356C" w:rsidP="003F3FDB"/>
        </w:tc>
        <w:tc>
          <w:tcPr>
            <w:tcW w:w="440" w:type="dxa"/>
          </w:tcPr>
          <w:p w14:paraId="5D11D8CE" w14:textId="77777777" w:rsidR="0017356C" w:rsidRDefault="0017356C" w:rsidP="003F3FDB"/>
        </w:tc>
        <w:tc>
          <w:tcPr>
            <w:tcW w:w="440" w:type="dxa"/>
          </w:tcPr>
          <w:p w14:paraId="10B7377F" w14:textId="77777777" w:rsidR="0017356C" w:rsidRDefault="0017356C" w:rsidP="003F3FDB"/>
        </w:tc>
      </w:tr>
      <w:tr w:rsidR="0017356C" w14:paraId="3146DD9A" w14:textId="77777777" w:rsidTr="003F3FDB">
        <w:trPr>
          <w:trHeight w:val="245"/>
        </w:trPr>
        <w:tc>
          <w:tcPr>
            <w:tcW w:w="1826" w:type="dxa"/>
          </w:tcPr>
          <w:p w14:paraId="19B421C2" w14:textId="77777777" w:rsidR="0017356C" w:rsidRDefault="0017356C" w:rsidP="003F3FDB">
            <w:r>
              <w:t>Submit final draft</w:t>
            </w:r>
          </w:p>
        </w:tc>
        <w:tc>
          <w:tcPr>
            <w:tcW w:w="328" w:type="dxa"/>
          </w:tcPr>
          <w:p w14:paraId="2E7FD96F" w14:textId="77777777" w:rsidR="0017356C" w:rsidRDefault="0017356C" w:rsidP="003F3FDB"/>
        </w:tc>
        <w:tc>
          <w:tcPr>
            <w:tcW w:w="328" w:type="dxa"/>
          </w:tcPr>
          <w:p w14:paraId="79C53583" w14:textId="77777777" w:rsidR="0017356C" w:rsidRDefault="0017356C" w:rsidP="003F3FDB"/>
        </w:tc>
        <w:tc>
          <w:tcPr>
            <w:tcW w:w="328" w:type="dxa"/>
          </w:tcPr>
          <w:p w14:paraId="1DA2D9A7" w14:textId="77777777" w:rsidR="0017356C" w:rsidRDefault="0017356C" w:rsidP="003F3FDB"/>
        </w:tc>
        <w:tc>
          <w:tcPr>
            <w:tcW w:w="328" w:type="dxa"/>
          </w:tcPr>
          <w:p w14:paraId="0B84A746" w14:textId="77777777" w:rsidR="0017356C" w:rsidRDefault="0017356C" w:rsidP="003F3FDB"/>
        </w:tc>
        <w:tc>
          <w:tcPr>
            <w:tcW w:w="328" w:type="dxa"/>
          </w:tcPr>
          <w:p w14:paraId="7B11E678" w14:textId="77777777" w:rsidR="0017356C" w:rsidRDefault="0017356C" w:rsidP="003F3FDB"/>
        </w:tc>
        <w:tc>
          <w:tcPr>
            <w:tcW w:w="328" w:type="dxa"/>
          </w:tcPr>
          <w:p w14:paraId="78C372B7" w14:textId="77777777" w:rsidR="0017356C" w:rsidRDefault="0017356C" w:rsidP="003F3FDB"/>
        </w:tc>
        <w:tc>
          <w:tcPr>
            <w:tcW w:w="328" w:type="dxa"/>
          </w:tcPr>
          <w:p w14:paraId="7D14D0AF" w14:textId="77777777" w:rsidR="0017356C" w:rsidRDefault="0017356C" w:rsidP="003F3FDB"/>
        </w:tc>
        <w:tc>
          <w:tcPr>
            <w:tcW w:w="328" w:type="dxa"/>
          </w:tcPr>
          <w:p w14:paraId="2296D3AB" w14:textId="77777777" w:rsidR="0017356C" w:rsidRDefault="0017356C" w:rsidP="003F3FDB"/>
        </w:tc>
        <w:tc>
          <w:tcPr>
            <w:tcW w:w="328" w:type="dxa"/>
          </w:tcPr>
          <w:p w14:paraId="0F4317F9" w14:textId="77777777" w:rsidR="0017356C" w:rsidRDefault="0017356C" w:rsidP="003F3FDB"/>
        </w:tc>
        <w:tc>
          <w:tcPr>
            <w:tcW w:w="440" w:type="dxa"/>
          </w:tcPr>
          <w:p w14:paraId="1BFB5E90" w14:textId="77777777" w:rsidR="0017356C" w:rsidRDefault="0017356C" w:rsidP="003F3FDB"/>
        </w:tc>
        <w:tc>
          <w:tcPr>
            <w:tcW w:w="613" w:type="dxa"/>
          </w:tcPr>
          <w:p w14:paraId="15676925" w14:textId="77777777" w:rsidR="0017356C" w:rsidRDefault="0017356C" w:rsidP="003F3FDB"/>
        </w:tc>
        <w:tc>
          <w:tcPr>
            <w:tcW w:w="440" w:type="dxa"/>
          </w:tcPr>
          <w:p w14:paraId="3B397813" w14:textId="77777777" w:rsidR="0017356C" w:rsidRDefault="0017356C" w:rsidP="003F3FDB"/>
        </w:tc>
        <w:tc>
          <w:tcPr>
            <w:tcW w:w="440" w:type="dxa"/>
          </w:tcPr>
          <w:p w14:paraId="26C03D42" w14:textId="77777777" w:rsidR="0017356C" w:rsidRDefault="0017356C" w:rsidP="003F3FDB"/>
        </w:tc>
        <w:tc>
          <w:tcPr>
            <w:tcW w:w="440" w:type="dxa"/>
          </w:tcPr>
          <w:p w14:paraId="37FAC3FA" w14:textId="77777777" w:rsidR="0017356C" w:rsidRDefault="0017356C" w:rsidP="003F3FDB"/>
        </w:tc>
        <w:tc>
          <w:tcPr>
            <w:tcW w:w="440" w:type="dxa"/>
          </w:tcPr>
          <w:p w14:paraId="2A3D0DBC" w14:textId="77777777" w:rsidR="0017356C" w:rsidRDefault="0017356C" w:rsidP="003F3FDB"/>
        </w:tc>
        <w:tc>
          <w:tcPr>
            <w:tcW w:w="440" w:type="dxa"/>
          </w:tcPr>
          <w:p w14:paraId="0344BCD1" w14:textId="77777777" w:rsidR="0017356C" w:rsidRDefault="0017356C" w:rsidP="003F3FDB"/>
        </w:tc>
        <w:tc>
          <w:tcPr>
            <w:tcW w:w="440" w:type="dxa"/>
          </w:tcPr>
          <w:p w14:paraId="7F0C5764" w14:textId="77777777" w:rsidR="0017356C" w:rsidRDefault="0017356C" w:rsidP="003F3FDB"/>
        </w:tc>
        <w:tc>
          <w:tcPr>
            <w:tcW w:w="440" w:type="dxa"/>
          </w:tcPr>
          <w:p w14:paraId="1781A3C0" w14:textId="77777777" w:rsidR="0017356C" w:rsidRDefault="0017356C" w:rsidP="003F3FDB"/>
        </w:tc>
        <w:tc>
          <w:tcPr>
            <w:tcW w:w="440" w:type="dxa"/>
          </w:tcPr>
          <w:p w14:paraId="6373B013" w14:textId="77777777" w:rsidR="0017356C" w:rsidRDefault="0017356C" w:rsidP="003F3FDB"/>
        </w:tc>
        <w:tc>
          <w:tcPr>
            <w:tcW w:w="440" w:type="dxa"/>
          </w:tcPr>
          <w:p w14:paraId="6836B300" w14:textId="77777777" w:rsidR="0017356C" w:rsidRDefault="0017356C" w:rsidP="003F3FDB"/>
        </w:tc>
        <w:tc>
          <w:tcPr>
            <w:tcW w:w="440" w:type="dxa"/>
            <w:shd w:val="clear" w:color="auto" w:fill="auto"/>
          </w:tcPr>
          <w:p w14:paraId="157DE8A2" w14:textId="77777777" w:rsidR="0017356C" w:rsidRDefault="0017356C" w:rsidP="003F3FDB"/>
        </w:tc>
        <w:tc>
          <w:tcPr>
            <w:tcW w:w="440" w:type="dxa"/>
            <w:shd w:val="clear" w:color="auto" w:fill="000000" w:themeFill="text1"/>
          </w:tcPr>
          <w:p w14:paraId="1A525C54" w14:textId="77777777" w:rsidR="0017356C" w:rsidRDefault="0017356C" w:rsidP="003F3FDB"/>
        </w:tc>
        <w:tc>
          <w:tcPr>
            <w:tcW w:w="440" w:type="dxa"/>
            <w:tcBorders>
              <w:bottom w:val="single" w:sz="4" w:space="0" w:color="auto"/>
            </w:tcBorders>
          </w:tcPr>
          <w:p w14:paraId="64ACD54F" w14:textId="77777777" w:rsidR="0017356C" w:rsidRDefault="0017356C" w:rsidP="003F3FDB"/>
        </w:tc>
        <w:tc>
          <w:tcPr>
            <w:tcW w:w="440" w:type="dxa"/>
            <w:tcBorders>
              <w:bottom w:val="single" w:sz="4" w:space="0" w:color="auto"/>
            </w:tcBorders>
          </w:tcPr>
          <w:p w14:paraId="55802CE3" w14:textId="77777777" w:rsidR="0017356C" w:rsidRDefault="0017356C" w:rsidP="003F3FDB"/>
        </w:tc>
      </w:tr>
      <w:tr w:rsidR="0017356C" w14:paraId="391EE0F7" w14:textId="77777777" w:rsidTr="003F3FDB">
        <w:trPr>
          <w:trHeight w:val="230"/>
        </w:trPr>
        <w:tc>
          <w:tcPr>
            <w:tcW w:w="1826" w:type="dxa"/>
          </w:tcPr>
          <w:p w14:paraId="06B02E52" w14:textId="77777777" w:rsidR="0017356C" w:rsidRDefault="0017356C" w:rsidP="003F3FDB">
            <w:r>
              <w:t>Make final changes</w:t>
            </w:r>
          </w:p>
        </w:tc>
        <w:tc>
          <w:tcPr>
            <w:tcW w:w="328" w:type="dxa"/>
          </w:tcPr>
          <w:p w14:paraId="2FEDBD4E" w14:textId="77777777" w:rsidR="0017356C" w:rsidRDefault="0017356C" w:rsidP="003F3FDB"/>
        </w:tc>
        <w:tc>
          <w:tcPr>
            <w:tcW w:w="328" w:type="dxa"/>
          </w:tcPr>
          <w:p w14:paraId="4E84380B" w14:textId="77777777" w:rsidR="0017356C" w:rsidRDefault="0017356C" w:rsidP="003F3FDB"/>
        </w:tc>
        <w:tc>
          <w:tcPr>
            <w:tcW w:w="328" w:type="dxa"/>
          </w:tcPr>
          <w:p w14:paraId="4166EE9D" w14:textId="77777777" w:rsidR="0017356C" w:rsidRDefault="0017356C" w:rsidP="003F3FDB"/>
        </w:tc>
        <w:tc>
          <w:tcPr>
            <w:tcW w:w="328" w:type="dxa"/>
          </w:tcPr>
          <w:p w14:paraId="24DCD71A" w14:textId="77777777" w:rsidR="0017356C" w:rsidRDefault="0017356C" w:rsidP="003F3FDB"/>
        </w:tc>
        <w:tc>
          <w:tcPr>
            <w:tcW w:w="328" w:type="dxa"/>
          </w:tcPr>
          <w:p w14:paraId="4734C0A9" w14:textId="77777777" w:rsidR="0017356C" w:rsidRDefault="0017356C" w:rsidP="003F3FDB"/>
        </w:tc>
        <w:tc>
          <w:tcPr>
            <w:tcW w:w="328" w:type="dxa"/>
          </w:tcPr>
          <w:p w14:paraId="4DCFE06C" w14:textId="77777777" w:rsidR="0017356C" w:rsidRDefault="0017356C" w:rsidP="003F3FDB"/>
        </w:tc>
        <w:tc>
          <w:tcPr>
            <w:tcW w:w="328" w:type="dxa"/>
          </w:tcPr>
          <w:p w14:paraId="3AE15E96" w14:textId="77777777" w:rsidR="0017356C" w:rsidRDefault="0017356C" w:rsidP="003F3FDB"/>
        </w:tc>
        <w:tc>
          <w:tcPr>
            <w:tcW w:w="328" w:type="dxa"/>
          </w:tcPr>
          <w:p w14:paraId="72F661AD" w14:textId="77777777" w:rsidR="0017356C" w:rsidRDefault="0017356C" w:rsidP="003F3FDB"/>
        </w:tc>
        <w:tc>
          <w:tcPr>
            <w:tcW w:w="328" w:type="dxa"/>
          </w:tcPr>
          <w:p w14:paraId="710E2B19" w14:textId="77777777" w:rsidR="0017356C" w:rsidRDefault="0017356C" w:rsidP="003F3FDB"/>
        </w:tc>
        <w:tc>
          <w:tcPr>
            <w:tcW w:w="440" w:type="dxa"/>
          </w:tcPr>
          <w:p w14:paraId="479844A9" w14:textId="77777777" w:rsidR="0017356C" w:rsidRDefault="0017356C" w:rsidP="003F3FDB"/>
        </w:tc>
        <w:tc>
          <w:tcPr>
            <w:tcW w:w="613" w:type="dxa"/>
          </w:tcPr>
          <w:p w14:paraId="378ED47F" w14:textId="77777777" w:rsidR="0017356C" w:rsidRDefault="0017356C" w:rsidP="003F3FDB"/>
        </w:tc>
        <w:tc>
          <w:tcPr>
            <w:tcW w:w="440" w:type="dxa"/>
          </w:tcPr>
          <w:p w14:paraId="7D7AE273" w14:textId="77777777" w:rsidR="0017356C" w:rsidRDefault="0017356C" w:rsidP="003F3FDB"/>
        </w:tc>
        <w:tc>
          <w:tcPr>
            <w:tcW w:w="440" w:type="dxa"/>
          </w:tcPr>
          <w:p w14:paraId="6E4E5F91" w14:textId="77777777" w:rsidR="0017356C" w:rsidRDefault="0017356C" w:rsidP="003F3FDB"/>
        </w:tc>
        <w:tc>
          <w:tcPr>
            <w:tcW w:w="440" w:type="dxa"/>
          </w:tcPr>
          <w:p w14:paraId="4FB53F60" w14:textId="77777777" w:rsidR="0017356C" w:rsidRDefault="0017356C" w:rsidP="003F3FDB"/>
        </w:tc>
        <w:tc>
          <w:tcPr>
            <w:tcW w:w="440" w:type="dxa"/>
          </w:tcPr>
          <w:p w14:paraId="774D2FE5" w14:textId="77777777" w:rsidR="0017356C" w:rsidRDefault="0017356C" w:rsidP="003F3FDB"/>
        </w:tc>
        <w:tc>
          <w:tcPr>
            <w:tcW w:w="440" w:type="dxa"/>
          </w:tcPr>
          <w:p w14:paraId="67336537" w14:textId="77777777" w:rsidR="0017356C" w:rsidRDefault="0017356C" w:rsidP="003F3FDB"/>
        </w:tc>
        <w:tc>
          <w:tcPr>
            <w:tcW w:w="440" w:type="dxa"/>
          </w:tcPr>
          <w:p w14:paraId="39BEE717" w14:textId="77777777" w:rsidR="0017356C" w:rsidRDefault="0017356C" w:rsidP="003F3FDB"/>
        </w:tc>
        <w:tc>
          <w:tcPr>
            <w:tcW w:w="440" w:type="dxa"/>
          </w:tcPr>
          <w:p w14:paraId="6BB43DB6" w14:textId="77777777" w:rsidR="0017356C" w:rsidRDefault="0017356C" w:rsidP="003F3FDB"/>
        </w:tc>
        <w:tc>
          <w:tcPr>
            <w:tcW w:w="440" w:type="dxa"/>
          </w:tcPr>
          <w:p w14:paraId="7CB05F95" w14:textId="77777777" w:rsidR="0017356C" w:rsidRDefault="0017356C" w:rsidP="003F3FDB"/>
        </w:tc>
        <w:tc>
          <w:tcPr>
            <w:tcW w:w="440" w:type="dxa"/>
          </w:tcPr>
          <w:p w14:paraId="154FC9B2" w14:textId="77777777" w:rsidR="0017356C" w:rsidRDefault="0017356C" w:rsidP="003F3FDB"/>
        </w:tc>
        <w:tc>
          <w:tcPr>
            <w:tcW w:w="440" w:type="dxa"/>
          </w:tcPr>
          <w:p w14:paraId="30F9812A" w14:textId="77777777" w:rsidR="0017356C" w:rsidRDefault="0017356C" w:rsidP="003F3FDB"/>
        </w:tc>
        <w:tc>
          <w:tcPr>
            <w:tcW w:w="440" w:type="dxa"/>
          </w:tcPr>
          <w:p w14:paraId="6EDCF761" w14:textId="77777777" w:rsidR="0017356C" w:rsidRDefault="0017356C" w:rsidP="003F3FDB"/>
        </w:tc>
        <w:tc>
          <w:tcPr>
            <w:tcW w:w="440" w:type="dxa"/>
            <w:tcBorders>
              <w:right w:val="nil"/>
            </w:tcBorders>
            <w:shd w:val="clear" w:color="auto" w:fill="000000" w:themeFill="text1"/>
          </w:tcPr>
          <w:p w14:paraId="2E0B3D40" w14:textId="77777777" w:rsidR="0017356C" w:rsidRDefault="0017356C" w:rsidP="003F3FDB"/>
        </w:tc>
        <w:tc>
          <w:tcPr>
            <w:tcW w:w="440" w:type="dxa"/>
            <w:tcBorders>
              <w:left w:val="nil"/>
            </w:tcBorders>
            <w:shd w:val="clear" w:color="auto" w:fill="000000" w:themeFill="text1"/>
          </w:tcPr>
          <w:p w14:paraId="00398138" w14:textId="77777777" w:rsidR="0017356C" w:rsidRDefault="0017356C" w:rsidP="003F3FDB"/>
        </w:tc>
      </w:tr>
      <w:tr w:rsidR="0017356C" w14:paraId="59E798DE" w14:textId="77777777" w:rsidTr="003F3FDB">
        <w:trPr>
          <w:trHeight w:val="230"/>
        </w:trPr>
        <w:tc>
          <w:tcPr>
            <w:tcW w:w="1826" w:type="dxa"/>
          </w:tcPr>
          <w:p w14:paraId="70A9303B" w14:textId="77777777" w:rsidR="0017356C" w:rsidRDefault="0017356C" w:rsidP="003F3FDB">
            <w:r>
              <w:t>Submission</w:t>
            </w:r>
          </w:p>
        </w:tc>
        <w:tc>
          <w:tcPr>
            <w:tcW w:w="328" w:type="dxa"/>
          </w:tcPr>
          <w:p w14:paraId="25AC411E" w14:textId="77777777" w:rsidR="0017356C" w:rsidRDefault="0017356C" w:rsidP="003F3FDB"/>
        </w:tc>
        <w:tc>
          <w:tcPr>
            <w:tcW w:w="328" w:type="dxa"/>
          </w:tcPr>
          <w:p w14:paraId="5C4AF523" w14:textId="77777777" w:rsidR="0017356C" w:rsidRDefault="0017356C" w:rsidP="003F3FDB"/>
        </w:tc>
        <w:tc>
          <w:tcPr>
            <w:tcW w:w="328" w:type="dxa"/>
          </w:tcPr>
          <w:p w14:paraId="42AB265E" w14:textId="77777777" w:rsidR="0017356C" w:rsidRDefault="0017356C" w:rsidP="003F3FDB"/>
        </w:tc>
        <w:tc>
          <w:tcPr>
            <w:tcW w:w="328" w:type="dxa"/>
          </w:tcPr>
          <w:p w14:paraId="3AEBB825" w14:textId="77777777" w:rsidR="0017356C" w:rsidRDefault="0017356C" w:rsidP="003F3FDB"/>
        </w:tc>
        <w:tc>
          <w:tcPr>
            <w:tcW w:w="328" w:type="dxa"/>
          </w:tcPr>
          <w:p w14:paraId="00042EAC" w14:textId="77777777" w:rsidR="0017356C" w:rsidRDefault="0017356C" w:rsidP="003F3FDB"/>
        </w:tc>
        <w:tc>
          <w:tcPr>
            <w:tcW w:w="328" w:type="dxa"/>
          </w:tcPr>
          <w:p w14:paraId="3B7F3E0C" w14:textId="77777777" w:rsidR="0017356C" w:rsidRDefault="0017356C" w:rsidP="003F3FDB"/>
        </w:tc>
        <w:tc>
          <w:tcPr>
            <w:tcW w:w="328" w:type="dxa"/>
          </w:tcPr>
          <w:p w14:paraId="1B7C29BB" w14:textId="77777777" w:rsidR="0017356C" w:rsidRDefault="0017356C" w:rsidP="003F3FDB"/>
        </w:tc>
        <w:tc>
          <w:tcPr>
            <w:tcW w:w="328" w:type="dxa"/>
          </w:tcPr>
          <w:p w14:paraId="0559A455" w14:textId="77777777" w:rsidR="0017356C" w:rsidRDefault="0017356C" w:rsidP="003F3FDB"/>
        </w:tc>
        <w:tc>
          <w:tcPr>
            <w:tcW w:w="328" w:type="dxa"/>
          </w:tcPr>
          <w:p w14:paraId="5B020999" w14:textId="77777777" w:rsidR="0017356C" w:rsidRDefault="0017356C" w:rsidP="003F3FDB"/>
        </w:tc>
        <w:tc>
          <w:tcPr>
            <w:tcW w:w="440" w:type="dxa"/>
          </w:tcPr>
          <w:p w14:paraId="78371FAD" w14:textId="77777777" w:rsidR="0017356C" w:rsidRDefault="0017356C" w:rsidP="003F3FDB"/>
        </w:tc>
        <w:tc>
          <w:tcPr>
            <w:tcW w:w="613" w:type="dxa"/>
          </w:tcPr>
          <w:p w14:paraId="75C71BAB" w14:textId="77777777" w:rsidR="0017356C" w:rsidRDefault="0017356C" w:rsidP="003F3FDB"/>
        </w:tc>
        <w:tc>
          <w:tcPr>
            <w:tcW w:w="440" w:type="dxa"/>
          </w:tcPr>
          <w:p w14:paraId="727D57A5" w14:textId="77777777" w:rsidR="0017356C" w:rsidRDefault="0017356C" w:rsidP="003F3FDB"/>
        </w:tc>
        <w:tc>
          <w:tcPr>
            <w:tcW w:w="440" w:type="dxa"/>
          </w:tcPr>
          <w:p w14:paraId="4D983DC4" w14:textId="77777777" w:rsidR="0017356C" w:rsidRDefault="0017356C" w:rsidP="003F3FDB"/>
        </w:tc>
        <w:tc>
          <w:tcPr>
            <w:tcW w:w="440" w:type="dxa"/>
          </w:tcPr>
          <w:p w14:paraId="64866689" w14:textId="77777777" w:rsidR="0017356C" w:rsidRDefault="0017356C" w:rsidP="003F3FDB"/>
        </w:tc>
        <w:tc>
          <w:tcPr>
            <w:tcW w:w="440" w:type="dxa"/>
          </w:tcPr>
          <w:p w14:paraId="131889E9" w14:textId="77777777" w:rsidR="0017356C" w:rsidRDefault="0017356C" w:rsidP="003F3FDB"/>
        </w:tc>
        <w:tc>
          <w:tcPr>
            <w:tcW w:w="440" w:type="dxa"/>
          </w:tcPr>
          <w:p w14:paraId="2F6F77F4" w14:textId="77777777" w:rsidR="0017356C" w:rsidRDefault="0017356C" w:rsidP="003F3FDB"/>
        </w:tc>
        <w:tc>
          <w:tcPr>
            <w:tcW w:w="440" w:type="dxa"/>
          </w:tcPr>
          <w:p w14:paraId="625989FB" w14:textId="77777777" w:rsidR="0017356C" w:rsidRDefault="0017356C" w:rsidP="003F3FDB"/>
        </w:tc>
        <w:tc>
          <w:tcPr>
            <w:tcW w:w="440" w:type="dxa"/>
          </w:tcPr>
          <w:p w14:paraId="200F40D2" w14:textId="77777777" w:rsidR="0017356C" w:rsidRDefault="0017356C" w:rsidP="003F3FDB"/>
        </w:tc>
        <w:tc>
          <w:tcPr>
            <w:tcW w:w="440" w:type="dxa"/>
          </w:tcPr>
          <w:p w14:paraId="04367B94" w14:textId="77777777" w:rsidR="0017356C" w:rsidRDefault="0017356C" w:rsidP="003F3FDB"/>
        </w:tc>
        <w:tc>
          <w:tcPr>
            <w:tcW w:w="440" w:type="dxa"/>
          </w:tcPr>
          <w:p w14:paraId="392F9497" w14:textId="77777777" w:rsidR="0017356C" w:rsidRDefault="0017356C" w:rsidP="003F3FDB"/>
        </w:tc>
        <w:tc>
          <w:tcPr>
            <w:tcW w:w="440" w:type="dxa"/>
          </w:tcPr>
          <w:p w14:paraId="716424B1" w14:textId="77777777" w:rsidR="0017356C" w:rsidRDefault="0017356C" w:rsidP="003F3FDB"/>
        </w:tc>
        <w:tc>
          <w:tcPr>
            <w:tcW w:w="440" w:type="dxa"/>
          </w:tcPr>
          <w:p w14:paraId="29E09137" w14:textId="77777777" w:rsidR="0017356C" w:rsidRDefault="0017356C" w:rsidP="003F3FDB"/>
        </w:tc>
        <w:tc>
          <w:tcPr>
            <w:tcW w:w="440" w:type="dxa"/>
          </w:tcPr>
          <w:p w14:paraId="272FA8A6" w14:textId="77777777" w:rsidR="0017356C" w:rsidRDefault="0017356C" w:rsidP="003F3FDB"/>
        </w:tc>
        <w:tc>
          <w:tcPr>
            <w:tcW w:w="440" w:type="dxa"/>
            <w:shd w:val="clear" w:color="auto" w:fill="000000" w:themeFill="text1"/>
          </w:tcPr>
          <w:p w14:paraId="6A65AE96" w14:textId="77777777" w:rsidR="0017356C" w:rsidRDefault="0017356C" w:rsidP="003F3FDB"/>
        </w:tc>
      </w:tr>
    </w:tbl>
    <w:p w14:paraId="24E05777" w14:textId="77777777" w:rsidR="0017356C" w:rsidRDefault="0017356C" w:rsidP="0017356C"/>
    <w:p w14:paraId="4D882966" w14:textId="77777777" w:rsidR="0017356C" w:rsidRDefault="0017356C" w:rsidP="0017356C"/>
    <w:p w14:paraId="7BA91E98" w14:textId="77777777" w:rsidR="0017356C" w:rsidRDefault="0017356C" w:rsidP="0017356C"/>
    <w:p w14:paraId="2207A6AE" w14:textId="77777777" w:rsidR="0017356C" w:rsidRDefault="0017356C" w:rsidP="0017356C"/>
    <w:p w14:paraId="1A9225A0" w14:textId="77777777" w:rsidR="0017356C" w:rsidRDefault="0017356C" w:rsidP="0017356C"/>
    <w:p w14:paraId="73BA1861" w14:textId="77777777" w:rsidR="0017356C" w:rsidRDefault="0017356C" w:rsidP="0017356C"/>
    <w:p w14:paraId="4546365A" w14:textId="77777777" w:rsidR="0017356C" w:rsidRDefault="0017356C" w:rsidP="0017356C"/>
    <w:p w14:paraId="319FF0F0" w14:textId="77777777" w:rsidR="0017356C" w:rsidRDefault="0017356C" w:rsidP="0017356C"/>
    <w:p w14:paraId="5FEB03A6" w14:textId="77777777" w:rsidR="0017356C" w:rsidRDefault="0017356C" w:rsidP="0017356C"/>
    <w:p w14:paraId="55F7D6B0" w14:textId="77777777" w:rsidR="0017356C" w:rsidRDefault="0017356C" w:rsidP="0017356C"/>
    <w:p w14:paraId="1FF4008C" w14:textId="77777777" w:rsidR="0017356C" w:rsidRDefault="0017356C" w:rsidP="0017356C"/>
    <w:p w14:paraId="6EC5AFD5" w14:textId="77777777" w:rsidR="0017356C" w:rsidRDefault="0017356C" w:rsidP="0017356C"/>
    <w:p w14:paraId="30F76854" w14:textId="77777777" w:rsidR="0017356C" w:rsidRDefault="0017356C" w:rsidP="0017356C"/>
    <w:p w14:paraId="1E6A325D" w14:textId="77777777" w:rsidR="0017356C" w:rsidRDefault="0017356C" w:rsidP="0017356C"/>
    <w:p w14:paraId="6B1AD713" w14:textId="77777777" w:rsidR="0017356C" w:rsidRDefault="0017356C" w:rsidP="0017356C"/>
    <w:p w14:paraId="7FB9E411" w14:textId="77777777" w:rsidR="0017356C" w:rsidRDefault="0017356C" w:rsidP="0017356C"/>
    <w:p w14:paraId="196F5D3C" w14:textId="77777777" w:rsidR="0017356C" w:rsidRDefault="0017356C" w:rsidP="0017356C"/>
    <w:p w14:paraId="0D5574E8" w14:textId="227293F7" w:rsidR="002F1BD8" w:rsidRDefault="002F1BD8" w:rsidP="00AD166D"/>
    <w:p w14:paraId="20A3409A" w14:textId="31F20D91" w:rsidR="002F1BD8" w:rsidRDefault="002F1BD8" w:rsidP="00AD166D"/>
    <w:p w14:paraId="2DFF414E" w14:textId="347907B5" w:rsidR="002F1BD8" w:rsidRDefault="002F1BD8" w:rsidP="00AD166D"/>
    <w:p w14:paraId="22297157" w14:textId="2AEDCE21" w:rsidR="002F1BD8" w:rsidRDefault="002F1BD8" w:rsidP="00AD166D"/>
    <w:p w14:paraId="00099252" w14:textId="0A3F0E76" w:rsidR="002F1BD8" w:rsidRDefault="002F1BD8" w:rsidP="00AD166D"/>
    <w:p w14:paraId="301A80F6" w14:textId="03D2386E" w:rsidR="002F1BD8" w:rsidRDefault="002F1BD8" w:rsidP="00AD166D"/>
    <w:p w14:paraId="32CB73CE" w14:textId="4226873E" w:rsidR="002F1BD8" w:rsidRDefault="002F1BD8" w:rsidP="00AD166D"/>
    <w:p w14:paraId="5B1F3475" w14:textId="572C4BA9" w:rsidR="002F1BD8" w:rsidRDefault="002F1BD8" w:rsidP="00AD166D"/>
    <w:p w14:paraId="595F8675" w14:textId="40B61E34" w:rsidR="002F1BD8" w:rsidRDefault="002F1BD8" w:rsidP="00AD166D"/>
    <w:p w14:paraId="25B199B8" w14:textId="77777777" w:rsidR="002F1BD8" w:rsidRPr="00AD166D" w:rsidRDefault="002F1BD8" w:rsidP="00AD166D"/>
    <w:p w14:paraId="580FA72E" w14:textId="1E4EC4D6" w:rsidR="00C24F46" w:rsidRDefault="00C24F46" w:rsidP="00C24F46"/>
    <w:p w14:paraId="7DCFD94A" w14:textId="54F2ED16" w:rsidR="00D32AFC" w:rsidRDefault="00D32AFC" w:rsidP="003567B9"/>
    <w:p w14:paraId="067E4462" w14:textId="77777777" w:rsidR="00BA164D" w:rsidRPr="00C24F46" w:rsidRDefault="00BA164D" w:rsidP="003567B9"/>
    <w:sectPr w:rsidR="00BA164D" w:rsidRPr="00C24F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66619" w14:textId="77777777" w:rsidR="00676F25" w:rsidRDefault="00676F25" w:rsidP="006B448D">
      <w:pPr>
        <w:spacing w:after="0" w:line="240" w:lineRule="auto"/>
      </w:pPr>
      <w:r>
        <w:separator/>
      </w:r>
    </w:p>
  </w:endnote>
  <w:endnote w:type="continuationSeparator" w:id="0">
    <w:p w14:paraId="5C5587C0" w14:textId="77777777" w:rsidR="00676F25" w:rsidRDefault="00676F25"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MathJax_Main-bol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4EEAD" w14:textId="77777777" w:rsidR="00676F25" w:rsidRDefault="00676F25" w:rsidP="006B448D">
      <w:pPr>
        <w:spacing w:after="0" w:line="240" w:lineRule="auto"/>
      </w:pPr>
      <w:r>
        <w:separator/>
      </w:r>
    </w:p>
  </w:footnote>
  <w:footnote w:type="continuationSeparator" w:id="0">
    <w:p w14:paraId="4DE4A994" w14:textId="77777777" w:rsidR="00676F25" w:rsidRDefault="00676F25"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F86BB2"/>
    <w:multiLevelType w:val="hybridMultilevel"/>
    <w:tmpl w:val="109E049E"/>
    <w:lvl w:ilvl="0" w:tplc="CD5E3D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7"/>
  </w:num>
  <w:num w:numId="3">
    <w:abstractNumId w:val="0"/>
  </w:num>
  <w:num w:numId="4">
    <w:abstractNumId w:val="2"/>
  </w:num>
  <w:num w:numId="5">
    <w:abstractNumId w:val="5"/>
  </w:num>
  <w:num w:numId="6">
    <w:abstractNumId w:val="1"/>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jU2MjYwNDczMDBT0lEKTi0uzszPAykwNKkFAEyG1hItAAAA"/>
  </w:docVars>
  <w:rsids>
    <w:rsidRoot w:val="00E3394D"/>
    <w:rsid w:val="00000973"/>
    <w:rsid w:val="00001CDE"/>
    <w:rsid w:val="00002496"/>
    <w:rsid w:val="00004BE1"/>
    <w:rsid w:val="00004DB4"/>
    <w:rsid w:val="0001001A"/>
    <w:rsid w:val="00010A4A"/>
    <w:rsid w:val="00013373"/>
    <w:rsid w:val="000161D9"/>
    <w:rsid w:val="00016332"/>
    <w:rsid w:val="00021C5A"/>
    <w:rsid w:val="00023290"/>
    <w:rsid w:val="00031CEE"/>
    <w:rsid w:val="00033C9C"/>
    <w:rsid w:val="0003439D"/>
    <w:rsid w:val="00034E24"/>
    <w:rsid w:val="00036502"/>
    <w:rsid w:val="00042140"/>
    <w:rsid w:val="00042749"/>
    <w:rsid w:val="000429E5"/>
    <w:rsid w:val="0004410C"/>
    <w:rsid w:val="0004644B"/>
    <w:rsid w:val="00046A45"/>
    <w:rsid w:val="00053C3C"/>
    <w:rsid w:val="0005533A"/>
    <w:rsid w:val="000560FC"/>
    <w:rsid w:val="00056802"/>
    <w:rsid w:val="000569F7"/>
    <w:rsid w:val="00056A1E"/>
    <w:rsid w:val="00056D39"/>
    <w:rsid w:val="00062FC0"/>
    <w:rsid w:val="00067E14"/>
    <w:rsid w:val="00070186"/>
    <w:rsid w:val="000704A3"/>
    <w:rsid w:val="000708CC"/>
    <w:rsid w:val="0007111E"/>
    <w:rsid w:val="000810D3"/>
    <w:rsid w:val="00082627"/>
    <w:rsid w:val="000829FF"/>
    <w:rsid w:val="00082B17"/>
    <w:rsid w:val="00084571"/>
    <w:rsid w:val="00084730"/>
    <w:rsid w:val="00085A22"/>
    <w:rsid w:val="000873D8"/>
    <w:rsid w:val="00093A3A"/>
    <w:rsid w:val="00093A59"/>
    <w:rsid w:val="00097EA1"/>
    <w:rsid w:val="000A0200"/>
    <w:rsid w:val="000A117C"/>
    <w:rsid w:val="000A2E17"/>
    <w:rsid w:val="000A391B"/>
    <w:rsid w:val="000A54D2"/>
    <w:rsid w:val="000A663E"/>
    <w:rsid w:val="000A77FC"/>
    <w:rsid w:val="000A79F0"/>
    <w:rsid w:val="000B0946"/>
    <w:rsid w:val="000B0BCC"/>
    <w:rsid w:val="000B4CBC"/>
    <w:rsid w:val="000B5352"/>
    <w:rsid w:val="000B5567"/>
    <w:rsid w:val="000C12B7"/>
    <w:rsid w:val="000C1CB2"/>
    <w:rsid w:val="000C38E7"/>
    <w:rsid w:val="000C54B9"/>
    <w:rsid w:val="000D25EE"/>
    <w:rsid w:val="000D2756"/>
    <w:rsid w:val="000D6B93"/>
    <w:rsid w:val="000E2713"/>
    <w:rsid w:val="000E2F17"/>
    <w:rsid w:val="000E5744"/>
    <w:rsid w:val="000E61BD"/>
    <w:rsid w:val="000E7DBD"/>
    <w:rsid w:val="000F5928"/>
    <w:rsid w:val="000F658B"/>
    <w:rsid w:val="001011B0"/>
    <w:rsid w:val="00102CEF"/>
    <w:rsid w:val="001044FA"/>
    <w:rsid w:val="00110860"/>
    <w:rsid w:val="001112C3"/>
    <w:rsid w:val="001123AF"/>
    <w:rsid w:val="00112CEC"/>
    <w:rsid w:val="00112DBF"/>
    <w:rsid w:val="00115172"/>
    <w:rsid w:val="00115BD5"/>
    <w:rsid w:val="0012267E"/>
    <w:rsid w:val="00127F32"/>
    <w:rsid w:val="00134FD2"/>
    <w:rsid w:val="00135444"/>
    <w:rsid w:val="00136BE0"/>
    <w:rsid w:val="00140532"/>
    <w:rsid w:val="00140F69"/>
    <w:rsid w:val="00141DCE"/>
    <w:rsid w:val="00143D3C"/>
    <w:rsid w:val="00144A0D"/>
    <w:rsid w:val="00144EB3"/>
    <w:rsid w:val="001452A2"/>
    <w:rsid w:val="001478EE"/>
    <w:rsid w:val="0015164B"/>
    <w:rsid w:val="001529B4"/>
    <w:rsid w:val="00154509"/>
    <w:rsid w:val="001545E4"/>
    <w:rsid w:val="00156384"/>
    <w:rsid w:val="001614D6"/>
    <w:rsid w:val="001620A0"/>
    <w:rsid w:val="00162857"/>
    <w:rsid w:val="00162CDA"/>
    <w:rsid w:val="00164261"/>
    <w:rsid w:val="0016488F"/>
    <w:rsid w:val="00164A56"/>
    <w:rsid w:val="0016662D"/>
    <w:rsid w:val="0017356C"/>
    <w:rsid w:val="0017438E"/>
    <w:rsid w:val="0017471F"/>
    <w:rsid w:val="00175CEF"/>
    <w:rsid w:val="00181B64"/>
    <w:rsid w:val="001822B2"/>
    <w:rsid w:val="00182AFA"/>
    <w:rsid w:val="001833F8"/>
    <w:rsid w:val="001843BA"/>
    <w:rsid w:val="001852C9"/>
    <w:rsid w:val="00186FC4"/>
    <w:rsid w:val="00187AF7"/>
    <w:rsid w:val="0019099E"/>
    <w:rsid w:val="00191DD9"/>
    <w:rsid w:val="001940A4"/>
    <w:rsid w:val="001A12D1"/>
    <w:rsid w:val="001A1564"/>
    <w:rsid w:val="001A2790"/>
    <w:rsid w:val="001B276D"/>
    <w:rsid w:val="001B2D16"/>
    <w:rsid w:val="001B5554"/>
    <w:rsid w:val="001B688F"/>
    <w:rsid w:val="001B69AF"/>
    <w:rsid w:val="001B6FB8"/>
    <w:rsid w:val="001B74F9"/>
    <w:rsid w:val="001C0A0F"/>
    <w:rsid w:val="001C3300"/>
    <w:rsid w:val="001C5004"/>
    <w:rsid w:val="001C68A4"/>
    <w:rsid w:val="001C72DA"/>
    <w:rsid w:val="001D09D6"/>
    <w:rsid w:val="001D323B"/>
    <w:rsid w:val="001D6190"/>
    <w:rsid w:val="001E16F1"/>
    <w:rsid w:val="001E3494"/>
    <w:rsid w:val="001E3F7C"/>
    <w:rsid w:val="001E4111"/>
    <w:rsid w:val="001E447B"/>
    <w:rsid w:val="001F08D6"/>
    <w:rsid w:val="001F0E9A"/>
    <w:rsid w:val="001F1782"/>
    <w:rsid w:val="001F1C05"/>
    <w:rsid w:val="001F70E1"/>
    <w:rsid w:val="00200497"/>
    <w:rsid w:val="00200F68"/>
    <w:rsid w:val="002024C6"/>
    <w:rsid w:val="00203D8D"/>
    <w:rsid w:val="00203DF2"/>
    <w:rsid w:val="00204192"/>
    <w:rsid w:val="00205C3E"/>
    <w:rsid w:val="0020687D"/>
    <w:rsid w:val="00206F59"/>
    <w:rsid w:val="00212E14"/>
    <w:rsid w:val="00213617"/>
    <w:rsid w:val="00221667"/>
    <w:rsid w:val="0022176F"/>
    <w:rsid w:val="00223DDD"/>
    <w:rsid w:val="00225719"/>
    <w:rsid w:val="00227B35"/>
    <w:rsid w:val="00231E4D"/>
    <w:rsid w:val="00234930"/>
    <w:rsid w:val="00234E50"/>
    <w:rsid w:val="00235683"/>
    <w:rsid w:val="00235A07"/>
    <w:rsid w:val="002360FE"/>
    <w:rsid w:val="00236EB0"/>
    <w:rsid w:val="00242997"/>
    <w:rsid w:val="00244497"/>
    <w:rsid w:val="00246BBF"/>
    <w:rsid w:val="00246D4B"/>
    <w:rsid w:val="00252A32"/>
    <w:rsid w:val="002534A3"/>
    <w:rsid w:val="002534F3"/>
    <w:rsid w:val="00253DBA"/>
    <w:rsid w:val="0025456D"/>
    <w:rsid w:val="00255C4A"/>
    <w:rsid w:val="00256C73"/>
    <w:rsid w:val="00260F39"/>
    <w:rsid w:val="00261F98"/>
    <w:rsid w:val="002661A7"/>
    <w:rsid w:val="002673C6"/>
    <w:rsid w:val="002700C0"/>
    <w:rsid w:val="0027055D"/>
    <w:rsid w:val="0027205E"/>
    <w:rsid w:val="00275280"/>
    <w:rsid w:val="00275595"/>
    <w:rsid w:val="00275A11"/>
    <w:rsid w:val="00277870"/>
    <w:rsid w:val="00281D87"/>
    <w:rsid w:val="00282B2F"/>
    <w:rsid w:val="0028493A"/>
    <w:rsid w:val="002859C0"/>
    <w:rsid w:val="002871DD"/>
    <w:rsid w:val="00290353"/>
    <w:rsid w:val="0029039C"/>
    <w:rsid w:val="00291F83"/>
    <w:rsid w:val="00296928"/>
    <w:rsid w:val="00297827"/>
    <w:rsid w:val="00297CAF"/>
    <w:rsid w:val="00297DA6"/>
    <w:rsid w:val="002A5C83"/>
    <w:rsid w:val="002B7844"/>
    <w:rsid w:val="002B7953"/>
    <w:rsid w:val="002C303D"/>
    <w:rsid w:val="002C420E"/>
    <w:rsid w:val="002C78B6"/>
    <w:rsid w:val="002C7B8C"/>
    <w:rsid w:val="002D0C79"/>
    <w:rsid w:val="002D2B29"/>
    <w:rsid w:val="002D556D"/>
    <w:rsid w:val="002D5B89"/>
    <w:rsid w:val="002D7272"/>
    <w:rsid w:val="002D7781"/>
    <w:rsid w:val="002D7A47"/>
    <w:rsid w:val="002E3B29"/>
    <w:rsid w:val="002E4475"/>
    <w:rsid w:val="002F01A8"/>
    <w:rsid w:val="002F0DF4"/>
    <w:rsid w:val="002F1BD8"/>
    <w:rsid w:val="002F1CC3"/>
    <w:rsid w:val="00300690"/>
    <w:rsid w:val="0030296E"/>
    <w:rsid w:val="003040CB"/>
    <w:rsid w:val="00305BAD"/>
    <w:rsid w:val="00306A06"/>
    <w:rsid w:val="00306F33"/>
    <w:rsid w:val="0030750D"/>
    <w:rsid w:val="00307B48"/>
    <w:rsid w:val="003102F1"/>
    <w:rsid w:val="00313CA1"/>
    <w:rsid w:val="0031780A"/>
    <w:rsid w:val="00317FA7"/>
    <w:rsid w:val="003205EC"/>
    <w:rsid w:val="00321D75"/>
    <w:rsid w:val="003241B5"/>
    <w:rsid w:val="003254E4"/>
    <w:rsid w:val="0032743E"/>
    <w:rsid w:val="003342ED"/>
    <w:rsid w:val="00340DDB"/>
    <w:rsid w:val="00341DC5"/>
    <w:rsid w:val="00344F09"/>
    <w:rsid w:val="00346C15"/>
    <w:rsid w:val="0034763F"/>
    <w:rsid w:val="0034792C"/>
    <w:rsid w:val="0035128E"/>
    <w:rsid w:val="00353918"/>
    <w:rsid w:val="003550ED"/>
    <w:rsid w:val="003567B9"/>
    <w:rsid w:val="00361A95"/>
    <w:rsid w:val="00361BEC"/>
    <w:rsid w:val="00363F17"/>
    <w:rsid w:val="00364E24"/>
    <w:rsid w:val="00365027"/>
    <w:rsid w:val="00365209"/>
    <w:rsid w:val="0037273F"/>
    <w:rsid w:val="00372A30"/>
    <w:rsid w:val="0037337C"/>
    <w:rsid w:val="00373F53"/>
    <w:rsid w:val="00374204"/>
    <w:rsid w:val="00377332"/>
    <w:rsid w:val="00384A4A"/>
    <w:rsid w:val="003904D2"/>
    <w:rsid w:val="00393321"/>
    <w:rsid w:val="003935DE"/>
    <w:rsid w:val="003966A7"/>
    <w:rsid w:val="003A1FDC"/>
    <w:rsid w:val="003A29C2"/>
    <w:rsid w:val="003A3F72"/>
    <w:rsid w:val="003A76D5"/>
    <w:rsid w:val="003B003A"/>
    <w:rsid w:val="003B0BDF"/>
    <w:rsid w:val="003B1690"/>
    <w:rsid w:val="003B6A72"/>
    <w:rsid w:val="003B7670"/>
    <w:rsid w:val="003C1024"/>
    <w:rsid w:val="003C45B0"/>
    <w:rsid w:val="003C65EA"/>
    <w:rsid w:val="003D331F"/>
    <w:rsid w:val="003D7131"/>
    <w:rsid w:val="003E0C54"/>
    <w:rsid w:val="003E17AC"/>
    <w:rsid w:val="003E4DFE"/>
    <w:rsid w:val="003E4E24"/>
    <w:rsid w:val="003F0406"/>
    <w:rsid w:val="003F16FC"/>
    <w:rsid w:val="003F2668"/>
    <w:rsid w:val="003F27E5"/>
    <w:rsid w:val="00402510"/>
    <w:rsid w:val="004041FE"/>
    <w:rsid w:val="00406F92"/>
    <w:rsid w:val="004072A0"/>
    <w:rsid w:val="00407FF2"/>
    <w:rsid w:val="004117D5"/>
    <w:rsid w:val="00411B45"/>
    <w:rsid w:val="00411EC0"/>
    <w:rsid w:val="004126F7"/>
    <w:rsid w:val="00413589"/>
    <w:rsid w:val="00414B47"/>
    <w:rsid w:val="00415343"/>
    <w:rsid w:val="00415C39"/>
    <w:rsid w:val="00416E06"/>
    <w:rsid w:val="00422F73"/>
    <w:rsid w:val="00423D60"/>
    <w:rsid w:val="00426178"/>
    <w:rsid w:val="00430966"/>
    <w:rsid w:val="00434D9E"/>
    <w:rsid w:val="00443687"/>
    <w:rsid w:val="00443E9A"/>
    <w:rsid w:val="00446659"/>
    <w:rsid w:val="00450126"/>
    <w:rsid w:val="004506D8"/>
    <w:rsid w:val="00454130"/>
    <w:rsid w:val="00454374"/>
    <w:rsid w:val="004543CC"/>
    <w:rsid w:val="00454B26"/>
    <w:rsid w:val="0045533B"/>
    <w:rsid w:val="0046023F"/>
    <w:rsid w:val="00463702"/>
    <w:rsid w:val="00465275"/>
    <w:rsid w:val="00466BA5"/>
    <w:rsid w:val="00470AA8"/>
    <w:rsid w:val="00471D25"/>
    <w:rsid w:val="0047451E"/>
    <w:rsid w:val="00475DAE"/>
    <w:rsid w:val="00475DC3"/>
    <w:rsid w:val="004772F2"/>
    <w:rsid w:val="00481725"/>
    <w:rsid w:val="004833FB"/>
    <w:rsid w:val="00485EE3"/>
    <w:rsid w:val="00487E64"/>
    <w:rsid w:val="00490DA1"/>
    <w:rsid w:val="00491C7A"/>
    <w:rsid w:val="00497A1E"/>
    <w:rsid w:val="00497AAF"/>
    <w:rsid w:val="004A48D7"/>
    <w:rsid w:val="004B34D6"/>
    <w:rsid w:val="004B6B2B"/>
    <w:rsid w:val="004C27EE"/>
    <w:rsid w:val="004C2966"/>
    <w:rsid w:val="004C2B76"/>
    <w:rsid w:val="004C31D1"/>
    <w:rsid w:val="004C33BE"/>
    <w:rsid w:val="004C3FC0"/>
    <w:rsid w:val="004C4628"/>
    <w:rsid w:val="004C5CEA"/>
    <w:rsid w:val="004C7270"/>
    <w:rsid w:val="004C7CEB"/>
    <w:rsid w:val="004D06E0"/>
    <w:rsid w:val="004D10F7"/>
    <w:rsid w:val="004D2C54"/>
    <w:rsid w:val="004D3A97"/>
    <w:rsid w:val="004D4A38"/>
    <w:rsid w:val="004E011C"/>
    <w:rsid w:val="004E05AB"/>
    <w:rsid w:val="004E0B71"/>
    <w:rsid w:val="004E0C8E"/>
    <w:rsid w:val="004E114A"/>
    <w:rsid w:val="004E1A26"/>
    <w:rsid w:val="004E34FE"/>
    <w:rsid w:val="004E6A0E"/>
    <w:rsid w:val="004F0378"/>
    <w:rsid w:val="004F7F95"/>
    <w:rsid w:val="00500FBB"/>
    <w:rsid w:val="005019F0"/>
    <w:rsid w:val="005032AE"/>
    <w:rsid w:val="00503D0C"/>
    <w:rsid w:val="00505143"/>
    <w:rsid w:val="005057D2"/>
    <w:rsid w:val="00506E8B"/>
    <w:rsid w:val="005076A2"/>
    <w:rsid w:val="00510E58"/>
    <w:rsid w:val="00511812"/>
    <w:rsid w:val="00511BA2"/>
    <w:rsid w:val="0051228B"/>
    <w:rsid w:val="00524E40"/>
    <w:rsid w:val="0052529D"/>
    <w:rsid w:val="0052565A"/>
    <w:rsid w:val="00530D37"/>
    <w:rsid w:val="00532A5E"/>
    <w:rsid w:val="00532BF9"/>
    <w:rsid w:val="005351AA"/>
    <w:rsid w:val="005364ED"/>
    <w:rsid w:val="005403AC"/>
    <w:rsid w:val="005406C1"/>
    <w:rsid w:val="00542BFF"/>
    <w:rsid w:val="00550DF5"/>
    <w:rsid w:val="00554210"/>
    <w:rsid w:val="00557114"/>
    <w:rsid w:val="00560B07"/>
    <w:rsid w:val="00560C6A"/>
    <w:rsid w:val="00561DD7"/>
    <w:rsid w:val="00562580"/>
    <w:rsid w:val="00562682"/>
    <w:rsid w:val="00563438"/>
    <w:rsid w:val="0056516E"/>
    <w:rsid w:val="005672DE"/>
    <w:rsid w:val="00567F2C"/>
    <w:rsid w:val="00570943"/>
    <w:rsid w:val="0057647F"/>
    <w:rsid w:val="00580645"/>
    <w:rsid w:val="00581118"/>
    <w:rsid w:val="00583A04"/>
    <w:rsid w:val="005841BF"/>
    <w:rsid w:val="00584565"/>
    <w:rsid w:val="00585488"/>
    <w:rsid w:val="00585523"/>
    <w:rsid w:val="00585792"/>
    <w:rsid w:val="00590251"/>
    <w:rsid w:val="005906C3"/>
    <w:rsid w:val="00590EFB"/>
    <w:rsid w:val="00592BDD"/>
    <w:rsid w:val="00593704"/>
    <w:rsid w:val="005A0481"/>
    <w:rsid w:val="005A0C2F"/>
    <w:rsid w:val="005A1FB1"/>
    <w:rsid w:val="005A2084"/>
    <w:rsid w:val="005A2163"/>
    <w:rsid w:val="005A3756"/>
    <w:rsid w:val="005A3AD8"/>
    <w:rsid w:val="005A48F1"/>
    <w:rsid w:val="005B121B"/>
    <w:rsid w:val="005B1EFD"/>
    <w:rsid w:val="005B23D9"/>
    <w:rsid w:val="005B261B"/>
    <w:rsid w:val="005B2BDA"/>
    <w:rsid w:val="005B3019"/>
    <w:rsid w:val="005B76DC"/>
    <w:rsid w:val="005C2E71"/>
    <w:rsid w:val="005C6A1D"/>
    <w:rsid w:val="005C712A"/>
    <w:rsid w:val="005C743C"/>
    <w:rsid w:val="005D2188"/>
    <w:rsid w:val="005D255E"/>
    <w:rsid w:val="005D27BE"/>
    <w:rsid w:val="005E483B"/>
    <w:rsid w:val="005E6048"/>
    <w:rsid w:val="005F06F7"/>
    <w:rsid w:val="005F5D9D"/>
    <w:rsid w:val="005F755E"/>
    <w:rsid w:val="005F7904"/>
    <w:rsid w:val="006000E5"/>
    <w:rsid w:val="00600253"/>
    <w:rsid w:val="006037A1"/>
    <w:rsid w:val="0060418E"/>
    <w:rsid w:val="006041C3"/>
    <w:rsid w:val="00605589"/>
    <w:rsid w:val="00606122"/>
    <w:rsid w:val="00611510"/>
    <w:rsid w:val="00611709"/>
    <w:rsid w:val="00611B9B"/>
    <w:rsid w:val="00614EEC"/>
    <w:rsid w:val="00616D9C"/>
    <w:rsid w:val="006177CC"/>
    <w:rsid w:val="00620031"/>
    <w:rsid w:val="006222F5"/>
    <w:rsid w:val="00622D56"/>
    <w:rsid w:val="006237A5"/>
    <w:rsid w:val="00624CAD"/>
    <w:rsid w:val="00627D06"/>
    <w:rsid w:val="00630237"/>
    <w:rsid w:val="00630A4E"/>
    <w:rsid w:val="006334CC"/>
    <w:rsid w:val="00634E02"/>
    <w:rsid w:val="006410DA"/>
    <w:rsid w:val="00646CFD"/>
    <w:rsid w:val="0064759C"/>
    <w:rsid w:val="00647CB8"/>
    <w:rsid w:val="006506F7"/>
    <w:rsid w:val="00650BA2"/>
    <w:rsid w:val="00650CB6"/>
    <w:rsid w:val="00655C7B"/>
    <w:rsid w:val="00661FBD"/>
    <w:rsid w:val="00662D1D"/>
    <w:rsid w:val="00663248"/>
    <w:rsid w:val="00664A10"/>
    <w:rsid w:val="006662E2"/>
    <w:rsid w:val="006701ED"/>
    <w:rsid w:val="00671981"/>
    <w:rsid w:val="00672531"/>
    <w:rsid w:val="00672EFA"/>
    <w:rsid w:val="00672F39"/>
    <w:rsid w:val="006734DD"/>
    <w:rsid w:val="00673D62"/>
    <w:rsid w:val="00674898"/>
    <w:rsid w:val="00675A9D"/>
    <w:rsid w:val="00675AA1"/>
    <w:rsid w:val="00676F25"/>
    <w:rsid w:val="00680712"/>
    <w:rsid w:val="00681E4B"/>
    <w:rsid w:val="00684A14"/>
    <w:rsid w:val="00684A38"/>
    <w:rsid w:val="00685DA8"/>
    <w:rsid w:val="00685EC9"/>
    <w:rsid w:val="00692018"/>
    <w:rsid w:val="006921EE"/>
    <w:rsid w:val="006935E8"/>
    <w:rsid w:val="00696EC9"/>
    <w:rsid w:val="006A013C"/>
    <w:rsid w:val="006A4F71"/>
    <w:rsid w:val="006B0045"/>
    <w:rsid w:val="006B07E9"/>
    <w:rsid w:val="006B448D"/>
    <w:rsid w:val="006B5857"/>
    <w:rsid w:val="006B6A78"/>
    <w:rsid w:val="006C06F0"/>
    <w:rsid w:val="006C0CD1"/>
    <w:rsid w:val="006C27D8"/>
    <w:rsid w:val="006C3043"/>
    <w:rsid w:val="006C3A88"/>
    <w:rsid w:val="006C4BDD"/>
    <w:rsid w:val="006D1793"/>
    <w:rsid w:val="006D1A3E"/>
    <w:rsid w:val="006D2CE1"/>
    <w:rsid w:val="006D2FD3"/>
    <w:rsid w:val="006D4CBF"/>
    <w:rsid w:val="006D62E4"/>
    <w:rsid w:val="006E0593"/>
    <w:rsid w:val="006E0647"/>
    <w:rsid w:val="006E31F7"/>
    <w:rsid w:val="006E34F5"/>
    <w:rsid w:val="006E38AA"/>
    <w:rsid w:val="006E4595"/>
    <w:rsid w:val="006E4697"/>
    <w:rsid w:val="006E5BFF"/>
    <w:rsid w:val="006E6C67"/>
    <w:rsid w:val="006E729E"/>
    <w:rsid w:val="006F0660"/>
    <w:rsid w:val="006F1B3D"/>
    <w:rsid w:val="006F4266"/>
    <w:rsid w:val="006F436E"/>
    <w:rsid w:val="006F6A14"/>
    <w:rsid w:val="007020B3"/>
    <w:rsid w:val="00703B6A"/>
    <w:rsid w:val="007048CF"/>
    <w:rsid w:val="00705C9F"/>
    <w:rsid w:val="00706180"/>
    <w:rsid w:val="00710210"/>
    <w:rsid w:val="00710CFF"/>
    <w:rsid w:val="00712A94"/>
    <w:rsid w:val="007136C4"/>
    <w:rsid w:val="00715893"/>
    <w:rsid w:val="00715901"/>
    <w:rsid w:val="00716E73"/>
    <w:rsid w:val="0072023A"/>
    <w:rsid w:val="007223F0"/>
    <w:rsid w:val="0072349B"/>
    <w:rsid w:val="007237F7"/>
    <w:rsid w:val="0072638E"/>
    <w:rsid w:val="00730734"/>
    <w:rsid w:val="00733272"/>
    <w:rsid w:val="00734243"/>
    <w:rsid w:val="00734DB0"/>
    <w:rsid w:val="00740928"/>
    <w:rsid w:val="00740930"/>
    <w:rsid w:val="007418E6"/>
    <w:rsid w:val="00742FC0"/>
    <w:rsid w:val="00742FFD"/>
    <w:rsid w:val="007459D9"/>
    <w:rsid w:val="00745AA2"/>
    <w:rsid w:val="0075233E"/>
    <w:rsid w:val="0075618B"/>
    <w:rsid w:val="0076154F"/>
    <w:rsid w:val="007622EC"/>
    <w:rsid w:val="0076334C"/>
    <w:rsid w:val="00764247"/>
    <w:rsid w:val="00766054"/>
    <w:rsid w:val="00770773"/>
    <w:rsid w:val="0077088A"/>
    <w:rsid w:val="007718B6"/>
    <w:rsid w:val="0077418F"/>
    <w:rsid w:val="00781D6C"/>
    <w:rsid w:val="007828FC"/>
    <w:rsid w:val="00784AAA"/>
    <w:rsid w:val="0078616D"/>
    <w:rsid w:val="007878AC"/>
    <w:rsid w:val="00787A82"/>
    <w:rsid w:val="00790DBF"/>
    <w:rsid w:val="00790DF4"/>
    <w:rsid w:val="0079232D"/>
    <w:rsid w:val="00793125"/>
    <w:rsid w:val="00794CF0"/>
    <w:rsid w:val="00795040"/>
    <w:rsid w:val="007A15A0"/>
    <w:rsid w:val="007A234D"/>
    <w:rsid w:val="007A280C"/>
    <w:rsid w:val="007A3DC2"/>
    <w:rsid w:val="007A6D7A"/>
    <w:rsid w:val="007A732B"/>
    <w:rsid w:val="007A7998"/>
    <w:rsid w:val="007B1524"/>
    <w:rsid w:val="007B36FC"/>
    <w:rsid w:val="007B3732"/>
    <w:rsid w:val="007C05AB"/>
    <w:rsid w:val="007C3A99"/>
    <w:rsid w:val="007C4321"/>
    <w:rsid w:val="007C54F6"/>
    <w:rsid w:val="007D11F9"/>
    <w:rsid w:val="007D301A"/>
    <w:rsid w:val="007D571E"/>
    <w:rsid w:val="007D7C0A"/>
    <w:rsid w:val="007E0D38"/>
    <w:rsid w:val="007E19C7"/>
    <w:rsid w:val="007E265B"/>
    <w:rsid w:val="007E6838"/>
    <w:rsid w:val="007F13E3"/>
    <w:rsid w:val="007F3EE1"/>
    <w:rsid w:val="007F4BCA"/>
    <w:rsid w:val="007F500A"/>
    <w:rsid w:val="007F562D"/>
    <w:rsid w:val="00801245"/>
    <w:rsid w:val="00801321"/>
    <w:rsid w:val="0080569E"/>
    <w:rsid w:val="00806451"/>
    <w:rsid w:val="00807510"/>
    <w:rsid w:val="008118F8"/>
    <w:rsid w:val="008121B9"/>
    <w:rsid w:val="00812C57"/>
    <w:rsid w:val="00815173"/>
    <w:rsid w:val="008155BE"/>
    <w:rsid w:val="008155F1"/>
    <w:rsid w:val="008210C4"/>
    <w:rsid w:val="008218E9"/>
    <w:rsid w:val="00821C33"/>
    <w:rsid w:val="00822A37"/>
    <w:rsid w:val="00824384"/>
    <w:rsid w:val="00826C4B"/>
    <w:rsid w:val="00827BFD"/>
    <w:rsid w:val="008319D1"/>
    <w:rsid w:val="00831B0A"/>
    <w:rsid w:val="00832987"/>
    <w:rsid w:val="0083763F"/>
    <w:rsid w:val="008405D3"/>
    <w:rsid w:val="00840B95"/>
    <w:rsid w:val="00841F23"/>
    <w:rsid w:val="00842CC5"/>
    <w:rsid w:val="00843E21"/>
    <w:rsid w:val="00846F56"/>
    <w:rsid w:val="008544D5"/>
    <w:rsid w:val="008556FD"/>
    <w:rsid w:val="008618D0"/>
    <w:rsid w:val="00861B17"/>
    <w:rsid w:val="00871225"/>
    <w:rsid w:val="00871A8E"/>
    <w:rsid w:val="00876561"/>
    <w:rsid w:val="00876B0C"/>
    <w:rsid w:val="008813F3"/>
    <w:rsid w:val="00881B86"/>
    <w:rsid w:val="00887FA5"/>
    <w:rsid w:val="0089082D"/>
    <w:rsid w:val="008969C3"/>
    <w:rsid w:val="00897F21"/>
    <w:rsid w:val="008A0784"/>
    <w:rsid w:val="008A1A47"/>
    <w:rsid w:val="008A399B"/>
    <w:rsid w:val="008A6B27"/>
    <w:rsid w:val="008A7823"/>
    <w:rsid w:val="008A7C4D"/>
    <w:rsid w:val="008B126E"/>
    <w:rsid w:val="008B1957"/>
    <w:rsid w:val="008B537F"/>
    <w:rsid w:val="008C014A"/>
    <w:rsid w:val="008C0872"/>
    <w:rsid w:val="008C1045"/>
    <w:rsid w:val="008C477D"/>
    <w:rsid w:val="008C646E"/>
    <w:rsid w:val="008D0336"/>
    <w:rsid w:val="008D29BE"/>
    <w:rsid w:val="008D446B"/>
    <w:rsid w:val="008D6C1B"/>
    <w:rsid w:val="008E1355"/>
    <w:rsid w:val="008E169F"/>
    <w:rsid w:val="008E39A9"/>
    <w:rsid w:val="008F2AEC"/>
    <w:rsid w:val="008F3E35"/>
    <w:rsid w:val="008F633D"/>
    <w:rsid w:val="008F7F58"/>
    <w:rsid w:val="00901A59"/>
    <w:rsid w:val="009036EC"/>
    <w:rsid w:val="009043E8"/>
    <w:rsid w:val="00910B86"/>
    <w:rsid w:val="0091226E"/>
    <w:rsid w:val="0091248F"/>
    <w:rsid w:val="0091264E"/>
    <w:rsid w:val="00913238"/>
    <w:rsid w:val="0091387E"/>
    <w:rsid w:val="00915315"/>
    <w:rsid w:val="00916A79"/>
    <w:rsid w:val="0092209B"/>
    <w:rsid w:val="00923367"/>
    <w:rsid w:val="0093184C"/>
    <w:rsid w:val="00932950"/>
    <w:rsid w:val="00932A6A"/>
    <w:rsid w:val="00934291"/>
    <w:rsid w:val="00935D6B"/>
    <w:rsid w:val="00936792"/>
    <w:rsid w:val="00941510"/>
    <w:rsid w:val="00942BBE"/>
    <w:rsid w:val="00946460"/>
    <w:rsid w:val="009477F1"/>
    <w:rsid w:val="00950524"/>
    <w:rsid w:val="00950B37"/>
    <w:rsid w:val="00952639"/>
    <w:rsid w:val="0095423D"/>
    <w:rsid w:val="0095543F"/>
    <w:rsid w:val="00960616"/>
    <w:rsid w:val="00961E80"/>
    <w:rsid w:val="00964C0F"/>
    <w:rsid w:val="00967F8A"/>
    <w:rsid w:val="00973F3D"/>
    <w:rsid w:val="009745FF"/>
    <w:rsid w:val="00975E29"/>
    <w:rsid w:val="00980297"/>
    <w:rsid w:val="00985825"/>
    <w:rsid w:val="00992F80"/>
    <w:rsid w:val="009A025D"/>
    <w:rsid w:val="009A1042"/>
    <w:rsid w:val="009A1568"/>
    <w:rsid w:val="009A15CC"/>
    <w:rsid w:val="009A1704"/>
    <w:rsid w:val="009A50A7"/>
    <w:rsid w:val="009A51EC"/>
    <w:rsid w:val="009A6A91"/>
    <w:rsid w:val="009B1AE6"/>
    <w:rsid w:val="009B2DF4"/>
    <w:rsid w:val="009B3773"/>
    <w:rsid w:val="009B408D"/>
    <w:rsid w:val="009B4C61"/>
    <w:rsid w:val="009B630F"/>
    <w:rsid w:val="009B74DE"/>
    <w:rsid w:val="009C03D3"/>
    <w:rsid w:val="009C20DF"/>
    <w:rsid w:val="009C4D99"/>
    <w:rsid w:val="009C76CD"/>
    <w:rsid w:val="009D1F84"/>
    <w:rsid w:val="009D2384"/>
    <w:rsid w:val="009E033D"/>
    <w:rsid w:val="009E044E"/>
    <w:rsid w:val="009E0491"/>
    <w:rsid w:val="009E1459"/>
    <w:rsid w:val="009E1D00"/>
    <w:rsid w:val="009E1F33"/>
    <w:rsid w:val="009E226A"/>
    <w:rsid w:val="009E3FCF"/>
    <w:rsid w:val="009E4167"/>
    <w:rsid w:val="009E486B"/>
    <w:rsid w:val="009E60C8"/>
    <w:rsid w:val="009E61F2"/>
    <w:rsid w:val="009E6A1C"/>
    <w:rsid w:val="009E6D90"/>
    <w:rsid w:val="009E7C59"/>
    <w:rsid w:val="009F1761"/>
    <w:rsid w:val="009F2449"/>
    <w:rsid w:val="009F2BD2"/>
    <w:rsid w:val="009F4254"/>
    <w:rsid w:val="009F4853"/>
    <w:rsid w:val="009F7F5E"/>
    <w:rsid w:val="00A00051"/>
    <w:rsid w:val="00A00616"/>
    <w:rsid w:val="00A05F1F"/>
    <w:rsid w:val="00A06278"/>
    <w:rsid w:val="00A10940"/>
    <w:rsid w:val="00A121E9"/>
    <w:rsid w:val="00A12BDB"/>
    <w:rsid w:val="00A12D2B"/>
    <w:rsid w:val="00A12FD9"/>
    <w:rsid w:val="00A1385C"/>
    <w:rsid w:val="00A143DD"/>
    <w:rsid w:val="00A149A3"/>
    <w:rsid w:val="00A17285"/>
    <w:rsid w:val="00A21156"/>
    <w:rsid w:val="00A217C6"/>
    <w:rsid w:val="00A22881"/>
    <w:rsid w:val="00A2535A"/>
    <w:rsid w:val="00A26F7D"/>
    <w:rsid w:val="00A27BFB"/>
    <w:rsid w:val="00A27C17"/>
    <w:rsid w:val="00A30E6A"/>
    <w:rsid w:val="00A3136D"/>
    <w:rsid w:val="00A33925"/>
    <w:rsid w:val="00A36744"/>
    <w:rsid w:val="00A44E29"/>
    <w:rsid w:val="00A46230"/>
    <w:rsid w:val="00A47017"/>
    <w:rsid w:val="00A500EE"/>
    <w:rsid w:val="00A53D77"/>
    <w:rsid w:val="00A548D3"/>
    <w:rsid w:val="00A57E44"/>
    <w:rsid w:val="00A60C02"/>
    <w:rsid w:val="00A63107"/>
    <w:rsid w:val="00A636B7"/>
    <w:rsid w:val="00A63AF7"/>
    <w:rsid w:val="00A660FC"/>
    <w:rsid w:val="00A701F7"/>
    <w:rsid w:val="00A746CC"/>
    <w:rsid w:val="00A75DD7"/>
    <w:rsid w:val="00A82211"/>
    <w:rsid w:val="00A827F2"/>
    <w:rsid w:val="00A9035D"/>
    <w:rsid w:val="00A939E7"/>
    <w:rsid w:val="00A93FAD"/>
    <w:rsid w:val="00A9422E"/>
    <w:rsid w:val="00A95978"/>
    <w:rsid w:val="00A9753C"/>
    <w:rsid w:val="00A976B5"/>
    <w:rsid w:val="00AA0A95"/>
    <w:rsid w:val="00AA0AEA"/>
    <w:rsid w:val="00AA423C"/>
    <w:rsid w:val="00AA6F4F"/>
    <w:rsid w:val="00AA7B53"/>
    <w:rsid w:val="00AA7EA9"/>
    <w:rsid w:val="00AB01F0"/>
    <w:rsid w:val="00AB2B8F"/>
    <w:rsid w:val="00AC084B"/>
    <w:rsid w:val="00AC097C"/>
    <w:rsid w:val="00AC179A"/>
    <w:rsid w:val="00AC1E26"/>
    <w:rsid w:val="00AC6AE5"/>
    <w:rsid w:val="00AC6FD9"/>
    <w:rsid w:val="00AC78D2"/>
    <w:rsid w:val="00AD166D"/>
    <w:rsid w:val="00AD38A0"/>
    <w:rsid w:val="00AD3BD9"/>
    <w:rsid w:val="00AD3DB1"/>
    <w:rsid w:val="00AD65CC"/>
    <w:rsid w:val="00AD6C01"/>
    <w:rsid w:val="00AD7D6D"/>
    <w:rsid w:val="00AE0D16"/>
    <w:rsid w:val="00AE21A8"/>
    <w:rsid w:val="00AE32BC"/>
    <w:rsid w:val="00AE35AC"/>
    <w:rsid w:val="00AE63A5"/>
    <w:rsid w:val="00AF1A79"/>
    <w:rsid w:val="00AF1D37"/>
    <w:rsid w:val="00AF28AF"/>
    <w:rsid w:val="00AF2FDF"/>
    <w:rsid w:val="00AF352B"/>
    <w:rsid w:val="00AF3EAD"/>
    <w:rsid w:val="00AF558A"/>
    <w:rsid w:val="00AF64DE"/>
    <w:rsid w:val="00B11169"/>
    <w:rsid w:val="00B14E2E"/>
    <w:rsid w:val="00B158F2"/>
    <w:rsid w:val="00B15F1A"/>
    <w:rsid w:val="00B1625F"/>
    <w:rsid w:val="00B175F8"/>
    <w:rsid w:val="00B21B14"/>
    <w:rsid w:val="00B2579C"/>
    <w:rsid w:val="00B25FD4"/>
    <w:rsid w:val="00B30DD0"/>
    <w:rsid w:val="00B31339"/>
    <w:rsid w:val="00B33B21"/>
    <w:rsid w:val="00B34EE6"/>
    <w:rsid w:val="00B350C4"/>
    <w:rsid w:val="00B36605"/>
    <w:rsid w:val="00B36702"/>
    <w:rsid w:val="00B41B25"/>
    <w:rsid w:val="00B43379"/>
    <w:rsid w:val="00B4378E"/>
    <w:rsid w:val="00B43C4B"/>
    <w:rsid w:val="00B4460D"/>
    <w:rsid w:val="00B47C4A"/>
    <w:rsid w:val="00B50C60"/>
    <w:rsid w:val="00B51FCA"/>
    <w:rsid w:val="00B54D7B"/>
    <w:rsid w:val="00B568EF"/>
    <w:rsid w:val="00B60501"/>
    <w:rsid w:val="00B63D6C"/>
    <w:rsid w:val="00B64B72"/>
    <w:rsid w:val="00B653D2"/>
    <w:rsid w:val="00B72FF0"/>
    <w:rsid w:val="00B776D5"/>
    <w:rsid w:val="00B83D9B"/>
    <w:rsid w:val="00B84B9C"/>
    <w:rsid w:val="00B85E7C"/>
    <w:rsid w:val="00B92A8E"/>
    <w:rsid w:val="00B92BB9"/>
    <w:rsid w:val="00B92C3D"/>
    <w:rsid w:val="00B93F76"/>
    <w:rsid w:val="00B950B3"/>
    <w:rsid w:val="00B96025"/>
    <w:rsid w:val="00BA0F1D"/>
    <w:rsid w:val="00BA164D"/>
    <w:rsid w:val="00BA4AD6"/>
    <w:rsid w:val="00BA4C3E"/>
    <w:rsid w:val="00BA5314"/>
    <w:rsid w:val="00BA5EEC"/>
    <w:rsid w:val="00BA6B67"/>
    <w:rsid w:val="00BA7E24"/>
    <w:rsid w:val="00BB12A5"/>
    <w:rsid w:val="00BB4626"/>
    <w:rsid w:val="00BB48B9"/>
    <w:rsid w:val="00BB7B01"/>
    <w:rsid w:val="00BB7BDA"/>
    <w:rsid w:val="00BC2627"/>
    <w:rsid w:val="00BC3447"/>
    <w:rsid w:val="00BC44AB"/>
    <w:rsid w:val="00BC6FB4"/>
    <w:rsid w:val="00BD40E2"/>
    <w:rsid w:val="00BD43FA"/>
    <w:rsid w:val="00BD5392"/>
    <w:rsid w:val="00BD5860"/>
    <w:rsid w:val="00BD68E4"/>
    <w:rsid w:val="00BE074F"/>
    <w:rsid w:val="00BE14D3"/>
    <w:rsid w:val="00BE50DF"/>
    <w:rsid w:val="00BE57C4"/>
    <w:rsid w:val="00BE6BE7"/>
    <w:rsid w:val="00BF0F43"/>
    <w:rsid w:val="00BF100F"/>
    <w:rsid w:val="00BF139B"/>
    <w:rsid w:val="00BF4010"/>
    <w:rsid w:val="00BF4E91"/>
    <w:rsid w:val="00BF51CD"/>
    <w:rsid w:val="00C0153A"/>
    <w:rsid w:val="00C01AC4"/>
    <w:rsid w:val="00C02652"/>
    <w:rsid w:val="00C03E81"/>
    <w:rsid w:val="00C066F0"/>
    <w:rsid w:val="00C0799C"/>
    <w:rsid w:val="00C11A18"/>
    <w:rsid w:val="00C15A3C"/>
    <w:rsid w:val="00C17164"/>
    <w:rsid w:val="00C20D46"/>
    <w:rsid w:val="00C24672"/>
    <w:rsid w:val="00C24F46"/>
    <w:rsid w:val="00C26B25"/>
    <w:rsid w:val="00C30A6C"/>
    <w:rsid w:val="00C325C6"/>
    <w:rsid w:val="00C33386"/>
    <w:rsid w:val="00C3571F"/>
    <w:rsid w:val="00C35A26"/>
    <w:rsid w:val="00C37DD5"/>
    <w:rsid w:val="00C4130C"/>
    <w:rsid w:val="00C45A0B"/>
    <w:rsid w:val="00C45AD3"/>
    <w:rsid w:val="00C46BE8"/>
    <w:rsid w:val="00C505AD"/>
    <w:rsid w:val="00C512BC"/>
    <w:rsid w:val="00C53C1D"/>
    <w:rsid w:val="00C54F79"/>
    <w:rsid w:val="00C61DE2"/>
    <w:rsid w:val="00C62804"/>
    <w:rsid w:val="00C6409C"/>
    <w:rsid w:val="00C6460F"/>
    <w:rsid w:val="00C654F9"/>
    <w:rsid w:val="00C67A1F"/>
    <w:rsid w:val="00C67BCD"/>
    <w:rsid w:val="00C70833"/>
    <w:rsid w:val="00C736A9"/>
    <w:rsid w:val="00C77751"/>
    <w:rsid w:val="00C816B1"/>
    <w:rsid w:val="00C81FB3"/>
    <w:rsid w:val="00C901D8"/>
    <w:rsid w:val="00C9254D"/>
    <w:rsid w:val="00C945D5"/>
    <w:rsid w:val="00C95A54"/>
    <w:rsid w:val="00C97279"/>
    <w:rsid w:val="00C97A75"/>
    <w:rsid w:val="00CA2501"/>
    <w:rsid w:val="00CA4349"/>
    <w:rsid w:val="00CB2E76"/>
    <w:rsid w:val="00CC1250"/>
    <w:rsid w:val="00CC143B"/>
    <w:rsid w:val="00CC1E9E"/>
    <w:rsid w:val="00CC29E0"/>
    <w:rsid w:val="00CC39AA"/>
    <w:rsid w:val="00CC695E"/>
    <w:rsid w:val="00CD3F55"/>
    <w:rsid w:val="00CE113D"/>
    <w:rsid w:val="00CE3468"/>
    <w:rsid w:val="00CE6396"/>
    <w:rsid w:val="00CE6C47"/>
    <w:rsid w:val="00CF0672"/>
    <w:rsid w:val="00CF684D"/>
    <w:rsid w:val="00CF6B51"/>
    <w:rsid w:val="00CF7F88"/>
    <w:rsid w:val="00D018E8"/>
    <w:rsid w:val="00D01CBF"/>
    <w:rsid w:val="00D04336"/>
    <w:rsid w:val="00D05A3B"/>
    <w:rsid w:val="00D0668E"/>
    <w:rsid w:val="00D06C07"/>
    <w:rsid w:val="00D11CA6"/>
    <w:rsid w:val="00D15318"/>
    <w:rsid w:val="00D2083B"/>
    <w:rsid w:val="00D20AF3"/>
    <w:rsid w:val="00D23E5B"/>
    <w:rsid w:val="00D25E00"/>
    <w:rsid w:val="00D32A51"/>
    <w:rsid w:val="00D32AFC"/>
    <w:rsid w:val="00D33416"/>
    <w:rsid w:val="00D35608"/>
    <w:rsid w:val="00D36C48"/>
    <w:rsid w:val="00D375C3"/>
    <w:rsid w:val="00D42650"/>
    <w:rsid w:val="00D4346F"/>
    <w:rsid w:val="00D43EDE"/>
    <w:rsid w:val="00D449B2"/>
    <w:rsid w:val="00D52036"/>
    <w:rsid w:val="00D60A78"/>
    <w:rsid w:val="00D623D3"/>
    <w:rsid w:val="00D648DB"/>
    <w:rsid w:val="00D65A6F"/>
    <w:rsid w:val="00D707E3"/>
    <w:rsid w:val="00D70DED"/>
    <w:rsid w:val="00D71FCF"/>
    <w:rsid w:val="00D72CCE"/>
    <w:rsid w:val="00D73131"/>
    <w:rsid w:val="00D76F34"/>
    <w:rsid w:val="00D77AA2"/>
    <w:rsid w:val="00D804F8"/>
    <w:rsid w:val="00D80FD2"/>
    <w:rsid w:val="00D821F2"/>
    <w:rsid w:val="00D924B4"/>
    <w:rsid w:val="00DA19DF"/>
    <w:rsid w:val="00DA1B8B"/>
    <w:rsid w:val="00DB2A26"/>
    <w:rsid w:val="00DB530D"/>
    <w:rsid w:val="00DB6768"/>
    <w:rsid w:val="00DC0E10"/>
    <w:rsid w:val="00DC2162"/>
    <w:rsid w:val="00DC2642"/>
    <w:rsid w:val="00DC2FB2"/>
    <w:rsid w:val="00DC3C57"/>
    <w:rsid w:val="00DC3FF0"/>
    <w:rsid w:val="00DC4C0F"/>
    <w:rsid w:val="00DC5F53"/>
    <w:rsid w:val="00DC7DDA"/>
    <w:rsid w:val="00DD1E31"/>
    <w:rsid w:val="00DD1FB1"/>
    <w:rsid w:val="00DD28EB"/>
    <w:rsid w:val="00DD29A5"/>
    <w:rsid w:val="00DD3ADF"/>
    <w:rsid w:val="00DD59FD"/>
    <w:rsid w:val="00DD6B37"/>
    <w:rsid w:val="00DD6B9D"/>
    <w:rsid w:val="00DD7294"/>
    <w:rsid w:val="00DE0B18"/>
    <w:rsid w:val="00DE2DCB"/>
    <w:rsid w:val="00DE43C1"/>
    <w:rsid w:val="00DE7076"/>
    <w:rsid w:val="00DE726E"/>
    <w:rsid w:val="00DF3A4C"/>
    <w:rsid w:val="00DF415E"/>
    <w:rsid w:val="00DF42B2"/>
    <w:rsid w:val="00E00FBC"/>
    <w:rsid w:val="00E040E4"/>
    <w:rsid w:val="00E04BFA"/>
    <w:rsid w:val="00E066DC"/>
    <w:rsid w:val="00E07690"/>
    <w:rsid w:val="00E10B8F"/>
    <w:rsid w:val="00E12534"/>
    <w:rsid w:val="00E141C9"/>
    <w:rsid w:val="00E1431E"/>
    <w:rsid w:val="00E1469D"/>
    <w:rsid w:val="00E16F02"/>
    <w:rsid w:val="00E17D8C"/>
    <w:rsid w:val="00E17DC2"/>
    <w:rsid w:val="00E20E43"/>
    <w:rsid w:val="00E21D59"/>
    <w:rsid w:val="00E22ED4"/>
    <w:rsid w:val="00E2418D"/>
    <w:rsid w:val="00E24E7C"/>
    <w:rsid w:val="00E251F9"/>
    <w:rsid w:val="00E25259"/>
    <w:rsid w:val="00E2553B"/>
    <w:rsid w:val="00E271C1"/>
    <w:rsid w:val="00E3022E"/>
    <w:rsid w:val="00E3089E"/>
    <w:rsid w:val="00E33362"/>
    <w:rsid w:val="00E3394D"/>
    <w:rsid w:val="00E3441B"/>
    <w:rsid w:val="00E34F35"/>
    <w:rsid w:val="00E35630"/>
    <w:rsid w:val="00E357E7"/>
    <w:rsid w:val="00E37463"/>
    <w:rsid w:val="00E41F87"/>
    <w:rsid w:val="00E43996"/>
    <w:rsid w:val="00E47A4A"/>
    <w:rsid w:val="00E47BB2"/>
    <w:rsid w:val="00E523EF"/>
    <w:rsid w:val="00E528AB"/>
    <w:rsid w:val="00E52FF3"/>
    <w:rsid w:val="00E63A0A"/>
    <w:rsid w:val="00E65306"/>
    <w:rsid w:val="00E67840"/>
    <w:rsid w:val="00E75EED"/>
    <w:rsid w:val="00E7724D"/>
    <w:rsid w:val="00E77EF3"/>
    <w:rsid w:val="00E81CDE"/>
    <w:rsid w:val="00E82371"/>
    <w:rsid w:val="00E8294F"/>
    <w:rsid w:val="00E8352F"/>
    <w:rsid w:val="00E83614"/>
    <w:rsid w:val="00E84336"/>
    <w:rsid w:val="00E84572"/>
    <w:rsid w:val="00E86C6F"/>
    <w:rsid w:val="00E906FF"/>
    <w:rsid w:val="00E921BA"/>
    <w:rsid w:val="00E922DF"/>
    <w:rsid w:val="00E92F29"/>
    <w:rsid w:val="00E93A34"/>
    <w:rsid w:val="00E94E05"/>
    <w:rsid w:val="00E95145"/>
    <w:rsid w:val="00E95596"/>
    <w:rsid w:val="00E9719F"/>
    <w:rsid w:val="00E97234"/>
    <w:rsid w:val="00E977FC"/>
    <w:rsid w:val="00EA0D6C"/>
    <w:rsid w:val="00EA13DD"/>
    <w:rsid w:val="00EA166C"/>
    <w:rsid w:val="00EA4814"/>
    <w:rsid w:val="00EB03B4"/>
    <w:rsid w:val="00EB0859"/>
    <w:rsid w:val="00EB2D11"/>
    <w:rsid w:val="00EB4D63"/>
    <w:rsid w:val="00EB62D9"/>
    <w:rsid w:val="00EC0F1E"/>
    <w:rsid w:val="00EC427F"/>
    <w:rsid w:val="00EC524F"/>
    <w:rsid w:val="00EC52FF"/>
    <w:rsid w:val="00EC556C"/>
    <w:rsid w:val="00EC6545"/>
    <w:rsid w:val="00ED2D1C"/>
    <w:rsid w:val="00ED3E5F"/>
    <w:rsid w:val="00ED4051"/>
    <w:rsid w:val="00ED6F3A"/>
    <w:rsid w:val="00ED70FF"/>
    <w:rsid w:val="00ED7D65"/>
    <w:rsid w:val="00EE0934"/>
    <w:rsid w:val="00EE3284"/>
    <w:rsid w:val="00EE5B36"/>
    <w:rsid w:val="00EE68BB"/>
    <w:rsid w:val="00EE7F49"/>
    <w:rsid w:val="00EF04C2"/>
    <w:rsid w:val="00EF0DBC"/>
    <w:rsid w:val="00EF2A10"/>
    <w:rsid w:val="00EF431C"/>
    <w:rsid w:val="00EF43DF"/>
    <w:rsid w:val="00EF4EAF"/>
    <w:rsid w:val="00EF713C"/>
    <w:rsid w:val="00EF72AA"/>
    <w:rsid w:val="00EF74F6"/>
    <w:rsid w:val="00F048D1"/>
    <w:rsid w:val="00F05C5C"/>
    <w:rsid w:val="00F06D62"/>
    <w:rsid w:val="00F1112D"/>
    <w:rsid w:val="00F11197"/>
    <w:rsid w:val="00F12A7B"/>
    <w:rsid w:val="00F138C3"/>
    <w:rsid w:val="00F14FD2"/>
    <w:rsid w:val="00F152B7"/>
    <w:rsid w:val="00F1582C"/>
    <w:rsid w:val="00F15937"/>
    <w:rsid w:val="00F20971"/>
    <w:rsid w:val="00F22017"/>
    <w:rsid w:val="00F233D2"/>
    <w:rsid w:val="00F25139"/>
    <w:rsid w:val="00F254B5"/>
    <w:rsid w:val="00F27BD3"/>
    <w:rsid w:val="00F32BC3"/>
    <w:rsid w:val="00F36ADA"/>
    <w:rsid w:val="00F37E64"/>
    <w:rsid w:val="00F404D7"/>
    <w:rsid w:val="00F40632"/>
    <w:rsid w:val="00F42C87"/>
    <w:rsid w:val="00F4321B"/>
    <w:rsid w:val="00F452D6"/>
    <w:rsid w:val="00F4623F"/>
    <w:rsid w:val="00F464E5"/>
    <w:rsid w:val="00F50170"/>
    <w:rsid w:val="00F50734"/>
    <w:rsid w:val="00F50EFC"/>
    <w:rsid w:val="00F5293C"/>
    <w:rsid w:val="00F565B4"/>
    <w:rsid w:val="00F6301C"/>
    <w:rsid w:val="00F671EE"/>
    <w:rsid w:val="00F70E14"/>
    <w:rsid w:val="00F72057"/>
    <w:rsid w:val="00F72D47"/>
    <w:rsid w:val="00F737D0"/>
    <w:rsid w:val="00F76174"/>
    <w:rsid w:val="00F817CE"/>
    <w:rsid w:val="00F831B2"/>
    <w:rsid w:val="00F949F7"/>
    <w:rsid w:val="00F951E6"/>
    <w:rsid w:val="00F952EE"/>
    <w:rsid w:val="00F972B2"/>
    <w:rsid w:val="00FA208C"/>
    <w:rsid w:val="00FA5EF9"/>
    <w:rsid w:val="00FA78A2"/>
    <w:rsid w:val="00FB01B3"/>
    <w:rsid w:val="00FB099A"/>
    <w:rsid w:val="00FB1411"/>
    <w:rsid w:val="00FB3663"/>
    <w:rsid w:val="00FB3BFE"/>
    <w:rsid w:val="00FB73A1"/>
    <w:rsid w:val="00FB7607"/>
    <w:rsid w:val="00FC044D"/>
    <w:rsid w:val="00FC1EE3"/>
    <w:rsid w:val="00FC66E9"/>
    <w:rsid w:val="00FD3B16"/>
    <w:rsid w:val="00FD61F7"/>
    <w:rsid w:val="00FD627A"/>
    <w:rsid w:val="00FD6CE2"/>
    <w:rsid w:val="00FE00BF"/>
    <w:rsid w:val="00FE0A93"/>
    <w:rsid w:val="00FE4660"/>
    <w:rsid w:val="00FE71F5"/>
    <w:rsid w:val="00FF143A"/>
    <w:rsid w:val="00FF41CB"/>
    <w:rsid w:val="00FF5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 w:type="paragraph" w:styleId="NormalWeb">
    <w:name w:val="Normal (Web)"/>
    <w:basedOn w:val="Normal"/>
    <w:uiPriority w:val="99"/>
    <w:semiHidden/>
    <w:unhideWhenUsed/>
    <w:rsid w:val="00726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
    <w:name w:val="pre"/>
    <w:basedOn w:val="DefaultParagraphFont"/>
    <w:rsid w:val="0072638E"/>
  </w:style>
  <w:style w:type="character" w:customStyle="1" w:styleId="mo">
    <w:name w:val="mo"/>
    <w:basedOn w:val="DefaultParagraphFont"/>
    <w:rsid w:val="009E1D00"/>
  </w:style>
  <w:style w:type="character" w:customStyle="1" w:styleId="mn">
    <w:name w:val="mn"/>
    <w:basedOn w:val="DefaultParagraphFont"/>
    <w:rsid w:val="009E1D00"/>
  </w:style>
  <w:style w:type="character" w:customStyle="1" w:styleId="mtext">
    <w:name w:val="mtext"/>
    <w:basedOn w:val="DefaultParagraphFont"/>
    <w:rsid w:val="00A138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50480">
      <w:bodyDiv w:val="1"/>
      <w:marLeft w:val="0"/>
      <w:marRight w:val="0"/>
      <w:marTop w:val="0"/>
      <w:marBottom w:val="0"/>
      <w:divBdr>
        <w:top w:val="none" w:sz="0" w:space="0" w:color="auto"/>
        <w:left w:val="none" w:sz="0" w:space="0" w:color="auto"/>
        <w:bottom w:val="none" w:sz="0" w:space="0" w:color="auto"/>
        <w:right w:val="none" w:sz="0" w:space="0" w:color="auto"/>
      </w:divBdr>
    </w:div>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790169332">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1374773716">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614173498">
      <w:bodyDiv w:val="1"/>
      <w:marLeft w:val="0"/>
      <w:marRight w:val="0"/>
      <w:marTop w:val="0"/>
      <w:marBottom w:val="0"/>
      <w:divBdr>
        <w:top w:val="none" w:sz="0" w:space="0" w:color="auto"/>
        <w:left w:val="none" w:sz="0" w:space="0" w:color="auto"/>
        <w:bottom w:val="none" w:sz="0" w:space="0" w:color="auto"/>
        <w:right w:val="none" w:sz="0" w:space="0" w:color="auto"/>
      </w:divBdr>
    </w:div>
    <w:div w:id="1710835333">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 w:id="21302763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fontTable" Target="fontTable.xml"/><Relationship Id="rId10" Type="http://schemas.openxmlformats.org/officeDocument/2006/relationships/image" Target="media/image3.gif"/><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23705</Words>
  <Characters>135120</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4</cp:revision>
  <dcterms:created xsi:type="dcterms:W3CDTF">2021-10-18T06:17:00Z</dcterms:created>
  <dcterms:modified xsi:type="dcterms:W3CDTF">2021-10-18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iUL5tE4"/&gt;&lt;style id="http://www.zotero.org/styles/elsevier-harvard" hasBibliography="1" bibliographyStyleHasBeenSet="1"/&gt;&lt;prefs&gt;&lt;pref name="fieldType" value="Field"/&gt;&lt;/prefs&gt;&lt;/data&gt;</vt:lpwstr>
  </property>
</Properties>
</file>